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1183483"/>
        <w:docPartObj>
          <w:docPartGallery w:val="Cover Pages"/>
          <w:docPartUnique/>
        </w:docPartObj>
      </w:sdtPr>
      <w:sdtContent>
        <w:p w14:paraId="27E738C1" w14:textId="2B534679" w:rsidR="007B2090" w:rsidRDefault="008350C6">
          <w:r>
            <w:rPr>
              <w:noProof/>
            </w:rPr>
            <w:drawing>
              <wp:inline distT="0" distB="0" distL="0" distR="0" wp14:anchorId="7AB3FF4A" wp14:editId="1E3CBCA8">
                <wp:extent cx="3130370" cy="723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18" cy="728120"/>
                        </a:xfrm>
                        <a:prstGeom prst="rect">
                          <a:avLst/>
                        </a:prstGeom>
                        <a:noFill/>
                        <a:ln>
                          <a:noFill/>
                        </a:ln>
                      </pic:spPr>
                    </pic:pic>
                  </a:graphicData>
                </a:graphic>
              </wp:inline>
            </w:drawing>
          </w:r>
          <w:r>
            <w:rPr>
              <w:noProof/>
              <w:lang w:eastAsia="de-DE"/>
            </w:rPr>
            <w:t xml:space="preserve"> </w:t>
          </w:r>
          <w:r w:rsidR="003225DF">
            <w:rPr>
              <w:noProof/>
              <w:lang w:eastAsia="de-DE"/>
            </w:rPr>
            <w:drawing>
              <wp:anchor distT="0" distB="0" distL="114300" distR="114300" simplePos="0" relativeHeight="251658240" behindDoc="0" locked="0" layoutInCell="1" allowOverlap="1" wp14:anchorId="4293F9D4" wp14:editId="1581EA3F">
                <wp:simplePos x="0" y="0"/>
                <wp:positionH relativeFrom="margin">
                  <wp:posOffset>3770156</wp:posOffset>
                </wp:positionH>
                <wp:positionV relativeFrom="margin">
                  <wp:posOffset>1270</wp:posOffset>
                </wp:positionV>
                <wp:extent cx="1776408" cy="575945"/>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EU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408" cy="575945"/>
                        </a:xfrm>
                        <a:prstGeom prst="rect">
                          <a:avLst/>
                        </a:prstGeom>
                      </pic:spPr>
                    </pic:pic>
                  </a:graphicData>
                </a:graphic>
                <wp14:sizeRelH relativeFrom="margin">
                  <wp14:pctWidth>0</wp14:pctWidth>
                </wp14:sizeRelH>
                <wp14:sizeRelV relativeFrom="margin">
                  <wp14:pctHeight>0</wp14:pctHeight>
                </wp14:sizeRelV>
              </wp:anchor>
            </w:drawing>
          </w:r>
        </w:p>
        <w:p w14:paraId="6C7911BD" w14:textId="77777777" w:rsidR="007B2090" w:rsidRDefault="007B2090"/>
        <w:p w14:paraId="7BAA6064" w14:textId="55F5746B" w:rsidR="00773276" w:rsidRDefault="00CD2237">
          <w:pPr>
            <w:sectPr w:rsidR="00773276" w:rsidSect="00B867D8">
              <w:headerReference w:type="even" r:id="rId10"/>
              <w:headerReference w:type="default" r:id="rId11"/>
              <w:footerReference w:type="even" r:id="rId12"/>
              <w:footerReference w:type="default" r:id="rId13"/>
              <w:headerReference w:type="first" r:id="rId14"/>
              <w:footerReference w:type="first" r:id="rId15"/>
              <w:type w:val="evenPage"/>
              <w:pgSz w:w="11906" w:h="16838"/>
              <w:pgMar w:top="1418" w:right="1701" w:bottom="1701" w:left="1418" w:header="709" w:footer="709" w:gutter="0"/>
              <w:pgNumType w:start="0"/>
              <w:cols w:space="708"/>
              <w:titlePg/>
              <w:docGrid w:linePitch="360"/>
            </w:sectPr>
          </w:pPr>
          <w:r>
            <w:rPr>
              <w:noProof/>
              <w:lang w:eastAsia="de-DE"/>
            </w:rPr>
            <mc:AlternateContent>
              <mc:Choice Requires="wps">
                <w:drawing>
                  <wp:anchor distT="0" distB="0" distL="114300" distR="114300" simplePos="0" relativeHeight="251658242" behindDoc="0" locked="0" layoutInCell="1" allowOverlap="1" wp14:anchorId="4EB592F3" wp14:editId="1FF29BEE">
                    <wp:simplePos x="0" y="0"/>
                    <wp:positionH relativeFrom="column">
                      <wp:posOffset>26847</wp:posOffset>
                    </wp:positionH>
                    <wp:positionV relativeFrom="margin">
                      <wp:align>bottom</wp:align>
                    </wp:positionV>
                    <wp:extent cx="2633980" cy="139255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633980" cy="1392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592F3" id="_x0000_t202" coordsize="21600,21600" o:spt="202" path="m,l,21600r21600,l21600,xe">
                    <v:stroke joinstyle="miter"/>
                    <v:path gradientshapeok="t" o:connecttype="rect"/>
                  </v:shapetype>
                  <v:shape id="Textfeld 14" o:spid="_x0000_s1026" type="#_x0000_t202" style="position:absolute;left:0;text-align:left;margin-left:2.1pt;margin-top:0;width:207.4pt;height:109.65pt;z-index:251658242;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" fillcolor="white [3201]" stroked="f" strokeweight=".5pt">
                    <v:textbo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v:textbox>
                    <w10:wrap anchory="margin"/>
                  </v:shape>
                </w:pict>
              </mc:Fallback>
            </mc:AlternateContent>
          </w:r>
          <w:r w:rsidR="00AC34CE">
            <w:rPr>
              <w:noProof/>
              <w:lang w:eastAsia="de-DE"/>
            </w:rPr>
            <mc:AlternateContent>
              <mc:Choice Requires="wps">
                <w:drawing>
                  <wp:anchor distT="0" distB="0" distL="114300" distR="114300" simplePos="0" relativeHeight="251658241" behindDoc="0" locked="0" layoutInCell="1" allowOverlap="1" wp14:anchorId="66FFBD0A" wp14:editId="340431AD">
                    <wp:simplePos x="0" y="0"/>
                    <wp:positionH relativeFrom="margin">
                      <wp:align>left</wp:align>
                    </wp:positionH>
                    <wp:positionV relativeFrom="page">
                      <wp:posOffset>1743075</wp:posOffset>
                    </wp:positionV>
                    <wp:extent cx="5705475" cy="6450965"/>
                    <wp:effectExtent l="0" t="0" r="9525" b="6985"/>
                    <wp:wrapNone/>
                    <wp:docPr id="12" name="Textfeld 12"/>
                    <wp:cNvGraphicFramePr/>
                    <a:graphic xmlns:a="http://schemas.openxmlformats.org/drawingml/2006/main">
                      <a:graphicData uri="http://schemas.microsoft.com/office/word/2010/wordprocessingShape">
                        <wps:wsp>
                          <wps:cNvSpPr txBox="1"/>
                          <wps:spPr>
                            <a:xfrm>
                              <a:off x="0" y="0"/>
                              <a:ext cx="5705475" cy="6450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BD0A" id="Textfeld 12" o:spid="_x0000_s1027" type="#_x0000_t202" style="position:absolute;left:0;text-align:left;margin-left:0;margin-top:137.25pt;width:449.25pt;height:507.95pt;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" fillcolor="white [3201]" stroked="f" strokeweight=".5pt">
                    <v:textbo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v:textbox>
                    <w10:wrap anchorx="margin" anchory="page"/>
                  </v:shape>
                </w:pict>
              </mc:Fallback>
            </mc:AlternateContent>
          </w:r>
          <w:r w:rsidR="004C1190">
            <w:rPr>
              <w:noProof/>
              <w:lang w:eastAsia="de-DE"/>
            </w:rPr>
            <mc:AlternateContent>
              <mc:Choice Requires="wps">
                <w:drawing>
                  <wp:anchor distT="0" distB="0" distL="114300" distR="114300" simplePos="0" relativeHeight="251658243" behindDoc="0" locked="0" layoutInCell="1" allowOverlap="1" wp14:anchorId="410DAB8F" wp14:editId="3954CA62">
                    <wp:simplePos x="0" y="0"/>
                    <wp:positionH relativeFrom="column">
                      <wp:posOffset>3291840</wp:posOffset>
                    </wp:positionH>
                    <wp:positionV relativeFrom="page">
                      <wp:posOffset>8113395</wp:posOffset>
                    </wp:positionV>
                    <wp:extent cx="2399030" cy="1467485"/>
                    <wp:effectExtent l="0" t="0" r="1270" b="0"/>
                    <wp:wrapNone/>
                    <wp:docPr id="13" name="Textfeld 13"/>
                    <wp:cNvGraphicFramePr/>
                    <a:graphic xmlns:a="http://schemas.openxmlformats.org/drawingml/2006/main">
                      <a:graphicData uri="http://schemas.microsoft.com/office/word/2010/wordprocessingShape">
                        <wps:wsp>
                          <wps:cNvSpPr txBox="1"/>
                          <wps:spPr>
                            <a:xfrm>
                              <a:off x="0" y="0"/>
                              <a:ext cx="2399030" cy="1467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DAB8F" id="Textfeld 13" o:spid="_x0000_s1028" type="#_x0000_t202" style="position:absolute;left:0;text-align:left;margin-left:259.2pt;margin-top:638.85pt;width:188.9pt;height:115.5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" fillcolor="white [3201]" stroked="f" strokeweight=".5pt">
                    <v:textbo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v:textbox>
                    <w10:wrap anchory="page"/>
                  </v:shape>
                </w:pict>
              </mc:Fallback>
            </mc:AlternateContent>
          </w:r>
        </w:p>
        <w:p w14:paraId="5240C959" w14:textId="77777777" w:rsidR="003E32B3" w:rsidRDefault="00000000">
          <w:pPr>
            <w:sectPr w:rsidR="003E32B3" w:rsidSect="00773276">
              <w:type w:val="oddPage"/>
              <w:pgSz w:w="11906" w:h="16838"/>
              <w:pgMar w:top="1418" w:right="1701" w:bottom="1701" w:left="1418" w:header="709" w:footer="709" w:gutter="0"/>
              <w:pgNumType w:start="0"/>
              <w:cols w:space="708"/>
              <w:titlePg/>
              <w:docGrid w:linePitch="360"/>
            </w:sectPr>
          </w:pPr>
        </w:p>
      </w:sdtContent>
    </w:sdt>
    <w:p w14:paraId="1B980BC5" w14:textId="3E737756" w:rsidR="00DE47EC" w:rsidRPr="00DE47EC" w:rsidRDefault="00DE47EC" w:rsidP="00071680">
      <w:pPr>
        <w:jc w:val="left"/>
        <w:rPr>
          <w:rFonts w:asciiTheme="majorHAnsi" w:hAnsiTheme="majorHAnsi"/>
          <w:b/>
          <w:sz w:val="40"/>
        </w:rPr>
      </w:pPr>
      <w:r w:rsidRPr="00DE47EC">
        <w:rPr>
          <w:rFonts w:asciiTheme="majorHAnsi" w:hAnsiTheme="majorHAnsi"/>
          <w:b/>
          <w:sz w:val="40"/>
        </w:rPr>
        <w:lastRenderedPageBreak/>
        <w:t>Aufgabenstellung</w:t>
      </w:r>
    </w:p>
    <w:p w14:paraId="568CF6EC" w14:textId="77777777" w:rsidR="00DE47EC" w:rsidRDefault="00DE47EC" w:rsidP="00DE47EC">
      <w:pPr>
        <w:spacing w:after="80"/>
      </w:pPr>
    </w:p>
    <w:p w14:paraId="1948427B" w14:textId="3A657A80" w:rsidR="00DE47EC" w:rsidRDefault="00DE47EC" w:rsidP="00AE30B6">
      <w:pPr>
        <w:spacing w:after="80"/>
      </w:pPr>
      <w:r>
        <w:t xml:space="preserve">(DE) </w:t>
      </w:r>
      <w:r w:rsidR="00AE30B6">
        <w:t>Kurzfristige Streckensperrungen oder erhöhtes Verkehrsaufkommen gefährden die Fahrplanstabilität und sorgen dadurch für Frust und Hemmnisse im öffentlichen Personenverkehr. Besonders kleine und mittelständische Verkehrsunternehmen verfügen in den meisten Fällen nicht über eine Betriebsleitstelle, die geeignete Umleitungsfahrwege anweisen und dadurch den Betrieb aufrechterhalten kann. In dieser Masterarbeit soll untersucht werden, inwieweit die Anordnung von Umleitungen durch ein Betriebsleitsystem unterstützt durch künstliche Intelligenz automatisiert werden kann. Nach einer Literaturrecherche zu den Themen Betriebsleitsystem und KI werden passende Verfahren ausgewählt und anhand von Daten aus der Praxis miteinander verglichen. Eine Evaluation prüft anhand ausgewählter Kennzahlen und im Vergleich mit Expertenentscheidungen prüfen Leistungsfähigkeit und Praxistauglichkeit der gewählten Verfahren. Eine kritische Diskussion, eine Zusammenfassung und ein Ausblick runden die Masterarbeit ab.</w:t>
      </w:r>
    </w:p>
    <w:p w14:paraId="13837D34" w14:textId="77777777" w:rsidR="00B733EB" w:rsidRDefault="00B733EB" w:rsidP="00AE30B6">
      <w:pPr>
        <w:spacing w:after="80"/>
      </w:pPr>
    </w:p>
    <w:p w14:paraId="5E448944" w14:textId="249A93BA" w:rsidR="00AF0A02" w:rsidRDefault="00AF0A02" w:rsidP="00AE30B6">
      <w:pPr>
        <w:spacing w:after="80"/>
      </w:pPr>
    </w:p>
    <w:p w14:paraId="042B1C03" w14:textId="5828F876" w:rsidR="00DE47EC" w:rsidRDefault="00DE47EC" w:rsidP="00B733EB">
      <w:pPr>
        <w:spacing w:after="80"/>
      </w:pPr>
      <w:r>
        <w:t xml:space="preserve">(EN) </w:t>
      </w:r>
      <w:r w:rsidR="00B733EB">
        <w:t>Unplanned service interruptions or traffic jams affect the public transport service stability negatively and thus customers feel frustrated and act self-consciously regarded to public transport services. Most smaller and medium-sized traffic companies do not have a control center which may arrange a re-routing and keep the service running. The aim of this work is to find procedures which enable a vehicle control system to arrange re-routing of public transport vehicles automatically based on artificial intelligence (AI). To achieve this, different approaches of AI are selected based on literature research and compared to each other based to datasets from the operation of several bus agencies. An evaluation confirms performance and productivity of the AI procedures found. A critical discussion and a summary show possible commitments in practice and complement the whole work.</w:t>
      </w:r>
    </w:p>
    <w:p w14:paraId="59B269B4" w14:textId="52ECA429" w:rsidR="00B733EB" w:rsidRDefault="00B733EB" w:rsidP="00B733EB">
      <w:pPr>
        <w:spacing w:after="80"/>
      </w:pPr>
    </w:p>
    <w:p w14:paraId="04DE62D4" w14:textId="7D9A6F77" w:rsidR="00DE47EC" w:rsidRDefault="00DE47EC" w:rsidP="00DE47EC">
      <w:pPr>
        <w:spacing w:after="80"/>
      </w:pPr>
    </w:p>
    <w:p w14:paraId="62821A48" w14:textId="77777777" w:rsidR="00DE47EC" w:rsidRPr="000E74E0" w:rsidRDefault="00DE47EC" w:rsidP="00DE47EC">
      <w:pPr>
        <w:spacing w:after="80"/>
        <w:rPr>
          <w:rFonts w:ascii="Source Sans Pro SemiBold" w:hAnsi="Source Sans Pro SemiBold"/>
          <w:b/>
        </w:rPr>
      </w:pPr>
      <w:r w:rsidRPr="000E74E0">
        <w:rPr>
          <w:rFonts w:ascii="Source Sans Pro SemiBold" w:hAnsi="Source Sans Pro SemiBold"/>
          <w:b/>
        </w:rPr>
        <w:t>Betreuender Hochschullehrer</w:t>
      </w:r>
    </w:p>
    <w:p w14:paraId="34372FFF" w14:textId="573BBEFB" w:rsidR="00DE47EC" w:rsidRDefault="00DE47EC" w:rsidP="00DE47EC">
      <w:r>
        <w:t>Prof. Dr.-Ing. Thomas Schlegel</w:t>
      </w:r>
    </w:p>
    <w:p w14:paraId="6534B456" w14:textId="78FA6136" w:rsidR="00DE47EC" w:rsidRDefault="00DE47EC" w:rsidP="008B7615">
      <w:pPr>
        <w:tabs>
          <w:tab w:val="left" w:pos="6252"/>
        </w:tabs>
      </w:pPr>
    </w:p>
    <w:p w14:paraId="73B0F249" w14:textId="58F2E827" w:rsidR="00DE47EC" w:rsidRDefault="00DE47EC" w:rsidP="008B7615">
      <w:pPr>
        <w:tabs>
          <w:tab w:val="left" w:pos="6252"/>
        </w:tabs>
      </w:pPr>
    </w:p>
    <w:p w14:paraId="5E381BA7" w14:textId="59220C07" w:rsidR="003E2760" w:rsidRDefault="003E2760">
      <w:pPr>
        <w:jc w:val="left"/>
      </w:pPr>
      <w:r>
        <w:br w:type="page"/>
      </w:r>
      <w:r w:rsidR="00B80382">
        <w:rPr>
          <w:noProof/>
        </w:rPr>
        <w:lastRenderedPageBreak/>
        <mc:AlternateContent>
          <mc:Choice Requires="wps">
            <w:drawing>
              <wp:anchor distT="0" distB="0" distL="114300" distR="114300" simplePos="0" relativeHeight="251658244" behindDoc="0" locked="0" layoutInCell="1" allowOverlap="1" wp14:anchorId="131DE9F0" wp14:editId="04E4F20A">
                <wp:simplePos x="0" y="0"/>
                <wp:positionH relativeFrom="page">
                  <wp:align>center</wp:align>
                </wp:positionH>
                <wp:positionV relativeFrom="margin">
                  <wp:align>bottom</wp:align>
                </wp:positionV>
                <wp:extent cx="5676900" cy="5033645"/>
                <wp:effectExtent l="0" t="0" r="0" b="0"/>
                <wp:wrapNone/>
                <wp:docPr id="17" name="Textfeld 17"/>
                <wp:cNvGraphicFramePr/>
                <a:graphic xmlns:a="http://schemas.openxmlformats.org/drawingml/2006/main">
                  <a:graphicData uri="http://schemas.microsoft.com/office/word/2010/wordprocessingShape">
                    <wps:wsp>
                      <wps:cNvSpPr txBox="1"/>
                      <wps:spPr>
                        <a:xfrm>
                          <a:off x="0" y="0"/>
                          <a:ext cx="5676900" cy="5033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E44C3" w14:textId="77777777" w:rsidR="00851876" w:rsidRPr="0018688C" w:rsidRDefault="00851876" w:rsidP="00630E39">
                            <w:pPr>
                              <w:spacing w:after="360"/>
                              <w:rPr>
                                <w:rFonts w:ascii="Century Gothic" w:hAnsi="Century Gothic"/>
                                <w:b/>
                                <w:sz w:val="32"/>
                              </w:rPr>
                            </w:pPr>
                            <w:bookmarkStart w:id="0" w:name="_Toc302574537"/>
                            <w:r w:rsidRPr="0018688C">
                              <w:rPr>
                                <w:rFonts w:ascii="Century Gothic" w:hAnsi="Century Gothic"/>
                                <w:b/>
                                <w:sz w:val="32"/>
                              </w:rPr>
                              <w:t>Erklärung</w:t>
                            </w:r>
                            <w:bookmarkEnd w:id="0"/>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DE9F0" id="Textfeld 17" o:spid="_x0000_s1029" type="#_x0000_t202" style="position:absolute;margin-left:0;margin-top:0;width:447pt;height:396.35pt;z-index:251658244;visibility:visible;mso-wrap-style:square;mso-width-percent:0;mso-height-percent:0;mso-wrap-distance-left:9pt;mso-wrap-distance-top:0;mso-wrap-distance-right:9pt;mso-wrap-distance-bottom:0;mso-position-horizontal:center;mso-position-horizontal-relative:page;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" fillcolor="white [3201]" stroked="f" strokeweight=".5pt">
                <v:textbox>
                  <w:txbxContent>
                    <w:p w14:paraId="2B5E44C3" w14:textId="77777777" w:rsidR="00851876" w:rsidRPr="0018688C" w:rsidRDefault="00851876" w:rsidP="00630E39">
                      <w:pPr>
                        <w:spacing w:after="360"/>
                        <w:rPr>
                          <w:rFonts w:ascii="Century Gothic" w:hAnsi="Century Gothic"/>
                          <w:b/>
                          <w:sz w:val="32"/>
                        </w:rPr>
                      </w:pPr>
                      <w:bookmarkStart w:id="1" w:name="_Toc302574537"/>
                      <w:r w:rsidRPr="0018688C">
                        <w:rPr>
                          <w:rFonts w:ascii="Century Gothic" w:hAnsi="Century Gothic"/>
                          <w:b/>
                          <w:sz w:val="32"/>
                        </w:rPr>
                        <w:t>Erklärung</w:t>
                      </w:r>
                      <w:bookmarkEnd w:id="1"/>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v:textbox>
                <w10:wrap anchorx="page" anchory="margin"/>
              </v:shape>
            </w:pict>
          </mc:Fallback>
        </mc:AlternateContent>
      </w:r>
      <w:r>
        <w:br w:type="page"/>
      </w:r>
    </w:p>
    <w:p w14:paraId="75CF6ED5" w14:textId="77777777" w:rsidR="003E2760" w:rsidRDefault="003E2760">
      <w:pPr>
        <w:jc w:val="left"/>
      </w:pPr>
    </w:p>
    <w:sdt>
      <w:sdtPr>
        <w:rPr>
          <w:b/>
          <w:bCs/>
        </w:rPr>
        <w:id w:val="-1247566681"/>
        <w:docPartObj>
          <w:docPartGallery w:val="Table of Contents"/>
          <w:docPartUnique/>
        </w:docPartObj>
      </w:sdtPr>
      <w:sdtEndPr>
        <w:rPr>
          <w:b w:val="0"/>
          <w:bCs w:val="0"/>
        </w:rPr>
      </w:sdtEndPr>
      <w:sdtContent>
        <w:p w14:paraId="3F232F2D" w14:textId="1E62142C" w:rsidR="002001A8" w:rsidRPr="00630E39" w:rsidRDefault="002001A8" w:rsidP="004708B7">
          <w:pPr>
            <w:tabs>
              <w:tab w:val="left" w:pos="6252"/>
            </w:tabs>
            <w:rPr>
              <w:rStyle w:val="berschrift1Zchn"/>
            </w:rPr>
          </w:pPr>
          <w:r w:rsidRPr="00630E39">
            <w:rPr>
              <w:rStyle w:val="berschrift1Zchn"/>
            </w:rPr>
            <w:t>Inhaltsverzeichnis</w:t>
          </w:r>
          <w:r w:rsidR="002B5F25">
            <w:rPr>
              <w:rStyle w:val="berschrift1Zchn"/>
            </w:rPr>
            <w:tab/>
          </w:r>
        </w:p>
        <w:p w14:paraId="06701885" w14:textId="6758645B" w:rsidR="00853149" w:rsidRDefault="002001A8">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r>
            <w:fldChar w:fldCharType="begin"/>
          </w:r>
          <w:r>
            <w:instrText xml:space="preserve"> TOC \o "1-3" \h \z \u </w:instrText>
          </w:r>
          <w:r>
            <w:fldChar w:fldCharType="separate"/>
          </w:r>
          <w:hyperlink w:anchor="_Toc120181765" w:history="1">
            <w:r w:rsidR="00853149" w:rsidRPr="00057EE1">
              <w:rPr>
                <w:rStyle w:val="Hyperlink"/>
                <w:noProof/>
              </w:rPr>
              <w:t>Abkürzungsverzeichnis</w:t>
            </w:r>
            <w:r w:rsidR="00853149">
              <w:rPr>
                <w:noProof/>
                <w:webHidden/>
              </w:rPr>
              <w:tab/>
            </w:r>
            <w:r w:rsidR="00853149">
              <w:rPr>
                <w:noProof/>
                <w:webHidden/>
              </w:rPr>
              <w:fldChar w:fldCharType="begin"/>
            </w:r>
            <w:r w:rsidR="00853149">
              <w:rPr>
                <w:noProof/>
                <w:webHidden/>
              </w:rPr>
              <w:instrText xml:space="preserve"> PAGEREF _Toc120181765 \h </w:instrText>
            </w:r>
            <w:r w:rsidR="00853149">
              <w:rPr>
                <w:noProof/>
                <w:webHidden/>
              </w:rPr>
            </w:r>
            <w:r w:rsidR="00853149">
              <w:rPr>
                <w:noProof/>
                <w:webHidden/>
              </w:rPr>
              <w:fldChar w:fldCharType="separate"/>
            </w:r>
            <w:r w:rsidR="00853149">
              <w:rPr>
                <w:noProof/>
                <w:webHidden/>
              </w:rPr>
              <w:t>4</w:t>
            </w:r>
            <w:r w:rsidR="00853149">
              <w:rPr>
                <w:noProof/>
                <w:webHidden/>
              </w:rPr>
              <w:fldChar w:fldCharType="end"/>
            </w:r>
          </w:hyperlink>
        </w:p>
        <w:p w14:paraId="1569493C" w14:textId="6D362C29" w:rsidR="00853149" w:rsidRDefault="00000000">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0181766" w:history="1">
            <w:r w:rsidR="00853149" w:rsidRPr="00057EE1">
              <w:rPr>
                <w:rStyle w:val="Hyperlink"/>
                <w:noProof/>
              </w:rPr>
              <w:t>Abbildungsverzeichnis</w:t>
            </w:r>
            <w:r w:rsidR="00853149">
              <w:rPr>
                <w:noProof/>
                <w:webHidden/>
              </w:rPr>
              <w:tab/>
            </w:r>
            <w:r w:rsidR="00853149">
              <w:rPr>
                <w:noProof/>
                <w:webHidden/>
              </w:rPr>
              <w:fldChar w:fldCharType="begin"/>
            </w:r>
            <w:r w:rsidR="00853149">
              <w:rPr>
                <w:noProof/>
                <w:webHidden/>
              </w:rPr>
              <w:instrText xml:space="preserve"> PAGEREF _Toc120181766 \h </w:instrText>
            </w:r>
            <w:r w:rsidR="00853149">
              <w:rPr>
                <w:noProof/>
                <w:webHidden/>
              </w:rPr>
            </w:r>
            <w:r w:rsidR="00853149">
              <w:rPr>
                <w:noProof/>
                <w:webHidden/>
              </w:rPr>
              <w:fldChar w:fldCharType="separate"/>
            </w:r>
            <w:r w:rsidR="00853149">
              <w:rPr>
                <w:noProof/>
                <w:webHidden/>
              </w:rPr>
              <w:t>4</w:t>
            </w:r>
            <w:r w:rsidR="00853149">
              <w:rPr>
                <w:noProof/>
                <w:webHidden/>
              </w:rPr>
              <w:fldChar w:fldCharType="end"/>
            </w:r>
          </w:hyperlink>
        </w:p>
        <w:p w14:paraId="032B4F01" w14:textId="0DFFC0E3" w:rsidR="00853149" w:rsidRDefault="00000000">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0181767" w:history="1">
            <w:r w:rsidR="00853149" w:rsidRPr="00057EE1">
              <w:rPr>
                <w:rStyle w:val="Hyperlink"/>
                <w:noProof/>
              </w:rPr>
              <w:t>Tabellenverzeichnis</w:t>
            </w:r>
            <w:r w:rsidR="00853149">
              <w:rPr>
                <w:noProof/>
                <w:webHidden/>
              </w:rPr>
              <w:tab/>
            </w:r>
            <w:r w:rsidR="00853149">
              <w:rPr>
                <w:noProof/>
                <w:webHidden/>
              </w:rPr>
              <w:fldChar w:fldCharType="begin"/>
            </w:r>
            <w:r w:rsidR="00853149">
              <w:rPr>
                <w:noProof/>
                <w:webHidden/>
              </w:rPr>
              <w:instrText xml:space="preserve"> PAGEREF _Toc120181767 \h </w:instrText>
            </w:r>
            <w:r w:rsidR="00853149">
              <w:rPr>
                <w:noProof/>
                <w:webHidden/>
              </w:rPr>
            </w:r>
            <w:r w:rsidR="00853149">
              <w:rPr>
                <w:noProof/>
                <w:webHidden/>
              </w:rPr>
              <w:fldChar w:fldCharType="separate"/>
            </w:r>
            <w:r w:rsidR="00853149">
              <w:rPr>
                <w:noProof/>
                <w:webHidden/>
              </w:rPr>
              <w:t>5</w:t>
            </w:r>
            <w:r w:rsidR="00853149">
              <w:rPr>
                <w:noProof/>
                <w:webHidden/>
              </w:rPr>
              <w:fldChar w:fldCharType="end"/>
            </w:r>
          </w:hyperlink>
        </w:p>
        <w:p w14:paraId="2F82826D" w14:textId="0647AD04" w:rsidR="00853149" w:rsidRDefault="00000000">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0181768" w:history="1">
            <w:r w:rsidR="00853149" w:rsidRPr="00057EE1">
              <w:rPr>
                <w:rStyle w:val="Hyperlink"/>
                <w:noProof/>
                <w:lang w:val="en-US"/>
              </w:rPr>
              <w:t>1</w:t>
            </w:r>
            <w:r w:rsidR="00853149">
              <w:rPr>
                <w:rFonts w:asciiTheme="minorHAnsi" w:eastAsiaTheme="minorEastAsia" w:hAnsiTheme="minorHAnsi" w:cstheme="minorBidi"/>
                <w:b w:val="0"/>
                <w:iCs w:val="0"/>
                <w:noProof/>
                <w:color w:val="auto"/>
                <w:sz w:val="22"/>
                <w:szCs w:val="22"/>
                <w:lang w:eastAsia="de-DE"/>
              </w:rPr>
              <w:tab/>
            </w:r>
            <w:r w:rsidR="00853149" w:rsidRPr="00057EE1">
              <w:rPr>
                <w:rStyle w:val="Hyperlink"/>
                <w:noProof/>
                <w:lang w:val="en-US"/>
              </w:rPr>
              <w:t>Einleitung</w:t>
            </w:r>
            <w:r w:rsidR="00853149">
              <w:rPr>
                <w:noProof/>
                <w:webHidden/>
              </w:rPr>
              <w:tab/>
            </w:r>
            <w:r w:rsidR="00853149">
              <w:rPr>
                <w:noProof/>
                <w:webHidden/>
              </w:rPr>
              <w:fldChar w:fldCharType="begin"/>
            </w:r>
            <w:r w:rsidR="00853149">
              <w:rPr>
                <w:noProof/>
                <w:webHidden/>
              </w:rPr>
              <w:instrText xml:space="preserve"> PAGEREF _Toc120181768 \h </w:instrText>
            </w:r>
            <w:r w:rsidR="00853149">
              <w:rPr>
                <w:noProof/>
                <w:webHidden/>
              </w:rPr>
            </w:r>
            <w:r w:rsidR="00853149">
              <w:rPr>
                <w:noProof/>
                <w:webHidden/>
              </w:rPr>
              <w:fldChar w:fldCharType="separate"/>
            </w:r>
            <w:r w:rsidR="00853149">
              <w:rPr>
                <w:noProof/>
                <w:webHidden/>
              </w:rPr>
              <w:t>6</w:t>
            </w:r>
            <w:r w:rsidR="00853149">
              <w:rPr>
                <w:noProof/>
                <w:webHidden/>
              </w:rPr>
              <w:fldChar w:fldCharType="end"/>
            </w:r>
          </w:hyperlink>
        </w:p>
        <w:p w14:paraId="3CD257C2" w14:textId="2000EA20" w:rsidR="00853149" w:rsidRDefault="00000000">
          <w:pPr>
            <w:pStyle w:val="Verzeichnis2"/>
            <w:tabs>
              <w:tab w:val="left" w:pos="1416"/>
              <w:tab w:val="right" w:leader="dot" w:pos="8777"/>
            </w:tabs>
            <w:rPr>
              <w:rFonts w:eastAsiaTheme="minorEastAsia"/>
              <w:noProof/>
              <w:sz w:val="22"/>
              <w:lang w:eastAsia="de-DE"/>
            </w:rPr>
          </w:pPr>
          <w:hyperlink w:anchor="_Toc120181769" w:history="1">
            <w:r w:rsidR="00853149" w:rsidRPr="00057EE1">
              <w:rPr>
                <w:rStyle w:val="Hyperlink"/>
                <w:noProof/>
              </w:rPr>
              <w:t>1.1</w:t>
            </w:r>
            <w:r w:rsidR="00853149">
              <w:rPr>
                <w:rFonts w:eastAsiaTheme="minorEastAsia"/>
                <w:noProof/>
                <w:sz w:val="22"/>
                <w:lang w:eastAsia="de-DE"/>
              </w:rPr>
              <w:tab/>
            </w:r>
            <w:r w:rsidR="00853149" w:rsidRPr="00057EE1">
              <w:rPr>
                <w:rStyle w:val="Hyperlink"/>
                <w:noProof/>
              </w:rPr>
              <w:t>Motivation</w:t>
            </w:r>
            <w:r w:rsidR="00853149">
              <w:rPr>
                <w:noProof/>
                <w:webHidden/>
              </w:rPr>
              <w:tab/>
            </w:r>
            <w:r w:rsidR="00853149">
              <w:rPr>
                <w:noProof/>
                <w:webHidden/>
              </w:rPr>
              <w:fldChar w:fldCharType="begin"/>
            </w:r>
            <w:r w:rsidR="00853149">
              <w:rPr>
                <w:noProof/>
                <w:webHidden/>
              </w:rPr>
              <w:instrText xml:space="preserve"> PAGEREF _Toc120181769 \h </w:instrText>
            </w:r>
            <w:r w:rsidR="00853149">
              <w:rPr>
                <w:noProof/>
                <w:webHidden/>
              </w:rPr>
            </w:r>
            <w:r w:rsidR="00853149">
              <w:rPr>
                <w:noProof/>
                <w:webHidden/>
              </w:rPr>
              <w:fldChar w:fldCharType="separate"/>
            </w:r>
            <w:r w:rsidR="00853149">
              <w:rPr>
                <w:noProof/>
                <w:webHidden/>
              </w:rPr>
              <w:t>7</w:t>
            </w:r>
            <w:r w:rsidR="00853149">
              <w:rPr>
                <w:noProof/>
                <w:webHidden/>
              </w:rPr>
              <w:fldChar w:fldCharType="end"/>
            </w:r>
          </w:hyperlink>
        </w:p>
        <w:p w14:paraId="6C7D74E1" w14:textId="1C36941F" w:rsidR="00853149" w:rsidRDefault="00000000">
          <w:pPr>
            <w:pStyle w:val="Verzeichnis2"/>
            <w:tabs>
              <w:tab w:val="left" w:pos="1416"/>
              <w:tab w:val="right" w:leader="dot" w:pos="8777"/>
            </w:tabs>
            <w:rPr>
              <w:rFonts w:eastAsiaTheme="minorEastAsia"/>
              <w:noProof/>
              <w:sz w:val="22"/>
              <w:lang w:eastAsia="de-DE"/>
            </w:rPr>
          </w:pPr>
          <w:hyperlink w:anchor="_Toc120181770" w:history="1">
            <w:r w:rsidR="00853149" w:rsidRPr="00057EE1">
              <w:rPr>
                <w:rStyle w:val="Hyperlink"/>
                <w:noProof/>
              </w:rPr>
              <w:t>1.2</w:t>
            </w:r>
            <w:r w:rsidR="00853149">
              <w:rPr>
                <w:rFonts w:eastAsiaTheme="minorEastAsia"/>
                <w:noProof/>
                <w:sz w:val="22"/>
                <w:lang w:eastAsia="de-DE"/>
              </w:rPr>
              <w:tab/>
            </w:r>
            <w:r w:rsidR="00853149" w:rsidRPr="00057EE1">
              <w:rPr>
                <w:rStyle w:val="Hyperlink"/>
                <w:noProof/>
              </w:rPr>
              <w:t>Zielsetzung</w:t>
            </w:r>
            <w:r w:rsidR="00853149">
              <w:rPr>
                <w:noProof/>
                <w:webHidden/>
              </w:rPr>
              <w:tab/>
            </w:r>
            <w:r w:rsidR="00853149">
              <w:rPr>
                <w:noProof/>
                <w:webHidden/>
              </w:rPr>
              <w:fldChar w:fldCharType="begin"/>
            </w:r>
            <w:r w:rsidR="00853149">
              <w:rPr>
                <w:noProof/>
                <w:webHidden/>
              </w:rPr>
              <w:instrText xml:space="preserve"> PAGEREF _Toc120181770 \h </w:instrText>
            </w:r>
            <w:r w:rsidR="00853149">
              <w:rPr>
                <w:noProof/>
                <w:webHidden/>
              </w:rPr>
            </w:r>
            <w:r w:rsidR="00853149">
              <w:rPr>
                <w:noProof/>
                <w:webHidden/>
              </w:rPr>
              <w:fldChar w:fldCharType="separate"/>
            </w:r>
            <w:r w:rsidR="00853149">
              <w:rPr>
                <w:noProof/>
                <w:webHidden/>
              </w:rPr>
              <w:t>9</w:t>
            </w:r>
            <w:r w:rsidR="00853149">
              <w:rPr>
                <w:noProof/>
                <w:webHidden/>
              </w:rPr>
              <w:fldChar w:fldCharType="end"/>
            </w:r>
          </w:hyperlink>
        </w:p>
        <w:p w14:paraId="23F9DFEA" w14:textId="5D7BB44E" w:rsidR="00853149" w:rsidRDefault="00000000">
          <w:pPr>
            <w:pStyle w:val="Verzeichnis2"/>
            <w:tabs>
              <w:tab w:val="left" w:pos="1416"/>
              <w:tab w:val="right" w:leader="dot" w:pos="8777"/>
            </w:tabs>
            <w:rPr>
              <w:rFonts w:eastAsiaTheme="minorEastAsia"/>
              <w:noProof/>
              <w:sz w:val="22"/>
              <w:lang w:eastAsia="de-DE"/>
            </w:rPr>
          </w:pPr>
          <w:hyperlink w:anchor="_Toc120181771" w:history="1">
            <w:r w:rsidR="00853149" w:rsidRPr="00057EE1">
              <w:rPr>
                <w:rStyle w:val="Hyperlink"/>
                <w:noProof/>
              </w:rPr>
              <w:t>1.3</w:t>
            </w:r>
            <w:r w:rsidR="00853149">
              <w:rPr>
                <w:rFonts w:eastAsiaTheme="minorEastAsia"/>
                <w:noProof/>
                <w:sz w:val="22"/>
                <w:lang w:eastAsia="de-DE"/>
              </w:rPr>
              <w:tab/>
            </w:r>
            <w:r w:rsidR="00853149" w:rsidRPr="00057EE1">
              <w:rPr>
                <w:rStyle w:val="Hyperlink"/>
                <w:noProof/>
              </w:rPr>
              <w:t>Vorgehensweise</w:t>
            </w:r>
            <w:r w:rsidR="00853149">
              <w:rPr>
                <w:noProof/>
                <w:webHidden/>
              </w:rPr>
              <w:tab/>
            </w:r>
            <w:r w:rsidR="00853149">
              <w:rPr>
                <w:noProof/>
                <w:webHidden/>
              </w:rPr>
              <w:fldChar w:fldCharType="begin"/>
            </w:r>
            <w:r w:rsidR="00853149">
              <w:rPr>
                <w:noProof/>
                <w:webHidden/>
              </w:rPr>
              <w:instrText xml:space="preserve"> PAGEREF _Toc120181771 \h </w:instrText>
            </w:r>
            <w:r w:rsidR="00853149">
              <w:rPr>
                <w:noProof/>
                <w:webHidden/>
              </w:rPr>
            </w:r>
            <w:r w:rsidR="00853149">
              <w:rPr>
                <w:noProof/>
                <w:webHidden/>
              </w:rPr>
              <w:fldChar w:fldCharType="separate"/>
            </w:r>
            <w:r w:rsidR="00853149">
              <w:rPr>
                <w:noProof/>
                <w:webHidden/>
              </w:rPr>
              <w:t>9</w:t>
            </w:r>
            <w:r w:rsidR="00853149">
              <w:rPr>
                <w:noProof/>
                <w:webHidden/>
              </w:rPr>
              <w:fldChar w:fldCharType="end"/>
            </w:r>
          </w:hyperlink>
        </w:p>
        <w:p w14:paraId="440FD75E" w14:textId="37DA8745" w:rsidR="00853149" w:rsidRDefault="00000000">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0181772" w:history="1">
            <w:r w:rsidR="00853149" w:rsidRPr="00057EE1">
              <w:rPr>
                <w:rStyle w:val="Hyperlink"/>
                <w:noProof/>
              </w:rPr>
              <w:t>2</w:t>
            </w:r>
            <w:r w:rsidR="00853149">
              <w:rPr>
                <w:rFonts w:asciiTheme="minorHAnsi" w:eastAsiaTheme="minorEastAsia" w:hAnsiTheme="minorHAnsi" w:cstheme="minorBidi"/>
                <w:b w:val="0"/>
                <w:iCs w:val="0"/>
                <w:noProof/>
                <w:color w:val="auto"/>
                <w:sz w:val="22"/>
                <w:szCs w:val="22"/>
                <w:lang w:eastAsia="de-DE"/>
              </w:rPr>
              <w:tab/>
            </w:r>
            <w:r w:rsidR="00853149" w:rsidRPr="00057EE1">
              <w:rPr>
                <w:rStyle w:val="Hyperlink"/>
                <w:noProof/>
              </w:rPr>
              <w:t>Grundlagen</w:t>
            </w:r>
            <w:r w:rsidR="00853149">
              <w:rPr>
                <w:noProof/>
                <w:webHidden/>
              </w:rPr>
              <w:tab/>
            </w:r>
            <w:r w:rsidR="00853149">
              <w:rPr>
                <w:noProof/>
                <w:webHidden/>
              </w:rPr>
              <w:fldChar w:fldCharType="begin"/>
            </w:r>
            <w:r w:rsidR="00853149">
              <w:rPr>
                <w:noProof/>
                <w:webHidden/>
              </w:rPr>
              <w:instrText xml:space="preserve"> PAGEREF _Toc120181772 \h </w:instrText>
            </w:r>
            <w:r w:rsidR="00853149">
              <w:rPr>
                <w:noProof/>
                <w:webHidden/>
              </w:rPr>
            </w:r>
            <w:r w:rsidR="00853149">
              <w:rPr>
                <w:noProof/>
                <w:webHidden/>
              </w:rPr>
              <w:fldChar w:fldCharType="separate"/>
            </w:r>
            <w:r w:rsidR="00853149">
              <w:rPr>
                <w:noProof/>
                <w:webHidden/>
              </w:rPr>
              <w:t>10</w:t>
            </w:r>
            <w:r w:rsidR="00853149">
              <w:rPr>
                <w:noProof/>
                <w:webHidden/>
              </w:rPr>
              <w:fldChar w:fldCharType="end"/>
            </w:r>
          </w:hyperlink>
        </w:p>
        <w:p w14:paraId="2EC6164E" w14:textId="08BC30BA" w:rsidR="00853149" w:rsidRDefault="00000000">
          <w:pPr>
            <w:pStyle w:val="Verzeichnis2"/>
            <w:tabs>
              <w:tab w:val="left" w:pos="1416"/>
              <w:tab w:val="right" w:leader="dot" w:pos="8777"/>
            </w:tabs>
            <w:rPr>
              <w:rFonts w:eastAsiaTheme="minorEastAsia"/>
              <w:noProof/>
              <w:sz w:val="22"/>
              <w:lang w:eastAsia="de-DE"/>
            </w:rPr>
          </w:pPr>
          <w:hyperlink w:anchor="_Toc120181773" w:history="1">
            <w:r w:rsidR="00853149" w:rsidRPr="00057EE1">
              <w:rPr>
                <w:rStyle w:val="Hyperlink"/>
                <w:noProof/>
              </w:rPr>
              <w:t>2.1</w:t>
            </w:r>
            <w:r w:rsidR="00853149">
              <w:rPr>
                <w:rFonts w:eastAsiaTheme="minorEastAsia"/>
                <w:noProof/>
                <w:sz w:val="22"/>
                <w:lang w:eastAsia="de-DE"/>
              </w:rPr>
              <w:tab/>
            </w:r>
            <w:r w:rsidR="00853149" w:rsidRPr="00057EE1">
              <w:rPr>
                <w:rStyle w:val="Hyperlink"/>
                <w:noProof/>
              </w:rPr>
              <w:t>Definition künstlicher Intelligenz</w:t>
            </w:r>
            <w:r w:rsidR="00853149">
              <w:rPr>
                <w:noProof/>
                <w:webHidden/>
              </w:rPr>
              <w:tab/>
            </w:r>
            <w:r w:rsidR="00853149">
              <w:rPr>
                <w:noProof/>
                <w:webHidden/>
              </w:rPr>
              <w:fldChar w:fldCharType="begin"/>
            </w:r>
            <w:r w:rsidR="00853149">
              <w:rPr>
                <w:noProof/>
                <w:webHidden/>
              </w:rPr>
              <w:instrText xml:space="preserve"> PAGEREF _Toc120181773 \h </w:instrText>
            </w:r>
            <w:r w:rsidR="00853149">
              <w:rPr>
                <w:noProof/>
                <w:webHidden/>
              </w:rPr>
            </w:r>
            <w:r w:rsidR="00853149">
              <w:rPr>
                <w:noProof/>
                <w:webHidden/>
              </w:rPr>
              <w:fldChar w:fldCharType="separate"/>
            </w:r>
            <w:r w:rsidR="00853149">
              <w:rPr>
                <w:noProof/>
                <w:webHidden/>
              </w:rPr>
              <w:t>10</w:t>
            </w:r>
            <w:r w:rsidR="00853149">
              <w:rPr>
                <w:noProof/>
                <w:webHidden/>
              </w:rPr>
              <w:fldChar w:fldCharType="end"/>
            </w:r>
          </w:hyperlink>
        </w:p>
        <w:p w14:paraId="00526A0F" w14:textId="3505A5C3" w:rsidR="00853149" w:rsidRDefault="00000000">
          <w:pPr>
            <w:pStyle w:val="Verzeichnis2"/>
            <w:tabs>
              <w:tab w:val="left" w:pos="1416"/>
              <w:tab w:val="right" w:leader="dot" w:pos="8777"/>
            </w:tabs>
            <w:rPr>
              <w:rFonts w:eastAsiaTheme="minorEastAsia"/>
              <w:noProof/>
              <w:sz w:val="22"/>
              <w:lang w:eastAsia="de-DE"/>
            </w:rPr>
          </w:pPr>
          <w:hyperlink w:anchor="_Toc120181774" w:history="1">
            <w:r w:rsidR="00853149" w:rsidRPr="00057EE1">
              <w:rPr>
                <w:rStyle w:val="Hyperlink"/>
                <w:noProof/>
              </w:rPr>
              <w:t>2.2</w:t>
            </w:r>
            <w:r w:rsidR="00853149">
              <w:rPr>
                <w:rFonts w:eastAsiaTheme="minorEastAsia"/>
                <w:noProof/>
                <w:sz w:val="22"/>
                <w:lang w:eastAsia="de-DE"/>
              </w:rPr>
              <w:tab/>
            </w:r>
            <w:r w:rsidR="00853149" w:rsidRPr="00057EE1">
              <w:rPr>
                <w:rStyle w:val="Hyperlink"/>
                <w:noProof/>
              </w:rPr>
              <w:t>Überwachtes und unüberwachtes Lernen</w:t>
            </w:r>
            <w:r w:rsidR="00853149">
              <w:rPr>
                <w:noProof/>
                <w:webHidden/>
              </w:rPr>
              <w:tab/>
            </w:r>
            <w:r w:rsidR="00853149">
              <w:rPr>
                <w:noProof/>
                <w:webHidden/>
              </w:rPr>
              <w:fldChar w:fldCharType="begin"/>
            </w:r>
            <w:r w:rsidR="00853149">
              <w:rPr>
                <w:noProof/>
                <w:webHidden/>
              </w:rPr>
              <w:instrText xml:space="preserve"> PAGEREF _Toc120181774 \h </w:instrText>
            </w:r>
            <w:r w:rsidR="00853149">
              <w:rPr>
                <w:noProof/>
                <w:webHidden/>
              </w:rPr>
            </w:r>
            <w:r w:rsidR="00853149">
              <w:rPr>
                <w:noProof/>
                <w:webHidden/>
              </w:rPr>
              <w:fldChar w:fldCharType="separate"/>
            </w:r>
            <w:r w:rsidR="00853149">
              <w:rPr>
                <w:noProof/>
                <w:webHidden/>
              </w:rPr>
              <w:t>13</w:t>
            </w:r>
            <w:r w:rsidR="00853149">
              <w:rPr>
                <w:noProof/>
                <w:webHidden/>
              </w:rPr>
              <w:fldChar w:fldCharType="end"/>
            </w:r>
          </w:hyperlink>
        </w:p>
        <w:p w14:paraId="74BB6C01" w14:textId="3FE7CBC8" w:rsidR="00853149" w:rsidRDefault="00000000">
          <w:pPr>
            <w:pStyle w:val="Verzeichnis2"/>
            <w:tabs>
              <w:tab w:val="left" w:pos="1416"/>
              <w:tab w:val="right" w:leader="dot" w:pos="8777"/>
            </w:tabs>
            <w:rPr>
              <w:rFonts w:eastAsiaTheme="minorEastAsia"/>
              <w:noProof/>
              <w:sz w:val="22"/>
              <w:lang w:eastAsia="de-DE"/>
            </w:rPr>
          </w:pPr>
          <w:hyperlink w:anchor="_Toc120181775" w:history="1">
            <w:r w:rsidR="00853149" w:rsidRPr="00057EE1">
              <w:rPr>
                <w:rStyle w:val="Hyperlink"/>
                <w:noProof/>
              </w:rPr>
              <w:t>2.3</w:t>
            </w:r>
            <w:r w:rsidR="00853149">
              <w:rPr>
                <w:rFonts w:eastAsiaTheme="minorEastAsia"/>
                <w:noProof/>
                <w:sz w:val="22"/>
                <w:lang w:eastAsia="de-DE"/>
              </w:rPr>
              <w:tab/>
            </w:r>
            <w:r w:rsidR="00853149" w:rsidRPr="00057EE1">
              <w:rPr>
                <w:rStyle w:val="Hyperlink"/>
                <w:noProof/>
              </w:rPr>
              <w:t>Bestärkendes Lernen</w:t>
            </w:r>
            <w:r w:rsidR="00853149">
              <w:rPr>
                <w:noProof/>
                <w:webHidden/>
              </w:rPr>
              <w:tab/>
            </w:r>
            <w:r w:rsidR="00853149">
              <w:rPr>
                <w:noProof/>
                <w:webHidden/>
              </w:rPr>
              <w:fldChar w:fldCharType="begin"/>
            </w:r>
            <w:r w:rsidR="00853149">
              <w:rPr>
                <w:noProof/>
                <w:webHidden/>
              </w:rPr>
              <w:instrText xml:space="preserve"> PAGEREF _Toc120181775 \h </w:instrText>
            </w:r>
            <w:r w:rsidR="00853149">
              <w:rPr>
                <w:noProof/>
                <w:webHidden/>
              </w:rPr>
            </w:r>
            <w:r w:rsidR="00853149">
              <w:rPr>
                <w:noProof/>
                <w:webHidden/>
              </w:rPr>
              <w:fldChar w:fldCharType="separate"/>
            </w:r>
            <w:r w:rsidR="00853149">
              <w:rPr>
                <w:noProof/>
                <w:webHidden/>
              </w:rPr>
              <w:t>15</w:t>
            </w:r>
            <w:r w:rsidR="00853149">
              <w:rPr>
                <w:noProof/>
                <w:webHidden/>
              </w:rPr>
              <w:fldChar w:fldCharType="end"/>
            </w:r>
          </w:hyperlink>
        </w:p>
        <w:p w14:paraId="552B6929" w14:textId="08D27A06" w:rsidR="00853149" w:rsidRDefault="00000000">
          <w:pPr>
            <w:pStyle w:val="Verzeichnis2"/>
            <w:tabs>
              <w:tab w:val="left" w:pos="1416"/>
              <w:tab w:val="right" w:leader="dot" w:pos="8777"/>
            </w:tabs>
            <w:rPr>
              <w:rFonts w:eastAsiaTheme="minorEastAsia"/>
              <w:noProof/>
              <w:sz w:val="22"/>
              <w:lang w:eastAsia="de-DE"/>
            </w:rPr>
          </w:pPr>
          <w:hyperlink w:anchor="_Toc120181776" w:history="1">
            <w:r w:rsidR="00853149" w:rsidRPr="00057EE1">
              <w:rPr>
                <w:rStyle w:val="Hyperlink"/>
                <w:noProof/>
              </w:rPr>
              <w:t>2.4</w:t>
            </w:r>
            <w:r w:rsidR="00853149">
              <w:rPr>
                <w:rFonts w:eastAsiaTheme="minorEastAsia"/>
                <w:noProof/>
                <w:sz w:val="22"/>
                <w:lang w:eastAsia="de-DE"/>
              </w:rPr>
              <w:tab/>
            </w:r>
            <w:r w:rsidR="00853149" w:rsidRPr="00057EE1">
              <w:rPr>
                <w:rStyle w:val="Hyperlink"/>
                <w:noProof/>
              </w:rPr>
              <w:t>Künstliche Intelligenz und maschinelles Lernen</w:t>
            </w:r>
            <w:r w:rsidR="00853149">
              <w:rPr>
                <w:noProof/>
                <w:webHidden/>
              </w:rPr>
              <w:tab/>
            </w:r>
            <w:r w:rsidR="00853149">
              <w:rPr>
                <w:noProof/>
                <w:webHidden/>
              </w:rPr>
              <w:fldChar w:fldCharType="begin"/>
            </w:r>
            <w:r w:rsidR="00853149">
              <w:rPr>
                <w:noProof/>
                <w:webHidden/>
              </w:rPr>
              <w:instrText xml:space="preserve"> PAGEREF _Toc120181776 \h </w:instrText>
            </w:r>
            <w:r w:rsidR="00853149">
              <w:rPr>
                <w:noProof/>
                <w:webHidden/>
              </w:rPr>
            </w:r>
            <w:r w:rsidR="00853149">
              <w:rPr>
                <w:noProof/>
                <w:webHidden/>
              </w:rPr>
              <w:fldChar w:fldCharType="separate"/>
            </w:r>
            <w:r w:rsidR="00853149">
              <w:rPr>
                <w:noProof/>
                <w:webHidden/>
              </w:rPr>
              <w:t>17</w:t>
            </w:r>
            <w:r w:rsidR="00853149">
              <w:rPr>
                <w:noProof/>
                <w:webHidden/>
              </w:rPr>
              <w:fldChar w:fldCharType="end"/>
            </w:r>
          </w:hyperlink>
        </w:p>
        <w:p w14:paraId="7D6E296D" w14:textId="632FB1EA" w:rsidR="00853149" w:rsidRDefault="00000000">
          <w:pPr>
            <w:pStyle w:val="Verzeichnis2"/>
            <w:tabs>
              <w:tab w:val="left" w:pos="1416"/>
              <w:tab w:val="right" w:leader="dot" w:pos="8777"/>
            </w:tabs>
            <w:rPr>
              <w:rFonts w:eastAsiaTheme="minorEastAsia"/>
              <w:noProof/>
              <w:sz w:val="22"/>
              <w:lang w:eastAsia="de-DE"/>
            </w:rPr>
          </w:pPr>
          <w:hyperlink w:anchor="_Toc120181777" w:history="1">
            <w:r w:rsidR="00853149" w:rsidRPr="00057EE1">
              <w:rPr>
                <w:rStyle w:val="Hyperlink"/>
                <w:noProof/>
              </w:rPr>
              <w:t>2.5</w:t>
            </w:r>
            <w:r w:rsidR="00853149">
              <w:rPr>
                <w:rFonts w:eastAsiaTheme="minorEastAsia"/>
                <w:noProof/>
                <w:sz w:val="22"/>
                <w:lang w:eastAsia="de-DE"/>
              </w:rPr>
              <w:tab/>
            </w:r>
            <w:r w:rsidR="00853149" w:rsidRPr="00057EE1">
              <w:rPr>
                <w:rStyle w:val="Hyperlink"/>
                <w:noProof/>
              </w:rPr>
              <w:t>Zusammenfassender Vergleich von ML-Verfahren</w:t>
            </w:r>
            <w:r w:rsidR="00853149">
              <w:rPr>
                <w:noProof/>
                <w:webHidden/>
              </w:rPr>
              <w:tab/>
            </w:r>
            <w:r w:rsidR="00853149">
              <w:rPr>
                <w:noProof/>
                <w:webHidden/>
              </w:rPr>
              <w:fldChar w:fldCharType="begin"/>
            </w:r>
            <w:r w:rsidR="00853149">
              <w:rPr>
                <w:noProof/>
                <w:webHidden/>
              </w:rPr>
              <w:instrText xml:space="preserve"> PAGEREF _Toc120181777 \h </w:instrText>
            </w:r>
            <w:r w:rsidR="00853149">
              <w:rPr>
                <w:noProof/>
                <w:webHidden/>
              </w:rPr>
            </w:r>
            <w:r w:rsidR="00853149">
              <w:rPr>
                <w:noProof/>
                <w:webHidden/>
              </w:rPr>
              <w:fldChar w:fldCharType="separate"/>
            </w:r>
            <w:r w:rsidR="00853149">
              <w:rPr>
                <w:noProof/>
                <w:webHidden/>
              </w:rPr>
              <w:t>20</w:t>
            </w:r>
            <w:r w:rsidR="00853149">
              <w:rPr>
                <w:noProof/>
                <w:webHidden/>
              </w:rPr>
              <w:fldChar w:fldCharType="end"/>
            </w:r>
          </w:hyperlink>
        </w:p>
        <w:p w14:paraId="06382B25" w14:textId="5B517CEB" w:rsidR="00853149" w:rsidRDefault="00000000">
          <w:pPr>
            <w:pStyle w:val="Verzeichnis2"/>
            <w:tabs>
              <w:tab w:val="left" w:pos="1416"/>
              <w:tab w:val="right" w:leader="dot" w:pos="8777"/>
            </w:tabs>
            <w:rPr>
              <w:rFonts w:eastAsiaTheme="minorEastAsia"/>
              <w:noProof/>
              <w:sz w:val="22"/>
              <w:lang w:eastAsia="de-DE"/>
            </w:rPr>
          </w:pPr>
          <w:hyperlink w:anchor="_Toc120181778" w:history="1">
            <w:r w:rsidR="00853149" w:rsidRPr="00057EE1">
              <w:rPr>
                <w:rStyle w:val="Hyperlink"/>
                <w:noProof/>
              </w:rPr>
              <w:t>2.6</w:t>
            </w:r>
            <w:r w:rsidR="00853149">
              <w:rPr>
                <w:rFonts w:eastAsiaTheme="minorEastAsia"/>
                <w:noProof/>
                <w:sz w:val="22"/>
                <w:lang w:eastAsia="de-DE"/>
              </w:rPr>
              <w:tab/>
            </w:r>
            <w:r w:rsidR="00853149" w:rsidRPr="00057EE1">
              <w:rPr>
                <w:rStyle w:val="Hyperlink"/>
                <w:noProof/>
              </w:rPr>
              <w:t>Grundbegriffe aus dem ÖPNV-Betrieb</w:t>
            </w:r>
            <w:r w:rsidR="00853149">
              <w:rPr>
                <w:noProof/>
                <w:webHidden/>
              </w:rPr>
              <w:tab/>
            </w:r>
            <w:r w:rsidR="00853149">
              <w:rPr>
                <w:noProof/>
                <w:webHidden/>
              </w:rPr>
              <w:fldChar w:fldCharType="begin"/>
            </w:r>
            <w:r w:rsidR="00853149">
              <w:rPr>
                <w:noProof/>
                <w:webHidden/>
              </w:rPr>
              <w:instrText xml:space="preserve"> PAGEREF _Toc120181778 \h </w:instrText>
            </w:r>
            <w:r w:rsidR="00853149">
              <w:rPr>
                <w:noProof/>
                <w:webHidden/>
              </w:rPr>
            </w:r>
            <w:r w:rsidR="00853149">
              <w:rPr>
                <w:noProof/>
                <w:webHidden/>
              </w:rPr>
              <w:fldChar w:fldCharType="separate"/>
            </w:r>
            <w:r w:rsidR="00853149">
              <w:rPr>
                <w:noProof/>
                <w:webHidden/>
              </w:rPr>
              <w:t>21</w:t>
            </w:r>
            <w:r w:rsidR="00853149">
              <w:rPr>
                <w:noProof/>
                <w:webHidden/>
              </w:rPr>
              <w:fldChar w:fldCharType="end"/>
            </w:r>
          </w:hyperlink>
        </w:p>
        <w:p w14:paraId="33DBD753" w14:textId="23941586" w:rsidR="00853149" w:rsidRDefault="00000000">
          <w:pPr>
            <w:pStyle w:val="Verzeichnis3"/>
            <w:tabs>
              <w:tab w:val="left" w:pos="2124"/>
              <w:tab w:val="right" w:leader="dot" w:pos="8777"/>
            </w:tabs>
            <w:rPr>
              <w:rFonts w:eastAsiaTheme="minorEastAsia"/>
              <w:noProof/>
              <w:sz w:val="22"/>
              <w:lang w:eastAsia="de-DE"/>
            </w:rPr>
          </w:pPr>
          <w:hyperlink w:anchor="_Toc120181779" w:history="1">
            <w:r w:rsidR="00853149" w:rsidRPr="00057EE1">
              <w:rPr>
                <w:rStyle w:val="Hyperlink"/>
                <w:noProof/>
              </w:rPr>
              <w:t>2.6.1</w:t>
            </w:r>
            <w:r w:rsidR="00853149">
              <w:rPr>
                <w:rFonts w:eastAsiaTheme="minorEastAsia"/>
                <w:noProof/>
                <w:sz w:val="22"/>
                <w:lang w:eastAsia="de-DE"/>
              </w:rPr>
              <w:tab/>
            </w:r>
            <w:r w:rsidR="00853149" w:rsidRPr="00057EE1">
              <w:rPr>
                <w:rStyle w:val="Hyperlink"/>
                <w:noProof/>
              </w:rPr>
              <w:t>Betriebstag</w:t>
            </w:r>
            <w:r w:rsidR="00853149">
              <w:rPr>
                <w:noProof/>
                <w:webHidden/>
              </w:rPr>
              <w:tab/>
            </w:r>
            <w:r w:rsidR="00853149">
              <w:rPr>
                <w:noProof/>
                <w:webHidden/>
              </w:rPr>
              <w:fldChar w:fldCharType="begin"/>
            </w:r>
            <w:r w:rsidR="00853149">
              <w:rPr>
                <w:noProof/>
                <w:webHidden/>
              </w:rPr>
              <w:instrText xml:space="preserve"> PAGEREF _Toc120181779 \h </w:instrText>
            </w:r>
            <w:r w:rsidR="00853149">
              <w:rPr>
                <w:noProof/>
                <w:webHidden/>
              </w:rPr>
            </w:r>
            <w:r w:rsidR="00853149">
              <w:rPr>
                <w:noProof/>
                <w:webHidden/>
              </w:rPr>
              <w:fldChar w:fldCharType="separate"/>
            </w:r>
            <w:r w:rsidR="00853149">
              <w:rPr>
                <w:noProof/>
                <w:webHidden/>
              </w:rPr>
              <w:t>21</w:t>
            </w:r>
            <w:r w:rsidR="00853149">
              <w:rPr>
                <w:noProof/>
                <w:webHidden/>
              </w:rPr>
              <w:fldChar w:fldCharType="end"/>
            </w:r>
          </w:hyperlink>
        </w:p>
        <w:p w14:paraId="13E05D6D" w14:textId="618B50B6" w:rsidR="00853149" w:rsidRDefault="00000000">
          <w:pPr>
            <w:pStyle w:val="Verzeichnis3"/>
            <w:tabs>
              <w:tab w:val="left" w:pos="2124"/>
              <w:tab w:val="right" w:leader="dot" w:pos="8777"/>
            </w:tabs>
            <w:rPr>
              <w:rFonts w:eastAsiaTheme="minorEastAsia"/>
              <w:noProof/>
              <w:sz w:val="22"/>
              <w:lang w:eastAsia="de-DE"/>
            </w:rPr>
          </w:pPr>
          <w:hyperlink w:anchor="_Toc120181780" w:history="1">
            <w:r w:rsidR="00853149" w:rsidRPr="00057EE1">
              <w:rPr>
                <w:rStyle w:val="Hyperlink"/>
                <w:noProof/>
              </w:rPr>
              <w:t>2.6.2</w:t>
            </w:r>
            <w:r w:rsidR="00853149">
              <w:rPr>
                <w:rFonts w:eastAsiaTheme="minorEastAsia"/>
                <w:noProof/>
                <w:sz w:val="22"/>
                <w:lang w:eastAsia="de-DE"/>
              </w:rPr>
              <w:tab/>
            </w:r>
            <w:r w:rsidR="00853149" w:rsidRPr="00057EE1">
              <w:rPr>
                <w:rStyle w:val="Hyperlink"/>
                <w:noProof/>
              </w:rPr>
              <w:t>Linie und Linienvariante</w:t>
            </w:r>
            <w:r w:rsidR="00853149">
              <w:rPr>
                <w:noProof/>
                <w:webHidden/>
              </w:rPr>
              <w:tab/>
            </w:r>
            <w:r w:rsidR="00853149">
              <w:rPr>
                <w:noProof/>
                <w:webHidden/>
              </w:rPr>
              <w:fldChar w:fldCharType="begin"/>
            </w:r>
            <w:r w:rsidR="00853149">
              <w:rPr>
                <w:noProof/>
                <w:webHidden/>
              </w:rPr>
              <w:instrText xml:space="preserve"> PAGEREF _Toc120181780 \h </w:instrText>
            </w:r>
            <w:r w:rsidR="00853149">
              <w:rPr>
                <w:noProof/>
                <w:webHidden/>
              </w:rPr>
            </w:r>
            <w:r w:rsidR="00853149">
              <w:rPr>
                <w:noProof/>
                <w:webHidden/>
              </w:rPr>
              <w:fldChar w:fldCharType="separate"/>
            </w:r>
            <w:r w:rsidR="00853149">
              <w:rPr>
                <w:noProof/>
                <w:webHidden/>
              </w:rPr>
              <w:t>22</w:t>
            </w:r>
            <w:r w:rsidR="00853149">
              <w:rPr>
                <w:noProof/>
                <w:webHidden/>
              </w:rPr>
              <w:fldChar w:fldCharType="end"/>
            </w:r>
          </w:hyperlink>
        </w:p>
        <w:p w14:paraId="216CE302" w14:textId="4F30F10D" w:rsidR="00853149" w:rsidRDefault="00000000">
          <w:pPr>
            <w:pStyle w:val="Verzeichnis3"/>
            <w:tabs>
              <w:tab w:val="left" w:pos="2124"/>
              <w:tab w:val="right" w:leader="dot" w:pos="8777"/>
            </w:tabs>
            <w:rPr>
              <w:rFonts w:eastAsiaTheme="minorEastAsia"/>
              <w:noProof/>
              <w:sz w:val="22"/>
              <w:lang w:eastAsia="de-DE"/>
            </w:rPr>
          </w:pPr>
          <w:hyperlink w:anchor="_Toc120181781" w:history="1">
            <w:r w:rsidR="00853149" w:rsidRPr="00057EE1">
              <w:rPr>
                <w:rStyle w:val="Hyperlink"/>
                <w:noProof/>
              </w:rPr>
              <w:t>2.6.3</w:t>
            </w:r>
            <w:r w:rsidR="00853149">
              <w:rPr>
                <w:rFonts w:eastAsiaTheme="minorEastAsia"/>
                <w:noProof/>
                <w:sz w:val="22"/>
                <w:lang w:eastAsia="de-DE"/>
              </w:rPr>
              <w:tab/>
            </w:r>
            <w:r w:rsidR="00853149" w:rsidRPr="00057EE1">
              <w:rPr>
                <w:rStyle w:val="Hyperlink"/>
                <w:noProof/>
              </w:rPr>
              <w:t>Umlauf- und Dienstplan</w:t>
            </w:r>
            <w:r w:rsidR="00853149">
              <w:rPr>
                <w:noProof/>
                <w:webHidden/>
              </w:rPr>
              <w:tab/>
            </w:r>
            <w:r w:rsidR="00853149">
              <w:rPr>
                <w:noProof/>
                <w:webHidden/>
              </w:rPr>
              <w:fldChar w:fldCharType="begin"/>
            </w:r>
            <w:r w:rsidR="00853149">
              <w:rPr>
                <w:noProof/>
                <w:webHidden/>
              </w:rPr>
              <w:instrText xml:space="preserve"> PAGEREF _Toc120181781 \h </w:instrText>
            </w:r>
            <w:r w:rsidR="00853149">
              <w:rPr>
                <w:noProof/>
                <w:webHidden/>
              </w:rPr>
            </w:r>
            <w:r w:rsidR="00853149">
              <w:rPr>
                <w:noProof/>
                <w:webHidden/>
              </w:rPr>
              <w:fldChar w:fldCharType="separate"/>
            </w:r>
            <w:r w:rsidR="00853149">
              <w:rPr>
                <w:noProof/>
                <w:webHidden/>
              </w:rPr>
              <w:t>22</w:t>
            </w:r>
            <w:r w:rsidR="00853149">
              <w:rPr>
                <w:noProof/>
                <w:webHidden/>
              </w:rPr>
              <w:fldChar w:fldCharType="end"/>
            </w:r>
          </w:hyperlink>
        </w:p>
        <w:p w14:paraId="694D9758" w14:textId="7D743CE0" w:rsidR="00853149" w:rsidRDefault="00000000">
          <w:pPr>
            <w:pStyle w:val="Verzeichnis3"/>
            <w:tabs>
              <w:tab w:val="left" w:pos="2124"/>
              <w:tab w:val="right" w:leader="dot" w:pos="8777"/>
            </w:tabs>
            <w:rPr>
              <w:rFonts w:eastAsiaTheme="minorEastAsia"/>
              <w:noProof/>
              <w:sz w:val="22"/>
              <w:lang w:eastAsia="de-DE"/>
            </w:rPr>
          </w:pPr>
          <w:hyperlink w:anchor="_Toc120181782" w:history="1">
            <w:r w:rsidR="00853149" w:rsidRPr="00057EE1">
              <w:rPr>
                <w:rStyle w:val="Hyperlink"/>
                <w:noProof/>
              </w:rPr>
              <w:t>2.6.4</w:t>
            </w:r>
            <w:r w:rsidR="00853149">
              <w:rPr>
                <w:rFonts w:eastAsiaTheme="minorEastAsia"/>
                <w:noProof/>
                <w:sz w:val="22"/>
                <w:lang w:eastAsia="de-DE"/>
              </w:rPr>
              <w:tab/>
            </w:r>
            <w:r w:rsidR="00853149" w:rsidRPr="00057EE1">
              <w:rPr>
                <w:rStyle w:val="Hyperlink"/>
                <w:noProof/>
              </w:rPr>
              <w:t>Betriebsstabilität und dispositive Maßnahme</w:t>
            </w:r>
            <w:r w:rsidR="00853149">
              <w:rPr>
                <w:noProof/>
                <w:webHidden/>
              </w:rPr>
              <w:tab/>
            </w:r>
            <w:r w:rsidR="00853149">
              <w:rPr>
                <w:noProof/>
                <w:webHidden/>
              </w:rPr>
              <w:fldChar w:fldCharType="begin"/>
            </w:r>
            <w:r w:rsidR="00853149">
              <w:rPr>
                <w:noProof/>
                <w:webHidden/>
              </w:rPr>
              <w:instrText xml:space="preserve"> PAGEREF _Toc120181782 \h </w:instrText>
            </w:r>
            <w:r w:rsidR="00853149">
              <w:rPr>
                <w:noProof/>
                <w:webHidden/>
              </w:rPr>
            </w:r>
            <w:r w:rsidR="00853149">
              <w:rPr>
                <w:noProof/>
                <w:webHidden/>
              </w:rPr>
              <w:fldChar w:fldCharType="separate"/>
            </w:r>
            <w:r w:rsidR="00853149">
              <w:rPr>
                <w:noProof/>
                <w:webHidden/>
              </w:rPr>
              <w:t>22</w:t>
            </w:r>
            <w:r w:rsidR="00853149">
              <w:rPr>
                <w:noProof/>
                <w:webHidden/>
              </w:rPr>
              <w:fldChar w:fldCharType="end"/>
            </w:r>
          </w:hyperlink>
        </w:p>
        <w:p w14:paraId="60B40014" w14:textId="1B80AACA" w:rsidR="00853149" w:rsidRDefault="00000000">
          <w:pPr>
            <w:pStyle w:val="Verzeichnis3"/>
            <w:tabs>
              <w:tab w:val="left" w:pos="2124"/>
              <w:tab w:val="right" w:leader="dot" w:pos="8777"/>
            </w:tabs>
            <w:rPr>
              <w:rFonts w:eastAsiaTheme="minorEastAsia"/>
              <w:noProof/>
              <w:sz w:val="22"/>
              <w:lang w:eastAsia="de-DE"/>
            </w:rPr>
          </w:pPr>
          <w:hyperlink w:anchor="_Toc120181783" w:history="1">
            <w:r w:rsidR="00853149" w:rsidRPr="00057EE1">
              <w:rPr>
                <w:rStyle w:val="Hyperlink"/>
                <w:noProof/>
              </w:rPr>
              <w:t>2.6.5</w:t>
            </w:r>
            <w:r w:rsidR="00853149">
              <w:rPr>
                <w:rFonts w:eastAsiaTheme="minorEastAsia"/>
                <w:noProof/>
                <w:sz w:val="22"/>
                <w:lang w:eastAsia="de-DE"/>
              </w:rPr>
              <w:tab/>
            </w:r>
            <w:r w:rsidR="00853149" w:rsidRPr="00057EE1">
              <w:rPr>
                <w:rStyle w:val="Hyperlink"/>
                <w:noProof/>
              </w:rPr>
              <w:t>Betriebsstörung</w:t>
            </w:r>
            <w:r w:rsidR="00853149">
              <w:rPr>
                <w:noProof/>
                <w:webHidden/>
              </w:rPr>
              <w:tab/>
            </w:r>
            <w:r w:rsidR="00853149">
              <w:rPr>
                <w:noProof/>
                <w:webHidden/>
              </w:rPr>
              <w:fldChar w:fldCharType="begin"/>
            </w:r>
            <w:r w:rsidR="00853149">
              <w:rPr>
                <w:noProof/>
                <w:webHidden/>
              </w:rPr>
              <w:instrText xml:space="preserve"> PAGEREF _Toc120181783 \h </w:instrText>
            </w:r>
            <w:r w:rsidR="00853149">
              <w:rPr>
                <w:noProof/>
                <w:webHidden/>
              </w:rPr>
            </w:r>
            <w:r w:rsidR="00853149">
              <w:rPr>
                <w:noProof/>
                <w:webHidden/>
              </w:rPr>
              <w:fldChar w:fldCharType="separate"/>
            </w:r>
            <w:r w:rsidR="00853149">
              <w:rPr>
                <w:noProof/>
                <w:webHidden/>
              </w:rPr>
              <w:t>23</w:t>
            </w:r>
            <w:r w:rsidR="00853149">
              <w:rPr>
                <w:noProof/>
                <w:webHidden/>
              </w:rPr>
              <w:fldChar w:fldCharType="end"/>
            </w:r>
          </w:hyperlink>
        </w:p>
        <w:p w14:paraId="7473FBCB" w14:textId="04F5E77C" w:rsidR="00853149" w:rsidRDefault="00000000">
          <w:pPr>
            <w:pStyle w:val="Verzeichnis3"/>
            <w:tabs>
              <w:tab w:val="left" w:pos="2124"/>
              <w:tab w:val="right" w:leader="dot" w:pos="8777"/>
            </w:tabs>
            <w:rPr>
              <w:rFonts w:eastAsiaTheme="minorEastAsia"/>
              <w:noProof/>
              <w:sz w:val="22"/>
              <w:lang w:eastAsia="de-DE"/>
            </w:rPr>
          </w:pPr>
          <w:hyperlink w:anchor="_Toc120181784" w:history="1">
            <w:r w:rsidR="00853149" w:rsidRPr="00057EE1">
              <w:rPr>
                <w:rStyle w:val="Hyperlink"/>
                <w:noProof/>
              </w:rPr>
              <w:t>2.6.6</w:t>
            </w:r>
            <w:r w:rsidR="00853149">
              <w:rPr>
                <w:rFonts w:eastAsiaTheme="minorEastAsia"/>
                <w:noProof/>
                <w:sz w:val="22"/>
                <w:lang w:eastAsia="de-DE"/>
              </w:rPr>
              <w:tab/>
            </w:r>
            <w:r w:rsidR="00853149" w:rsidRPr="00057EE1">
              <w:rPr>
                <w:rStyle w:val="Hyperlink"/>
                <w:noProof/>
              </w:rPr>
              <w:t>Innerbetriebliche und öffentliche Information</w:t>
            </w:r>
            <w:r w:rsidR="00853149">
              <w:rPr>
                <w:noProof/>
                <w:webHidden/>
              </w:rPr>
              <w:tab/>
            </w:r>
            <w:r w:rsidR="00853149">
              <w:rPr>
                <w:noProof/>
                <w:webHidden/>
              </w:rPr>
              <w:fldChar w:fldCharType="begin"/>
            </w:r>
            <w:r w:rsidR="00853149">
              <w:rPr>
                <w:noProof/>
                <w:webHidden/>
              </w:rPr>
              <w:instrText xml:space="preserve"> PAGEREF _Toc120181784 \h </w:instrText>
            </w:r>
            <w:r w:rsidR="00853149">
              <w:rPr>
                <w:noProof/>
                <w:webHidden/>
              </w:rPr>
            </w:r>
            <w:r w:rsidR="00853149">
              <w:rPr>
                <w:noProof/>
                <w:webHidden/>
              </w:rPr>
              <w:fldChar w:fldCharType="separate"/>
            </w:r>
            <w:r w:rsidR="00853149">
              <w:rPr>
                <w:noProof/>
                <w:webHidden/>
              </w:rPr>
              <w:t>23</w:t>
            </w:r>
            <w:r w:rsidR="00853149">
              <w:rPr>
                <w:noProof/>
                <w:webHidden/>
              </w:rPr>
              <w:fldChar w:fldCharType="end"/>
            </w:r>
          </w:hyperlink>
        </w:p>
        <w:p w14:paraId="208F969B" w14:textId="435BB16A" w:rsidR="00853149" w:rsidRDefault="00000000">
          <w:pPr>
            <w:pStyle w:val="Verzeichnis3"/>
            <w:tabs>
              <w:tab w:val="left" w:pos="2124"/>
              <w:tab w:val="right" w:leader="dot" w:pos="8777"/>
            </w:tabs>
            <w:rPr>
              <w:rFonts w:eastAsiaTheme="minorEastAsia"/>
              <w:noProof/>
              <w:sz w:val="22"/>
              <w:lang w:eastAsia="de-DE"/>
            </w:rPr>
          </w:pPr>
          <w:hyperlink w:anchor="_Toc120181785" w:history="1">
            <w:r w:rsidR="00853149" w:rsidRPr="00057EE1">
              <w:rPr>
                <w:rStyle w:val="Hyperlink"/>
                <w:noProof/>
              </w:rPr>
              <w:t>2.6.7</w:t>
            </w:r>
            <w:r w:rsidR="00853149">
              <w:rPr>
                <w:rFonts w:eastAsiaTheme="minorEastAsia"/>
                <w:noProof/>
                <w:sz w:val="22"/>
                <w:lang w:eastAsia="de-DE"/>
              </w:rPr>
              <w:tab/>
            </w:r>
            <w:r w:rsidR="00853149" w:rsidRPr="00057EE1">
              <w:rPr>
                <w:rStyle w:val="Hyperlink"/>
                <w:noProof/>
              </w:rPr>
              <w:t>Rechnergestütztes Betriebsleitsystem</w:t>
            </w:r>
            <w:r w:rsidR="00853149">
              <w:rPr>
                <w:noProof/>
                <w:webHidden/>
              </w:rPr>
              <w:tab/>
            </w:r>
            <w:r w:rsidR="00853149">
              <w:rPr>
                <w:noProof/>
                <w:webHidden/>
              </w:rPr>
              <w:fldChar w:fldCharType="begin"/>
            </w:r>
            <w:r w:rsidR="00853149">
              <w:rPr>
                <w:noProof/>
                <w:webHidden/>
              </w:rPr>
              <w:instrText xml:space="preserve"> PAGEREF _Toc120181785 \h </w:instrText>
            </w:r>
            <w:r w:rsidR="00853149">
              <w:rPr>
                <w:noProof/>
                <w:webHidden/>
              </w:rPr>
            </w:r>
            <w:r w:rsidR="00853149">
              <w:rPr>
                <w:noProof/>
                <w:webHidden/>
              </w:rPr>
              <w:fldChar w:fldCharType="separate"/>
            </w:r>
            <w:r w:rsidR="00853149">
              <w:rPr>
                <w:noProof/>
                <w:webHidden/>
              </w:rPr>
              <w:t>24</w:t>
            </w:r>
            <w:r w:rsidR="00853149">
              <w:rPr>
                <w:noProof/>
                <w:webHidden/>
              </w:rPr>
              <w:fldChar w:fldCharType="end"/>
            </w:r>
          </w:hyperlink>
        </w:p>
        <w:p w14:paraId="3F917586" w14:textId="35294757" w:rsidR="00853149" w:rsidRDefault="00000000">
          <w:pPr>
            <w:pStyle w:val="Verzeichnis3"/>
            <w:tabs>
              <w:tab w:val="left" w:pos="2124"/>
              <w:tab w:val="right" w:leader="dot" w:pos="8777"/>
            </w:tabs>
            <w:rPr>
              <w:rFonts w:eastAsiaTheme="minorEastAsia"/>
              <w:noProof/>
              <w:sz w:val="22"/>
              <w:lang w:eastAsia="de-DE"/>
            </w:rPr>
          </w:pPr>
          <w:hyperlink w:anchor="_Toc120181786" w:history="1">
            <w:r w:rsidR="00853149" w:rsidRPr="00057EE1">
              <w:rPr>
                <w:rStyle w:val="Hyperlink"/>
                <w:noProof/>
              </w:rPr>
              <w:t>2.6.8</w:t>
            </w:r>
            <w:r w:rsidR="00853149">
              <w:rPr>
                <w:rFonts w:eastAsiaTheme="minorEastAsia"/>
                <w:noProof/>
                <w:sz w:val="22"/>
                <w:lang w:eastAsia="de-DE"/>
              </w:rPr>
              <w:tab/>
            </w:r>
            <w:r w:rsidR="00853149" w:rsidRPr="00057EE1">
              <w:rPr>
                <w:rStyle w:val="Hyperlink"/>
                <w:noProof/>
              </w:rPr>
              <w:t>Bordrechner</w:t>
            </w:r>
            <w:r w:rsidR="00853149">
              <w:rPr>
                <w:noProof/>
                <w:webHidden/>
              </w:rPr>
              <w:tab/>
            </w:r>
            <w:r w:rsidR="00853149">
              <w:rPr>
                <w:noProof/>
                <w:webHidden/>
              </w:rPr>
              <w:fldChar w:fldCharType="begin"/>
            </w:r>
            <w:r w:rsidR="00853149">
              <w:rPr>
                <w:noProof/>
                <w:webHidden/>
              </w:rPr>
              <w:instrText xml:space="preserve"> PAGEREF _Toc120181786 \h </w:instrText>
            </w:r>
            <w:r w:rsidR="00853149">
              <w:rPr>
                <w:noProof/>
                <w:webHidden/>
              </w:rPr>
            </w:r>
            <w:r w:rsidR="00853149">
              <w:rPr>
                <w:noProof/>
                <w:webHidden/>
              </w:rPr>
              <w:fldChar w:fldCharType="separate"/>
            </w:r>
            <w:r w:rsidR="00853149">
              <w:rPr>
                <w:noProof/>
                <w:webHidden/>
              </w:rPr>
              <w:t>24</w:t>
            </w:r>
            <w:r w:rsidR="00853149">
              <w:rPr>
                <w:noProof/>
                <w:webHidden/>
              </w:rPr>
              <w:fldChar w:fldCharType="end"/>
            </w:r>
          </w:hyperlink>
        </w:p>
        <w:p w14:paraId="4A567EE1" w14:textId="23A18A4E" w:rsidR="00853149" w:rsidRDefault="00000000">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0181787" w:history="1">
            <w:r w:rsidR="00853149" w:rsidRPr="00057EE1">
              <w:rPr>
                <w:rStyle w:val="Hyperlink"/>
                <w:noProof/>
              </w:rPr>
              <w:t>3</w:t>
            </w:r>
            <w:r w:rsidR="00853149">
              <w:rPr>
                <w:rFonts w:asciiTheme="minorHAnsi" w:eastAsiaTheme="minorEastAsia" w:hAnsiTheme="minorHAnsi" w:cstheme="minorBidi"/>
                <w:b w:val="0"/>
                <w:iCs w:val="0"/>
                <w:noProof/>
                <w:color w:val="auto"/>
                <w:sz w:val="22"/>
                <w:szCs w:val="22"/>
                <w:lang w:eastAsia="de-DE"/>
              </w:rPr>
              <w:tab/>
            </w:r>
            <w:r w:rsidR="00853149" w:rsidRPr="00057EE1">
              <w:rPr>
                <w:rStyle w:val="Hyperlink"/>
                <w:noProof/>
              </w:rPr>
              <w:t>Theoretische Modellierung</w:t>
            </w:r>
            <w:r w:rsidR="00853149">
              <w:rPr>
                <w:noProof/>
                <w:webHidden/>
              </w:rPr>
              <w:tab/>
            </w:r>
            <w:r w:rsidR="00853149">
              <w:rPr>
                <w:noProof/>
                <w:webHidden/>
              </w:rPr>
              <w:fldChar w:fldCharType="begin"/>
            </w:r>
            <w:r w:rsidR="00853149">
              <w:rPr>
                <w:noProof/>
                <w:webHidden/>
              </w:rPr>
              <w:instrText xml:space="preserve"> PAGEREF _Toc1201</w:instrText>
            </w:r>
            <w:r w:rsidR="00853149">
              <w:rPr>
                <w:noProof/>
                <w:webHidden/>
              </w:rPr>
              <w:lastRenderedPageBreak/>
              <w:instrText xml:space="preserve">81787 \h </w:instrText>
            </w:r>
            <w:r w:rsidR="00853149">
              <w:rPr>
                <w:noProof/>
                <w:webHidden/>
              </w:rPr>
            </w:r>
            <w:r w:rsidR="00853149">
              <w:rPr>
                <w:noProof/>
                <w:webHidden/>
              </w:rPr>
              <w:fldChar w:fldCharType="separate"/>
            </w:r>
            <w:r w:rsidR="00853149">
              <w:rPr>
                <w:noProof/>
                <w:webHidden/>
              </w:rPr>
              <w:t>25</w:t>
            </w:r>
            <w:r w:rsidR="00853149">
              <w:rPr>
                <w:noProof/>
                <w:webHidden/>
              </w:rPr>
              <w:fldChar w:fldCharType="end"/>
            </w:r>
          </w:hyperlink>
        </w:p>
        <w:p w14:paraId="734E5879" w14:textId="7E2623C3" w:rsidR="00853149" w:rsidRDefault="00000000">
          <w:pPr>
            <w:pStyle w:val="Verzeichnis2"/>
            <w:tabs>
              <w:tab w:val="left" w:pos="1416"/>
              <w:tab w:val="right" w:leader="dot" w:pos="8777"/>
            </w:tabs>
            <w:rPr>
              <w:rFonts w:eastAsiaTheme="minorEastAsia"/>
              <w:noProof/>
              <w:sz w:val="22"/>
              <w:lang w:eastAsia="de-DE"/>
            </w:rPr>
          </w:pPr>
          <w:hyperlink w:anchor="_Toc120181788" w:history="1">
            <w:r w:rsidR="00853149" w:rsidRPr="00057EE1">
              <w:rPr>
                <w:rStyle w:val="Hyperlink"/>
                <w:noProof/>
              </w:rPr>
              <w:t>3.1</w:t>
            </w:r>
            <w:r w:rsidR="00853149">
              <w:rPr>
                <w:rFonts w:eastAsiaTheme="minorEastAsia"/>
                <w:noProof/>
                <w:sz w:val="22"/>
                <w:lang w:eastAsia="de-DE"/>
              </w:rPr>
              <w:tab/>
            </w:r>
            <w:r w:rsidR="00853149" w:rsidRPr="00057EE1">
              <w:rPr>
                <w:rStyle w:val="Hyperlink"/>
                <w:noProof/>
              </w:rPr>
              <w:t>Aufstellung geeigneter Beispielszenarien</w:t>
            </w:r>
            <w:r w:rsidR="00853149">
              <w:rPr>
                <w:noProof/>
                <w:webHidden/>
              </w:rPr>
              <w:tab/>
            </w:r>
            <w:r w:rsidR="00853149">
              <w:rPr>
                <w:noProof/>
                <w:webHidden/>
              </w:rPr>
              <w:fldChar w:fldCharType="begin"/>
            </w:r>
            <w:r w:rsidR="00853149">
              <w:rPr>
                <w:noProof/>
                <w:webHidden/>
              </w:rPr>
              <w:instrText xml:space="preserve"> PAGEREF _Toc120181788 \h </w:instrText>
            </w:r>
            <w:r w:rsidR="00853149">
              <w:rPr>
                <w:noProof/>
                <w:webHidden/>
              </w:rPr>
            </w:r>
            <w:r w:rsidR="00853149">
              <w:rPr>
                <w:noProof/>
                <w:webHidden/>
              </w:rPr>
              <w:fldChar w:fldCharType="separate"/>
            </w:r>
            <w:r w:rsidR="00853149">
              <w:rPr>
                <w:noProof/>
                <w:webHidden/>
              </w:rPr>
              <w:t>25</w:t>
            </w:r>
            <w:r w:rsidR="00853149">
              <w:rPr>
                <w:noProof/>
                <w:webHidden/>
              </w:rPr>
              <w:fldChar w:fldCharType="end"/>
            </w:r>
          </w:hyperlink>
        </w:p>
        <w:p w14:paraId="1FA518E3" w14:textId="4511B847" w:rsidR="00853149" w:rsidRDefault="00000000">
          <w:pPr>
            <w:pStyle w:val="Verzeichnis2"/>
            <w:tabs>
              <w:tab w:val="left" w:pos="1416"/>
              <w:tab w:val="right" w:leader="dot" w:pos="8777"/>
            </w:tabs>
            <w:rPr>
              <w:rFonts w:eastAsiaTheme="minorEastAsia"/>
              <w:noProof/>
              <w:sz w:val="22"/>
              <w:lang w:eastAsia="de-DE"/>
            </w:rPr>
          </w:pPr>
          <w:hyperlink w:anchor="_Toc120181789" w:history="1">
            <w:r w:rsidR="00853149" w:rsidRPr="00057EE1">
              <w:rPr>
                <w:rStyle w:val="Hyperlink"/>
                <w:noProof/>
              </w:rPr>
              <w:t>3.2</w:t>
            </w:r>
            <w:r w:rsidR="00853149">
              <w:rPr>
                <w:rFonts w:eastAsiaTheme="minorEastAsia"/>
                <w:noProof/>
                <w:sz w:val="22"/>
                <w:lang w:eastAsia="de-DE"/>
              </w:rPr>
              <w:tab/>
            </w:r>
            <w:r w:rsidR="00853149" w:rsidRPr="00057EE1">
              <w:rPr>
                <w:rStyle w:val="Hyperlink"/>
                <w:noProof/>
              </w:rPr>
              <w:t>Auswahl verfügbarer Eingangsdaten</w:t>
            </w:r>
            <w:r w:rsidR="00853149">
              <w:rPr>
                <w:noProof/>
                <w:webHidden/>
              </w:rPr>
              <w:tab/>
            </w:r>
            <w:r w:rsidR="00853149">
              <w:rPr>
                <w:noProof/>
                <w:webHidden/>
              </w:rPr>
              <w:fldChar w:fldCharType="begin"/>
            </w:r>
            <w:r w:rsidR="00853149">
              <w:rPr>
                <w:noProof/>
                <w:webHidden/>
              </w:rPr>
              <w:instrText xml:space="preserve"> PAGEREF _Toc120181789 \h </w:instrText>
            </w:r>
            <w:r w:rsidR="00853149">
              <w:rPr>
                <w:noProof/>
                <w:webHidden/>
              </w:rPr>
            </w:r>
            <w:r w:rsidR="00853149">
              <w:rPr>
                <w:noProof/>
                <w:webHidden/>
              </w:rPr>
              <w:fldChar w:fldCharType="separate"/>
            </w:r>
            <w:r w:rsidR="00853149">
              <w:rPr>
                <w:noProof/>
                <w:webHidden/>
              </w:rPr>
              <w:t>27</w:t>
            </w:r>
            <w:r w:rsidR="00853149">
              <w:rPr>
                <w:noProof/>
                <w:webHidden/>
              </w:rPr>
              <w:fldChar w:fldCharType="end"/>
            </w:r>
          </w:hyperlink>
        </w:p>
        <w:p w14:paraId="1BB88AEB" w14:textId="31BF28DB" w:rsidR="00853149" w:rsidRDefault="00000000">
          <w:pPr>
            <w:pStyle w:val="Verzeichnis3"/>
            <w:tabs>
              <w:tab w:val="left" w:pos="2124"/>
              <w:tab w:val="right" w:leader="dot" w:pos="8777"/>
            </w:tabs>
            <w:rPr>
              <w:rFonts w:eastAsiaTheme="minorEastAsia"/>
              <w:noProof/>
              <w:sz w:val="22"/>
              <w:lang w:eastAsia="de-DE"/>
            </w:rPr>
          </w:pPr>
          <w:hyperlink w:anchor="_Toc120181790" w:history="1">
            <w:r w:rsidR="00853149" w:rsidRPr="00057EE1">
              <w:rPr>
                <w:rStyle w:val="Hyperlink"/>
                <w:noProof/>
              </w:rPr>
              <w:t>3.2.1</w:t>
            </w:r>
            <w:r w:rsidR="00853149">
              <w:rPr>
                <w:rFonts w:eastAsiaTheme="minorEastAsia"/>
                <w:noProof/>
                <w:sz w:val="22"/>
                <w:lang w:eastAsia="de-DE"/>
              </w:rPr>
              <w:tab/>
            </w:r>
            <w:r w:rsidR="00853149" w:rsidRPr="00057EE1">
              <w:rPr>
                <w:rStyle w:val="Hyperlink"/>
                <w:noProof/>
              </w:rPr>
              <w:t>Betriebliche Daten für Fahrplan und Liniennetz</w:t>
            </w:r>
            <w:r w:rsidR="00853149">
              <w:rPr>
                <w:noProof/>
                <w:webHidden/>
              </w:rPr>
              <w:tab/>
            </w:r>
            <w:r w:rsidR="00853149">
              <w:rPr>
                <w:noProof/>
                <w:webHidden/>
              </w:rPr>
              <w:fldChar w:fldCharType="begin"/>
            </w:r>
            <w:r w:rsidR="00853149">
              <w:rPr>
                <w:noProof/>
                <w:webHidden/>
              </w:rPr>
              <w:instrText xml:space="preserve"> PAGEREF _Toc120181790 \h </w:instrText>
            </w:r>
            <w:r w:rsidR="00853149">
              <w:rPr>
                <w:noProof/>
                <w:webHidden/>
              </w:rPr>
            </w:r>
            <w:r w:rsidR="00853149">
              <w:rPr>
                <w:noProof/>
                <w:webHidden/>
              </w:rPr>
              <w:fldChar w:fldCharType="separate"/>
            </w:r>
            <w:r w:rsidR="00853149">
              <w:rPr>
                <w:noProof/>
                <w:webHidden/>
              </w:rPr>
              <w:t>28</w:t>
            </w:r>
            <w:r w:rsidR="00853149">
              <w:rPr>
                <w:noProof/>
                <w:webHidden/>
              </w:rPr>
              <w:fldChar w:fldCharType="end"/>
            </w:r>
          </w:hyperlink>
        </w:p>
        <w:p w14:paraId="11B613AB" w14:textId="38A32DD2" w:rsidR="00853149" w:rsidRDefault="00000000">
          <w:pPr>
            <w:pStyle w:val="Verzeichnis3"/>
            <w:tabs>
              <w:tab w:val="left" w:pos="2124"/>
              <w:tab w:val="right" w:leader="dot" w:pos="8777"/>
            </w:tabs>
            <w:rPr>
              <w:rFonts w:eastAsiaTheme="minorEastAsia"/>
              <w:noProof/>
              <w:sz w:val="22"/>
              <w:lang w:eastAsia="de-DE"/>
            </w:rPr>
          </w:pPr>
          <w:hyperlink w:anchor="_Toc120181791" w:history="1">
            <w:r w:rsidR="00853149" w:rsidRPr="00057EE1">
              <w:rPr>
                <w:rStyle w:val="Hyperlink"/>
                <w:noProof/>
              </w:rPr>
              <w:t>3.2.2</w:t>
            </w:r>
            <w:r w:rsidR="00853149">
              <w:rPr>
                <w:rFonts w:eastAsiaTheme="minorEastAsia"/>
                <w:noProof/>
                <w:sz w:val="22"/>
                <w:lang w:eastAsia="de-DE"/>
              </w:rPr>
              <w:tab/>
            </w:r>
            <w:r w:rsidR="00853149" w:rsidRPr="00057EE1">
              <w:rPr>
                <w:rStyle w:val="Hyperlink"/>
                <w:noProof/>
              </w:rPr>
              <w:t>Kartendaten und Routing</w:t>
            </w:r>
            <w:r w:rsidR="00853149">
              <w:rPr>
                <w:noProof/>
                <w:webHidden/>
              </w:rPr>
              <w:tab/>
            </w:r>
            <w:r w:rsidR="00853149">
              <w:rPr>
                <w:noProof/>
                <w:webHidden/>
              </w:rPr>
              <w:fldChar w:fldCharType="begin"/>
            </w:r>
            <w:r w:rsidR="00853149">
              <w:rPr>
                <w:noProof/>
                <w:webHidden/>
              </w:rPr>
              <w:instrText xml:space="preserve"> PAGEREF _Toc120181791 \h </w:instrText>
            </w:r>
            <w:r w:rsidR="00853149">
              <w:rPr>
                <w:noProof/>
                <w:webHidden/>
              </w:rPr>
            </w:r>
            <w:r w:rsidR="00853149">
              <w:rPr>
                <w:noProof/>
                <w:webHidden/>
              </w:rPr>
              <w:fldChar w:fldCharType="separate"/>
            </w:r>
            <w:r w:rsidR="00853149">
              <w:rPr>
                <w:noProof/>
                <w:webHidden/>
              </w:rPr>
              <w:t>29</w:t>
            </w:r>
            <w:r w:rsidR="00853149">
              <w:rPr>
                <w:noProof/>
                <w:webHidden/>
              </w:rPr>
              <w:fldChar w:fldCharType="end"/>
            </w:r>
          </w:hyperlink>
        </w:p>
        <w:p w14:paraId="111D46BD" w14:textId="1B370107" w:rsidR="00853149" w:rsidRDefault="00000000">
          <w:pPr>
            <w:pStyle w:val="Verzeichnis3"/>
            <w:tabs>
              <w:tab w:val="left" w:pos="2124"/>
              <w:tab w:val="right" w:leader="dot" w:pos="8777"/>
            </w:tabs>
            <w:rPr>
              <w:rFonts w:eastAsiaTheme="minorEastAsia"/>
              <w:noProof/>
              <w:sz w:val="22"/>
              <w:lang w:eastAsia="de-DE"/>
            </w:rPr>
          </w:pPr>
          <w:hyperlink w:anchor="_Toc120181792" w:history="1">
            <w:r w:rsidR="00853149" w:rsidRPr="00057EE1">
              <w:rPr>
                <w:rStyle w:val="Hyperlink"/>
                <w:noProof/>
              </w:rPr>
              <w:t>3.2.3</w:t>
            </w:r>
            <w:r w:rsidR="00853149">
              <w:rPr>
                <w:rFonts w:eastAsiaTheme="minorEastAsia"/>
                <w:noProof/>
                <w:sz w:val="22"/>
                <w:lang w:eastAsia="de-DE"/>
              </w:rPr>
              <w:tab/>
            </w:r>
            <w:r w:rsidR="00853149" w:rsidRPr="00057EE1">
              <w:rPr>
                <w:rStyle w:val="Hyperlink"/>
                <w:noProof/>
              </w:rPr>
              <w:t>Störungsmeldungen und Daten zur Verkehrssituation</w:t>
            </w:r>
            <w:r w:rsidR="00853149">
              <w:rPr>
                <w:noProof/>
                <w:webHidden/>
              </w:rPr>
              <w:tab/>
            </w:r>
            <w:r w:rsidR="00853149">
              <w:rPr>
                <w:noProof/>
                <w:webHidden/>
              </w:rPr>
              <w:fldChar w:fldCharType="begin"/>
            </w:r>
            <w:r w:rsidR="00853149">
              <w:rPr>
                <w:noProof/>
                <w:webHidden/>
              </w:rPr>
              <w:instrText xml:space="preserve"> PAGEREF _Toc120181792 \h </w:instrText>
            </w:r>
            <w:r w:rsidR="00853149">
              <w:rPr>
                <w:noProof/>
                <w:webHidden/>
              </w:rPr>
            </w:r>
            <w:r w:rsidR="00853149">
              <w:rPr>
                <w:noProof/>
                <w:webHidden/>
              </w:rPr>
              <w:fldChar w:fldCharType="separate"/>
            </w:r>
            <w:r w:rsidR="00853149">
              <w:rPr>
                <w:noProof/>
                <w:webHidden/>
              </w:rPr>
              <w:t>33</w:t>
            </w:r>
            <w:r w:rsidR="00853149">
              <w:rPr>
                <w:noProof/>
                <w:webHidden/>
              </w:rPr>
              <w:fldChar w:fldCharType="end"/>
            </w:r>
          </w:hyperlink>
        </w:p>
        <w:p w14:paraId="2B2F7C4E" w14:textId="62C2E502" w:rsidR="00853149" w:rsidRDefault="00000000">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0181793" w:history="1">
            <w:r w:rsidR="00853149" w:rsidRPr="00057EE1">
              <w:rPr>
                <w:rStyle w:val="Hyperlink"/>
                <w:noProof/>
              </w:rPr>
              <w:t>4</w:t>
            </w:r>
            <w:r w:rsidR="00853149">
              <w:rPr>
                <w:rFonts w:asciiTheme="minorHAnsi" w:eastAsiaTheme="minorEastAsia" w:hAnsiTheme="minorHAnsi" w:cstheme="minorBidi"/>
                <w:b w:val="0"/>
                <w:iCs w:val="0"/>
                <w:noProof/>
                <w:color w:val="auto"/>
                <w:sz w:val="22"/>
                <w:szCs w:val="22"/>
                <w:lang w:eastAsia="de-DE"/>
              </w:rPr>
              <w:tab/>
            </w:r>
            <w:r w:rsidR="00853149" w:rsidRPr="00057EE1">
              <w:rPr>
                <w:rStyle w:val="Hyperlink"/>
                <w:noProof/>
              </w:rPr>
              <w:t>Literaturverzeichnis</w:t>
            </w:r>
            <w:r w:rsidR="00853149">
              <w:rPr>
                <w:noProof/>
                <w:webHidden/>
              </w:rPr>
              <w:tab/>
            </w:r>
            <w:r w:rsidR="00853149">
              <w:rPr>
                <w:noProof/>
                <w:webHidden/>
              </w:rPr>
              <w:fldChar w:fldCharType="begin"/>
            </w:r>
            <w:r w:rsidR="00853149">
              <w:rPr>
                <w:noProof/>
                <w:webHidden/>
              </w:rPr>
              <w:instrText xml:space="preserve"> PAGEREF _Toc120181793 \h </w:instrText>
            </w:r>
            <w:r w:rsidR="00853149">
              <w:rPr>
                <w:noProof/>
                <w:webHidden/>
              </w:rPr>
            </w:r>
            <w:r w:rsidR="00853149">
              <w:rPr>
                <w:noProof/>
                <w:webHidden/>
              </w:rPr>
              <w:fldChar w:fldCharType="separate"/>
            </w:r>
            <w:r w:rsidR="00853149">
              <w:rPr>
                <w:noProof/>
                <w:webHidden/>
              </w:rPr>
              <w:t>38</w:t>
            </w:r>
            <w:r w:rsidR="00853149">
              <w:rPr>
                <w:noProof/>
                <w:webHidden/>
              </w:rPr>
              <w:fldChar w:fldCharType="end"/>
            </w:r>
          </w:hyperlink>
        </w:p>
        <w:p w14:paraId="57C0864A" w14:textId="58FCCCB3" w:rsidR="00853149" w:rsidRDefault="00000000">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0181794" w:history="1">
            <w:r w:rsidR="00853149" w:rsidRPr="00057EE1">
              <w:rPr>
                <w:rStyle w:val="Hyperlink"/>
                <w:noProof/>
              </w:rPr>
              <w:t>Anhang</w:t>
            </w:r>
            <w:r w:rsidR="00853149">
              <w:rPr>
                <w:noProof/>
                <w:webHidden/>
              </w:rPr>
              <w:tab/>
            </w:r>
            <w:r w:rsidR="00853149">
              <w:rPr>
                <w:noProof/>
                <w:webHidden/>
              </w:rPr>
              <w:fldChar w:fldCharType="begin"/>
            </w:r>
            <w:r w:rsidR="00853149">
              <w:rPr>
                <w:noProof/>
                <w:webHidden/>
              </w:rPr>
              <w:instrText xml:space="preserve"> PAGEREF _Toc120181794 \h </w:instrText>
            </w:r>
            <w:r w:rsidR="00853149">
              <w:rPr>
                <w:noProof/>
                <w:webHidden/>
              </w:rPr>
            </w:r>
            <w:r w:rsidR="00853149">
              <w:rPr>
                <w:noProof/>
                <w:webHidden/>
              </w:rPr>
              <w:fldChar w:fldCharType="separate"/>
            </w:r>
            <w:r w:rsidR="00853149">
              <w:rPr>
                <w:noProof/>
                <w:webHidden/>
              </w:rPr>
              <w:t>42</w:t>
            </w:r>
            <w:r w:rsidR="00853149">
              <w:rPr>
                <w:noProof/>
                <w:webHidden/>
              </w:rPr>
              <w:fldChar w:fldCharType="end"/>
            </w:r>
          </w:hyperlink>
        </w:p>
        <w:p w14:paraId="31DB6446" w14:textId="0FECA971" w:rsidR="002001A8" w:rsidRPr="0086122F" w:rsidRDefault="002001A8" w:rsidP="0086122F">
          <w:r>
            <w:fldChar w:fldCharType="end"/>
          </w:r>
        </w:p>
      </w:sdtContent>
    </w:sdt>
    <w:p w14:paraId="48A29A43" w14:textId="72FCF93C" w:rsidR="008B7615" w:rsidRDefault="008B7615">
      <w:pPr>
        <w:jc w:val="left"/>
        <w:rPr>
          <w:lang w:val="en-US"/>
        </w:rPr>
        <w:sectPr w:rsidR="008B7615" w:rsidSect="00773276">
          <w:pgSz w:w="11906" w:h="16838"/>
          <w:pgMar w:top="1418" w:right="1701" w:bottom="1701" w:left="1418" w:header="709" w:footer="544" w:gutter="0"/>
          <w:pgNumType w:start="0"/>
          <w:cols w:space="708"/>
          <w:titlePg/>
          <w:docGrid w:linePitch="360"/>
        </w:sectPr>
      </w:pPr>
      <w:bookmarkStart w:id="2" w:name="_Toc302574539"/>
    </w:p>
    <w:p w14:paraId="65BD955A" w14:textId="77777777" w:rsidR="001404C5" w:rsidRDefault="001404C5">
      <w:pPr>
        <w:jc w:val="left"/>
        <w:rPr>
          <w:rFonts w:asciiTheme="majorHAnsi" w:eastAsiaTheme="majorEastAsia" w:hAnsiTheme="majorHAnsi" w:cstheme="majorBidi"/>
          <w:b/>
          <w:bCs/>
          <w:color w:val="000000" w:themeColor="text1"/>
          <w:sz w:val="40"/>
          <w:szCs w:val="28"/>
        </w:rPr>
      </w:pPr>
      <w:r>
        <w:br w:type="page"/>
      </w:r>
    </w:p>
    <w:p w14:paraId="107A2461" w14:textId="7FA1300E" w:rsidR="00263071" w:rsidRPr="00B87565" w:rsidRDefault="00263071" w:rsidP="00EF5E3F">
      <w:pPr>
        <w:pStyle w:val="berschrift1"/>
        <w:numPr>
          <w:ilvl w:val="0"/>
          <w:numId w:val="0"/>
        </w:numPr>
        <w:spacing w:before="0"/>
      </w:pPr>
      <w:bookmarkStart w:id="3" w:name="_Toc120181765"/>
      <w:r w:rsidRPr="00B87565">
        <w:lastRenderedPageBreak/>
        <w:t>Abkürzungsverzeichnis</w:t>
      </w:r>
      <w:bookmarkEnd w:id="3"/>
    </w:p>
    <w:p w14:paraId="78B8B2E0" w14:textId="77777777" w:rsidR="001766AA" w:rsidRDefault="001404C5" w:rsidP="00263071">
      <w:pPr>
        <w:rPr>
          <w:noProof/>
          <w:lang w:val="en-US"/>
        </w:rPr>
        <w:sectPr w:rsidR="001766AA" w:rsidSect="001766AA">
          <w:type w:val="continuous"/>
          <w:pgSz w:w="11906" w:h="16838"/>
          <w:pgMar w:top="1418" w:right="1701" w:bottom="1701" w:left="1418" w:header="709" w:footer="544" w:gutter="0"/>
          <w:cols w:space="708"/>
          <w:titlePg/>
          <w:docGrid w:linePitch="360"/>
        </w:sectPr>
      </w:pPr>
      <w:r>
        <w:rPr>
          <w:lang w:val="en-US"/>
        </w:rPr>
        <w:fldChar w:fldCharType="begin"/>
      </w:r>
      <w:r>
        <w:rPr>
          <w:lang w:val="en-US"/>
        </w:rPr>
        <w:instrText xml:space="preserve"> INDEX \c "1" \z "1031" </w:instrText>
      </w:r>
      <w:r>
        <w:rPr>
          <w:lang w:val="en-US"/>
        </w:rPr>
        <w:fldChar w:fldCharType="separate"/>
      </w:r>
    </w:p>
    <w:p w14:paraId="60B323E6" w14:textId="77777777" w:rsidR="00853149" w:rsidRDefault="00853149">
      <w:pPr>
        <w:pStyle w:val="Index1"/>
        <w:tabs>
          <w:tab w:val="right" w:leader="dot" w:pos="8777"/>
        </w:tabs>
        <w:rPr>
          <w:noProof/>
        </w:rPr>
      </w:pPr>
      <w:r>
        <w:rPr>
          <w:noProof/>
        </w:rPr>
        <w:t xml:space="preserve">CSV  </w:t>
      </w:r>
      <w:r w:rsidRPr="00F12724">
        <w:rPr>
          <w:i/>
          <w:noProof/>
        </w:rPr>
        <w:t>Comma Separated Values</w:t>
      </w:r>
    </w:p>
    <w:p w14:paraId="53751761" w14:textId="77777777" w:rsidR="00853149" w:rsidRDefault="00853149">
      <w:pPr>
        <w:pStyle w:val="Index1"/>
        <w:tabs>
          <w:tab w:val="right" w:leader="dot" w:pos="8777"/>
        </w:tabs>
        <w:rPr>
          <w:noProof/>
        </w:rPr>
      </w:pPr>
      <w:r>
        <w:rPr>
          <w:noProof/>
        </w:rPr>
        <w:t xml:space="preserve">GTFS  </w:t>
      </w:r>
      <w:r w:rsidRPr="00F12724">
        <w:rPr>
          <w:i/>
          <w:noProof/>
        </w:rPr>
        <w:t>General Transfer Feed Specification</w:t>
      </w:r>
    </w:p>
    <w:p w14:paraId="4E0EC27F" w14:textId="77777777" w:rsidR="001766AA" w:rsidRDefault="001766AA">
      <w:pPr>
        <w:pStyle w:val="Index1"/>
        <w:tabs>
          <w:tab w:val="right" w:leader="dot" w:pos="8777"/>
        </w:tabs>
        <w:rPr>
          <w:noProof/>
        </w:rPr>
      </w:pPr>
      <w:r>
        <w:rPr>
          <w:noProof/>
        </w:rPr>
        <w:t xml:space="preserve">ITCS  </w:t>
      </w:r>
      <w:r w:rsidRPr="006050B6">
        <w:rPr>
          <w:i/>
          <w:noProof/>
        </w:rPr>
        <w:t>Intermodal Transportation Control System</w:t>
      </w:r>
    </w:p>
    <w:p w14:paraId="27486F4F" w14:textId="77777777" w:rsidR="001766AA" w:rsidRDefault="001766AA">
      <w:pPr>
        <w:pStyle w:val="Index1"/>
        <w:tabs>
          <w:tab w:val="right" w:leader="dot" w:pos="8777"/>
        </w:tabs>
        <w:rPr>
          <w:noProof/>
        </w:rPr>
      </w:pPr>
      <w:r>
        <w:rPr>
          <w:noProof/>
        </w:rPr>
        <w:t xml:space="preserve">KI  </w:t>
      </w:r>
      <w:r w:rsidRPr="006050B6">
        <w:rPr>
          <w:i/>
          <w:noProof/>
        </w:rPr>
        <w:t>Künstliche Intelligenz</w:t>
      </w:r>
    </w:p>
    <w:p w14:paraId="20E2F621" w14:textId="77777777" w:rsidR="001766AA" w:rsidRDefault="001766AA">
      <w:pPr>
        <w:pStyle w:val="Index1"/>
        <w:tabs>
          <w:tab w:val="right" w:leader="dot" w:pos="8777"/>
        </w:tabs>
        <w:rPr>
          <w:noProof/>
        </w:rPr>
      </w:pPr>
      <w:r>
        <w:rPr>
          <w:noProof/>
        </w:rPr>
        <w:t xml:space="preserve">KNN  </w:t>
      </w:r>
      <w:r w:rsidRPr="006050B6">
        <w:rPr>
          <w:i/>
          <w:noProof/>
        </w:rPr>
        <w:t>k-Nearest-Neighbours Algorithmus</w:t>
      </w:r>
    </w:p>
    <w:p w14:paraId="3E090DF4" w14:textId="77777777" w:rsidR="001766AA" w:rsidRDefault="001766AA">
      <w:pPr>
        <w:pStyle w:val="Index1"/>
        <w:tabs>
          <w:tab w:val="right" w:leader="dot" w:pos="8777"/>
        </w:tabs>
        <w:rPr>
          <w:noProof/>
        </w:rPr>
      </w:pPr>
      <w:r>
        <w:rPr>
          <w:noProof/>
        </w:rPr>
        <w:t xml:space="preserve">MEP  </w:t>
      </w:r>
      <w:r w:rsidRPr="006050B6">
        <w:rPr>
          <w:i/>
          <w:noProof/>
        </w:rPr>
        <w:t>Markov-Entscheidungsprozess</w:t>
      </w:r>
    </w:p>
    <w:p w14:paraId="7C692BCB" w14:textId="77777777" w:rsidR="001766AA" w:rsidRDefault="001766AA">
      <w:pPr>
        <w:pStyle w:val="Index1"/>
        <w:tabs>
          <w:tab w:val="right" w:leader="dot" w:pos="8777"/>
        </w:tabs>
        <w:rPr>
          <w:noProof/>
        </w:rPr>
      </w:pPr>
      <w:r>
        <w:rPr>
          <w:noProof/>
        </w:rPr>
        <w:t xml:space="preserve">ML  </w:t>
      </w:r>
      <w:r w:rsidRPr="006050B6">
        <w:rPr>
          <w:i/>
          <w:noProof/>
        </w:rPr>
        <w:t>Machine Learning</w:t>
      </w:r>
      <w:r>
        <w:rPr>
          <w:noProof/>
        </w:rPr>
        <w:t xml:space="preserve">, </w:t>
      </w:r>
      <w:r w:rsidRPr="006050B6">
        <w:rPr>
          <w:i/>
          <w:noProof/>
        </w:rPr>
        <w:t>Maschinelles Lernen oder Maschinenlernen</w:t>
      </w:r>
    </w:p>
    <w:p w14:paraId="69C208FF" w14:textId="77777777" w:rsidR="001766AA" w:rsidRDefault="001766AA">
      <w:pPr>
        <w:pStyle w:val="Index1"/>
        <w:tabs>
          <w:tab w:val="right" w:leader="dot" w:pos="8777"/>
        </w:tabs>
        <w:rPr>
          <w:noProof/>
        </w:rPr>
      </w:pPr>
      <w:r>
        <w:rPr>
          <w:noProof/>
        </w:rPr>
        <w:t xml:space="preserve">ÖPNV  </w:t>
      </w:r>
      <w:r w:rsidRPr="006050B6">
        <w:rPr>
          <w:i/>
          <w:noProof/>
        </w:rPr>
        <w:t>Öffentlicher Personennahverkehr</w:t>
      </w:r>
    </w:p>
    <w:p w14:paraId="53E02163" w14:textId="77777777" w:rsidR="00853149" w:rsidRDefault="00853149">
      <w:pPr>
        <w:pStyle w:val="Index1"/>
        <w:tabs>
          <w:tab w:val="right" w:leader="dot" w:pos="8777"/>
        </w:tabs>
        <w:rPr>
          <w:noProof/>
        </w:rPr>
      </w:pPr>
      <w:r>
        <w:rPr>
          <w:noProof/>
        </w:rPr>
        <w:t xml:space="preserve">OSM  </w:t>
      </w:r>
      <w:r w:rsidRPr="00F12724">
        <w:rPr>
          <w:i/>
          <w:noProof/>
        </w:rPr>
        <w:t>OpenStreetMap</w:t>
      </w:r>
    </w:p>
    <w:p w14:paraId="586DAB61" w14:textId="77777777" w:rsidR="001766AA" w:rsidRDefault="001766AA">
      <w:pPr>
        <w:pStyle w:val="Index1"/>
        <w:tabs>
          <w:tab w:val="right" w:leader="dot" w:pos="8777"/>
        </w:tabs>
        <w:rPr>
          <w:noProof/>
        </w:rPr>
      </w:pPr>
      <w:r>
        <w:rPr>
          <w:noProof/>
        </w:rPr>
        <w:t xml:space="preserve">RBL  </w:t>
      </w:r>
      <w:r w:rsidRPr="006050B6">
        <w:rPr>
          <w:i/>
          <w:noProof/>
        </w:rPr>
        <w:t>Rechnergestütztes Betriebsleitsystem</w:t>
      </w:r>
    </w:p>
    <w:p w14:paraId="02548EF8" w14:textId="77777777" w:rsidR="001766AA" w:rsidRDefault="001766AA">
      <w:pPr>
        <w:pStyle w:val="Index1"/>
        <w:tabs>
          <w:tab w:val="right" w:leader="dot" w:pos="8777"/>
        </w:tabs>
        <w:rPr>
          <w:noProof/>
        </w:rPr>
      </w:pPr>
      <w:r>
        <w:rPr>
          <w:noProof/>
        </w:rPr>
        <w:t xml:space="preserve">RL  </w:t>
      </w:r>
      <w:r w:rsidRPr="006050B6">
        <w:rPr>
          <w:i/>
          <w:noProof/>
        </w:rPr>
        <w:t>Reinforcement Learning</w:t>
      </w:r>
    </w:p>
    <w:p w14:paraId="00FD74B3" w14:textId="77777777" w:rsidR="00853149" w:rsidRDefault="00853149">
      <w:pPr>
        <w:pStyle w:val="Index1"/>
        <w:tabs>
          <w:tab w:val="right" w:leader="dot" w:pos="8777"/>
        </w:tabs>
        <w:rPr>
          <w:noProof/>
        </w:rPr>
      </w:pPr>
      <w:r>
        <w:rPr>
          <w:noProof/>
        </w:rPr>
        <w:t xml:space="preserve">VDV  </w:t>
      </w:r>
      <w:r w:rsidRPr="00F12724">
        <w:rPr>
          <w:i/>
          <w:noProof/>
        </w:rPr>
        <w:t>Verband Deutscher Verkehrsunternehmen</w:t>
      </w:r>
    </w:p>
    <w:p w14:paraId="167297C7" w14:textId="77777777" w:rsidR="00853149" w:rsidRDefault="00853149">
      <w:pPr>
        <w:pStyle w:val="Index1"/>
        <w:tabs>
          <w:tab w:val="right" w:leader="dot" w:pos="8777"/>
        </w:tabs>
        <w:rPr>
          <w:noProof/>
        </w:rPr>
      </w:pPr>
      <w:r>
        <w:rPr>
          <w:noProof/>
        </w:rPr>
        <w:t xml:space="preserve">XML  </w:t>
      </w:r>
      <w:r w:rsidRPr="00F12724">
        <w:rPr>
          <w:i/>
          <w:noProof/>
        </w:rPr>
        <w:t>Extensible Markup Language</w:t>
      </w:r>
    </w:p>
    <w:p w14:paraId="6D8A9666" w14:textId="77777777" w:rsidR="001766AA" w:rsidRDefault="001766AA" w:rsidP="00263071">
      <w:pPr>
        <w:rPr>
          <w:noProof/>
          <w:lang w:val="en-US"/>
        </w:rPr>
        <w:sectPr w:rsidR="001766AA" w:rsidSect="001766AA">
          <w:type w:val="continuous"/>
          <w:pgSz w:w="11906" w:h="16838"/>
          <w:pgMar w:top="1418" w:right="1701" w:bottom="1701" w:left="1418" w:header="709" w:footer="544" w:gutter="0"/>
          <w:cols w:space="720"/>
          <w:titlePg/>
          <w:docGrid w:linePitch="360"/>
        </w:sectPr>
      </w:pPr>
    </w:p>
    <w:p w14:paraId="79917594" w14:textId="04F95DA8" w:rsidR="00263071" w:rsidRPr="00263071" w:rsidRDefault="001404C5" w:rsidP="00263071">
      <w:pPr>
        <w:rPr>
          <w:lang w:val="en-US"/>
        </w:rPr>
      </w:pPr>
      <w:r>
        <w:rPr>
          <w:lang w:val="en-US"/>
        </w:rPr>
        <w:fldChar w:fldCharType="end"/>
      </w:r>
    </w:p>
    <w:p w14:paraId="0F7B7F1E" w14:textId="77777777" w:rsidR="00CA09F9" w:rsidRDefault="00CA09F9" w:rsidP="00CA09F9">
      <w:pPr>
        <w:pStyle w:val="berschrift1"/>
        <w:numPr>
          <w:ilvl w:val="0"/>
          <w:numId w:val="0"/>
        </w:numPr>
      </w:pPr>
      <w:bookmarkStart w:id="4" w:name="_Toc120181766"/>
      <w:r>
        <w:t>Abbildungsverzeichnis</w:t>
      </w:r>
      <w:bookmarkEnd w:id="4"/>
    </w:p>
    <w:p w14:paraId="4D1712F6" w14:textId="133B3BA4" w:rsidR="00853149" w:rsidRDefault="00A827CC">
      <w:pPr>
        <w:pStyle w:val="Abbildungsverzeichnis"/>
        <w:tabs>
          <w:tab w:val="right" w:leader="dot" w:pos="8777"/>
        </w:tabs>
        <w:rPr>
          <w:rFonts w:eastAsiaTheme="minorEastAsia"/>
          <w:noProof/>
          <w:sz w:val="22"/>
          <w:lang w:eastAsia="de-DE"/>
        </w:rPr>
      </w:pPr>
      <w:r>
        <w:fldChar w:fldCharType="begin"/>
      </w:r>
      <w:r>
        <w:instrText xml:space="preserve"> TOC \h \z \c "Abbildung" </w:instrText>
      </w:r>
      <w:r>
        <w:fldChar w:fldCharType="separate"/>
      </w:r>
      <w:hyperlink r:id="rId16" w:anchor="_Toc120181754" w:history="1">
        <w:r w:rsidR="00853149" w:rsidRPr="00F948E5">
          <w:rPr>
            <w:rStyle w:val="Hyperlink"/>
            <w:b/>
            <w:noProof/>
          </w:rPr>
          <w:t>Abbildung 1:</w:t>
        </w:r>
        <w:r w:rsidR="00853149" w:rsidRPr="00F948E5">
          <w:rPr>
            <w:rStyle w:val="Hyperlink"/>
            <w:noProof/>
          </w:rPr>
          <w:t xml:space="preserve"> Graphische Darstellung des k-Nearest-Neighbours Algorithmus</w:t>
        </w:r>
        <w:r w:rsidR="00853149">
          <w:rPr>
            <w:noProof/>
            <w:webHidden/>
          </w:rPr>
          <w:tab/>
        </w:r>
        <w:r w:rsidR="00853149">
          <w:rPr>
            <w:noProof/>
            <w:webHidden/>
          </w:rPr>
          <w:fldChar w:fldCharType="begin"/>
        </w:r>
        <w:r w:rsidR="00853149">
          <w:rPr>
            <w:noProof/>
            <w:webHidden/>
          </w:rPr>
          <w:instrText xml:space="preserve"> PAGEREF _Toc120181754 \h </w:instrText>
        </w:r>
        <w:r w:rsidR="00853149">
          <w:rPr>
            <w:noProof/>
            <w:webHidden/>
          </w:rPr>
        </w:r>
        <w:r w:rsidR="00853149">
          <w:rPr>
            <w:noProof/>
            <w:webHidden/>
          </w:rPr>
          <w:fldChar w:fldCharType="separate"/>
        </w:r>
        <w:r w:rsidR="00853149">
          <w:rPr>
            <w:noProof/>
            <w:webHidden/>
          </w:rPr>
          <w:t>14</w:t>
        </w:r>
        <w:r w:rsidR="00853149">
          <w:rPr>
            <w:noProof/>
            <w:webHidden/>
          </w:rPr>
          <w:fldChar w:fldCharType="end"/>
        </w:r>
      </w:hyperlink>
    </w:p>
    <w:p w14:paraId="093F4DF3" w14:textId="77B3AE1F" w:rsidR="00853149" w:rsidRDefault="00000000">
      <w:pPr>
        <w:pStyle w:val="Abbildungsverzeichnis"/>
        <w:tabs>
          <w:tab w:val="right" w:leader="dot" w:pos="8777"/>
        </w:tabs>
        <w:rPr>
          <w:rFonts w:eastAsiaTheme="minorEastAsia"/>
          <w:noProof/>
          <w:sz w:val="22"/>
          <w:lang w:eastAsia="de-DE"/>
        </w:rPr>
      </w:pPr>
      <w:hyperlink r:id="rId17" w:anchor="_Toc120181755" w:history="1">
        <w:r w:rsidR="00853149" w:rsidRPr="00F948E5">
          <w:rPr>
            <w:rStyle w:val="Hyperlink"/>
            <w:b/>
            <w:noProof/>
          </w:rPr>
          <w:t>Abbildung 2</w:t>
        </w:r>
        <w:r w:rsidR="00853149" w:rsidRPr="00F948E5">
          <w:rPr>
            <w:rStyle w:val="Hyperlink"/>
            <w:noProof/>
          </w:rPr>
          <w:t>: Graphische Darstellung des Reinforcement Learning</w:t>
        </w:r>
        <w:r w:rsidR="00853149">
          <w:rPr>
            <w:noProof/>
            <w:webHidden/>
          </w:rPr>
          <w:tab/>
        </w:r>
        <w:r w:rsidR="00853149">
          <w:rPr>
            <w:noProof/>
            <w:webHidden/>
          </w:rPr>
          <w:fldChar w:fldCharType="begin"/>
        </w:r>
        <w:r w:rsidR="00853149">
          <w:rPr>
            <w:noProof/>
            <w:webHidden/>
          </w:rPr>
          <w:instrText xml:space="preserve"> PAGEREF _Toc120181755 \h </w:instrText>
        </w:r>
        <w:r w:rsidR="00853149">
          <w:rPr>
            <w:noProof/>
            <w:webHidden/>
          </w:rPr>
        </w:r>
        <w:r w:rsidR="00853149">
          <w:rPr>
            <w:noProof/>
            <w:webHidden/>
          </w:rPr>
          <w:fldChar w:fldCharType="separate"/>
        </w:r>
        <w:r w:rsidR="00853149">
          <w:rPr>
            <w:noProof/>
            <w:webHidden/>
          </w:rPr>
          <w:t>16</w:t>
        </w:r>
        <w:r w:rsidR="00853149">
          <w:rPr>
            <w:noProof/>
            <w:webHidden/>
          </w:rPr>
          <w:fldChar w:fldCharType="end"/>
        </w:r>
      </w:hyperlink>
    </w:p>
    <w:p w14:paraId="5C9E09F0" w14:textId="59B631AB" w:rsidR="00853149" w:rsidRDefault="00000000">
      <w:pPr>
        <w:pStyle w:val="Abbildungsverzeichnis"/>
        <w:tabs>
          <w:tab w:val="right" w:leader="dot" w:pos="8777"/>
        </w:tabs>
        <w:rPr>
          <w:rFonts w:eastAsiaTheme="minorEastAsia"/>
          <w:noProof/>
          <w:sz w:val="22"/>
          <w:lang w:eastAsia="de-DE"/>
        </w:rPr>
      </w:pPr>
      <w:hyperlink r:id="rId18" w:anchor="_Toc120181756" w:history="1">
        <w:r w:rsidR="00853149" w:rsidRPr="00F948E5">
          <w:rPr>
            <w:rStyle w:val="Hyperlink"/>
            <w:b/>
            <w:noProof/>
          </w:rPr>
          <w:t>Abbildung 3:</w:t>
        </w:r>
        <w:r w:rsidR="00853149" w:rsidRPr="00F948E5">
          <w:rPr>
            <w:rStyle w:val="Hyperlink"/>
            <w:noProof/>
          </w:rPr>
          <w:t xml:space="preserve"> Darstellung einer klassischen und einer unscharfen Menge</w:t>
        </w:r>
        <w:r w:rsidR="00853149">
          <w:rPr>
            <w:noProof/>
            <w:webHidden/>
          </w:rPr>
          <w:tab/>
        </w:r>
        <w:r w:rsidR="00853149">
          <w:rPr>
            <w:noProof/>
            <w:webHidden/>
          </w:rPr>
          <w:fldChar w:fldCharType="begin"/>
        </w:r>
        <w:r w:rsidR="00853149">
          <w:rPr>
            <w:noProof/>
            <w:webHidden/>
          </w:rPr>
          <w:instrText xml:space="preserve"> PAGEREF _Toc120181756 \h </w:instrText>
        </w:r>
        <w:r w:rsidR="00853149">
          <w:rPr>
            <w:noProof/>
            <w:webHidden/>
          </w:rPr>
        </w:r>
        <w:r w:rsidR="00853149">
          <w:rPr>
            <w:noProof/>
            <w:webHidden/>
          </w:rPr>
          <w:fldChar w:fldCharType="separate"/>
        </w:r>
        <w:r w:rsidR="00853149">
          <w:rPr>
            <w:noProof/>
            <w:webHidden/>
          </w:rPr>
          <w:t>18</w:t>
        </w:r>
        <w:r w:rsidR="00853149">
          <w:rPr>
            <w:noProof/>
            <w:webHidden/>
          </w:rPr>
          <w:fldChar w:fldCharType="end"/>
        </w:r>
      </w:hyperlink>
    </w:p>
    <w:p w14:paraId="35F031E7" w14:textId="646EADEE" w:rsidR="00853149" w:rsidRDefault="00000000">
      <w:pPr>
        <w:pStyle w:val="Abbildungsverzeichnis"/>
        <w:tabs>
          <w:tab w:val="right" w:leader="dot" w:pos="8777"/>
        </w:tabs>
        <w:rPr>
          <w:rFonts w:eastAsiaTheme="minorEastAsia"/>
          <w:noProof/>
          <w:sz w:val="22"/>
          <w:lang w:eastAsia="de-DE"/>
        </w:rPr>
      </w:pPr>
      <w:hyperlink r:id="rId19" w:anchor="_Toc120181757" w:history="1">
        <w:r w:rsidR="00853149" w:rsidRPr="00F948E5">
          <w:rPr>
            <w:rStyle w:val="Hyperlink"/>
            <w:b/>
            <w:noProof/>
          </w:rPr>
          <w:t>Abbildung 4:</w:t>
        </w:r>
        <w:r w:rsidR="00853149" w:rsidRPr="00F948E5">
          <w:rPr>
            <w:rStyle w:val="Hyperlink"/>
            <w:noProof/>
          </w:rPr>
          <w:t xml:space="preserve"> Graphische Darstellung der Überdeckung unscharfer Mengen</w:t>
        </w:r>
        <w:r w:rsidR="00853149">
          <w:rPr>
            <w:noProof/>
            <w:webHidden/>
          </w:rPr>
          <w:tab/>
        </w:r>
        <w:r w:rsidR="00853149">
          <w:rPr>
            <w:noProof/>
            <w:webHidden/>
          </w:rPr>
          <w:fldChar w:fldCharType="begin"/>
        </w:r>
        <w:r w:rsidR="00853149">
          <w:rPr>
            <w:noProof/>
            <w:webHidden/>
          </w:rPr>
          <w:instrText xml:space="preserve"> PAGEREF _Toc120181757 \h </w:instrText>
        </w:r>
        <w:r w:rsidR="00853149">
          <w:rPr>
            <w:noProof/>
            <w:webHidden/>
          </w:rPr>
        </w:r>
        <w:r w:rsidR="00853149">
          <w:rPr>
            <w:noProof/>
            <w:webHidden/>
          </w:rPr>
          <w:fldChar w:fldCharType="separate"/>
        </w:r>
        <w:r w:rsidR="00853149">
          <w:rPr>
            <w:noProof/>
            <w:webHidden/>
          </w:rPr>
          <w:t>19</w:t>
        </w:r>
        <w:r w:rsidR="00853149">
          <w:rPr>
            <w:noProof/>
            <w:webHidden/>
          </w:rPr>
          <w:fldChar w:fldCharType="end"/>
        </w:r>
      </w:hyperlink>
    </w:p>
    <w:p w14:paraId="5AB72C1B" w14:textId="7FEEDC7E" w:rsidR="00853149" w:rsidRDefault="00000000">
      <w:pPr>
        <w:pStyle w:val="Abbildungsverzeichnis"/>
        <w:tabs>
          <w:tab w:val="right" w:leader="dot" w:pos="8777"/>
        </w:tabs>
        <w:rPr>
          <w:rFonts w:eastAsiaTheme="minorEastAsia"/>
          <w:noProof/>
          <w:sz w:val="22"/>
          <w:lang w:eastAsia="de-DE"/>
        </w:rPr>
      </w:pPr>
      <w:hyperlink r:id="rId20" w:anchor="_Toc120181758" w:history="1">
        <w:r w:rsidR="00853149" w:rsidRPr="00F948E5">
          <w:rPr>
            <w:rStyle w:val="Hyperlink"/>
            <w:b/>
            <w:noProof/>
          </w:rPr>
          <w:t>Abbildung 5</w:t>
        </w:r>
        <w:r w:rsidR="00853149" w:rsidRPr="00F948E5">
          <w:rPr>
            <w:rStyle w:val="Hyperlink"/>
            <w:noProof/>
          </w:rPr>
          <w:t>: Beispielszenario für Linienbusse im Stadtverkehr</w:t>
        </w:r>
        <w:r w:rsidR="00853149">
          <w:rPr>
            <w:noProof/>
            <w:webHidden/>
          </w:rPr>
          <w:tab/>
        </w:r>
        <w:r w:rsidR="00853149">
          <w:rPr>
            <w:noProof/>
            <w:webHidden/>
          </w:rPr>
          <w:fldChar w:fldCharType="begin"/>
        </w:r>
        <w:r w:rsidR="00853149">
          <w:rPr>
            <w:noProof/>
            <w:webHidden/>
          </w:rPr>
          <w:instrText xml:space="preserve"> PAGEREF _Toc120181758 \h </w:instrText>
        </w:r>
        <w:r w:rsidR="00853149">
          <w:rPr>
            <w:noProof/>
            <w:webHidden/>
          </w:rPr>
        </w:r>
        <w:r w:rsidR="00853149">
          <w:rPr>
            <w:noProof/>
            <w:webHidden/>
          </w:rPr>
          <w:fldChar w:fldCharType="separate"/>
        </w:r>
        <w:r w:rsidR="00853149">
          <w:rPr>
            <w:noProof/>
            <w:webHidden/>
          </w:rPr>
          <w:t>26</w:t>
        </w:r>
        <w:r w:rsidR="00853149">
          <w:rPr>
            <w:noProof/>
            <w:webHidden/>
          </w:rPr>
          <w:fldChar w:fldCharType="end"/>
        </w:r>
      </w:hyperlink>
    </w:p>
    <w:p w14:paraId="4023E2B2" w14:textId="744A9E0A" w:rsidR="00853149" w:rsidRDefault="00000000">
      <w:pPr>
        <w:pStyle w:val="Abbildungsverzeichnis"/>
        <w:tabs>
          <w:tab w:val="right" w:leader="dot" w:pos="8777"/>
        </w:tabs>
        <w:rPr>
          <w:rFonts w:eastAsiaTheme="minorEastAsia"/>
          <w:noProof/>
          <w:sz w:val="22"/>
          <w:lang w:eastAsia="de-DE"/>
        </w:rPr>
      </w:pPr>
      <w:hyperlink r:id="rId21" w:anchor="_Toc120181759" w:history="1">
        <w:r w:rsidR="00853149" w:rsidRPr="00F948E5">
          <w:rPr>
            <w:rStyle w:val="Hyperlink"/>
            <w:b/>
            <w:noProof/>
          </w:rPr>
          <w:t>Abbildung 6:</w:t>
        </w:r>
        <w:r w:rsidR="00853149" w:rsidRPr="00F948E5">
          <w:rPr>
            <w:rStyle w:val="Hyperlink"/>
            <w:noProof/>
          </w:rPr>
          <w:t xml:space="preserve"> Beispielszenario für Linienbusse im Regionalverkehr</w:t>
        </w:r>
        <w:r w:rsidR="00853149">
          <w:rPr>
            <w:noProof/>
            <w:webHidden/>
          </w:rPr>
          <w:tab/>
        </w:r>
        <w:r w:rsidR="00853149">
          <w:rPr>
            <w:noProof/>
            <w:webHidden/>
          </w:rPr>
          <w:fldChar w:fldCharType="begin"/>
        </w:r>
        <w:r w:rsidR="00853149">
          <w:rPr>
            <w:noProof/>
            <w:webHidden/>
          </w:rPr>
          <w:instrText xml:space="preserve"> PAGEREF _Toc120181759 \h </w:instrText>
        </w:r>
        <w:r w:rsidR="00853149">
          <w:rPr>
            <w:noProof/>
            <w:webHidden/>
          </w:rPr>
        </w:r>
        <w:r w:rsidR="00853149">
          <w:rPr>
            <w:noProof/>
            <w:webHidden/>
          </w:rPr>
          <w:fldChar w:fldCharType="separate"/>
        </w:r>
        <w:r w:rsidR="00853149">
          <w:rPr>
            <w:noProof/>
            <w:webHidden/>
          </w:rPr>
          <w:t>27</w:t>
        </w:r>
        <w:r w:rsidR="00853149">
          <w:rPr>
            <w:noProof/>
            <w:webHidden/>
          </w:rPr>
          <w:fldChar w:fldCharType="end"/>
        </w:r>
      </w:hyperlink>
    </w:p>
    <w:p w14:paraId="3BBCAD2B" w14:textId="088C63CF" w:rsidR="00853149" w:rsidRDefault="00000000">
      <w:pPr>
        <w:pStyle w:val="Abbildungsverzeichnis"/>
        <w:tabs>
          <w:tab w:val="right" w:leader="dot" w:pos="8777"/>
        </w:tabs>
        <w:rPr>
          <w:rFonts w:eastAsiaTheme="minorEastAsia"/>
          <w:noProof/>
          <w:sz w:val="22"/>
          <w:lang w:eastAsia="de-DE"/>
        </w:rPr>
      </w:pPr>
      <w:hyperlink r:id="rId22" w:anchor="_Toc120181760" w:history="1">
        <w:r w:rsidR="00853149" w:rsidRPr="00F948E5">
          <w:rPr>
            <w:rStyle w:val="Hyperlink"/>
            <w:b/>
            <w:noProof/>
          </w:rPr>
          <w:t>Abbildung 7:</w:t>
        </w:r>
        <w:r w:rsidR="00853149" w:rsidRPr="00F948E5">
          <w:rPr>
            <w:rStyle w:val="Hyperlink"/>
            <w:noProof/>
          </w:rPr>
          <w:t xml:space="preserve"> Overpass-Abfrage für Straßendaten im Primärnetz</w:t>
        </w:r>
        <w:r w:rsidR="00853149">
          <w:rPr>
            <w:noProof/>
            <w:webHidden/>
          </w:rPr>
          <w:tab/>
        </w:r>
        <w:r w:rsidR="00853149">
          <w:rPr>
            <w:noProof/>
            <w:webHidden/>
          </w:rPr>
          <w:fldChar w:fldCharType="begin"/>
        </w:r>
        <w:r w:rsidR="00853149">
          <w:rPr>
            <w:noProof/>
            <w:webHidden/>
          </w:rPr>
          <w:instrText xml:space="preserve"> PAGEREF _Toc120181760 \h </w:instrText>
        </w:r>
        <w:r w:rsidR="00853149">
          <w:rPr>
            <w:noProof/>
            <w:webHidden/>
          </w:rPr>
        </w:r>
        <w:r w:rsidR="00853149">
          <w:rPr>
            <w:noProof/>
            <w:webHidden/>
          </w:rPr>
          <w:fldChar w:fldCharType="separate"/>
        </w:r>
        <w:r w:rsidR="00853149">
          <w:rPr>
            <w:noProof/>
            <w:webHidden/>
          </w:rPr>
          <w:t>30</w:t>
        </w:r>
        <w:r w:rsidR="00853149">
          <w:rPr>
            <w:noProof/>
            <w:webHidden/>
          </w:rPr>
          <w:fldChar w:fldCharType="end"/>
        </w:r>
      </w:hyperlink>
    </w:p>
    <w:p w14:paraId="504C10AE" w14:textId="39399244" w:rsidR="00853149" w:rsidRDefault="00000000">
      <w:pPr>
        <w:pStyle w:val="Abbildungsverzeichnis"/>
        <w:tabs>
          <w:tab w:val="right" w:leader="dot" w:pos="8777"/>
        </w:tabs>
        <w:rPr>
          <w:rFonts w:eastAsiaTheme="minorEastAsia"/>
          <w:noProof/>
          <w:sz w:val="22"/>
          <w:lang w:eastAsia="de-DE"/>
        </w:rPr>
      </w:pPr>
      <w:hyperlink r:id="rId23" w:anchor="_Toc120181761" w:history="1">
        <w:r w:rsidR="00853149" w:rsidRPr="00F948E5">
          <w:rPr>
            <w:rStyle w:val="Hyperlink"/>
            <w:b/>
            <w:noProof/>
          </w:rPr>
          <w:t>Abbildung 8:</w:t>
        </w:r>
        <w:r w:rsidR="00853149" w:rsidRPr="00F948E5">
          <w:rPr>
            <w:rStyle w:val="Hyperlink"/>
            <w:noProof/>
          </w:rPr>
          <w:t xml:space="preserve"> Overpass-Vorschau für Straßendatendaten im Primärnetz</w:t>
        </w:r>
        <w:r w:rsidR="00853149">
          <w:rPr>
            <w:noProof/>
            <w:webHidden/>
          </w:rPr>
          <w:tab/>
        </w:r>
        <w:r w:rsidR="00853149">
          <w:rPr>
            <w:noProof/>
            <w:webHidden/>
          </w:rPr>
          <w:fldChar w:fldCharType="begin"/>
        </w:r>
        <w:r w:rsidR="00853149">
          <w:rPr>
            <w:noProof/>
            <w:webHidden/>
          </w:rPr>
          <w:instrText xml:space="preserve"> PAGEREF _Toc120181761 \h </w:instrText>
        </w:r>
        <w:r w:rsidR="00853149">
          <w:rPr>
            <w:noProof/>
            <w:webHidden/>
          </w:rPr>
        </w:r>
        <w:r w:rsidR="00853149">
          <w:rPr>
            <w:noProof/>
            <w:webHidden/>
          </w:rPr>
          <w:fldChar w:fldCharType="separate"/>
        </w:r>
        <w:r w:rsidR="00853149">
          <w:rPr>
            <w:noProof/>
            <w:webHidden/>
          </w:rPr>
          <w:t>31</w:t>
        </w:r>
        <w:r w:rsidR="00853149">
          <w:rPr>
            <w:noProof/>
            <w:webHidden/>
          </w:rPr>
          <w:fldChar w:fldCharType="end"/>
        </w:r>
      </w:hyperlink>
    </w:p>
    <w:p w14:paraId="1128B6AF" w14:textId="00E3A858" w:rsidR="00853149" w:rsidRDefault="00000000">
      <w:pPr>
        <w:pStyle w:val="Abbildungsverzeichnis"/>
        <w:tabs>
          <w:tab w:val="right" w:leader="dot" w:pos="8777"/>
        </w:tabs>
        <w:rPr>
          <w:rFonts w:eastAsiaTheme="minorEastAsia"/>
          <w:noProof/>
          <w:sz w:val="22"/>
          <w:lang w:eastAsia="de-DE"/>
        </w:rPr>
      </w:pPr>
      <w:hyperlink r:id="rId24" w:anchor="_Toc120181762" w:history="1">
        <w:r w:rsidR="00853149" w:rsidRPr="00F948E5">
          <w:rPr>
            <w:rStyle w:val="Hyperlink"/>
            <w:b/>
            <w:noProof/>
          </w:rPr>
          <w:t>Abbildung 9:</w:t>
        </w:r>
        <w:r w:rsidR="00853149" w:rsidRPr="00F948E5">
          <w:rPr>
            <w:rStyle w:val="Hyperlink"/>
            <w:noProof/>
          </w:rPr>
          <w:t xml:space="preserve"> Schema der Ableitung eines für Linienbusse geeigneten Straßennetzes aus OSM-Daten</w:t>
        </w:r>
        <w:r w:rsidR="00853149">
          <w:rPr>
            <w:noProof/>
            <w:webHidden/>
          </w:rPr>
          <w:tab/>
        </w:r>
        <w:r w:rsidR="00853149">
          <w:rPr>
            <w:noProof/>
            <w:webHidden/>
          </w:rPr>
          <w:fldChar w:fldCharType="begin"/>
        </w:r>
        <w:r w:rsidR="00853149">
          <w:rPr>
            <w:noProof/>
            <w:webHidden/>
          </w:rPr>
          <w:instrText xml:space="preserve"> PAGEREF _Toc120181762 \h </w:instrText>
        </w:r>
        <w:r w:rsidR="00853149">
          <w:rPr>
            <w:noProof/>
            <w:webHidden/>
          </w:rPr>
        </w:r>
        <w:r w:rsidR="00853149">
          <w:rPr>
            <w:noProof/>
            <w:webHidden/>
          </w:rPr>
          <w:fldChar w:fldCharType="separate"/>
        </w:r>
        <w:r w:rsidR="00853149">
          <w:rPr>
            <w:noProof/>
            <w:webHidden/>
          </w:rPr>
          <w:t>32</w:t>
        </w:r>
        <w:r w:rsidR="00853149">
          <w:rPr>
            <w:noProof/>
            <w:webHidden/>
          </w:rPr>
          <w:fldChar w:fldCharType="end"/>
        </w:r>
      </w:hyperlink>
    </w:p>
    <w:p w14:paraId="61F51863" w14:textId="060E588C" w:rsidR="00853149" w:rsidRDefault="00000000">
      <w:pPr>
        <w:pStyle w:val="Abbildungsverzeichnis"/>
        <w:tabs>
          <w:tab w:val="right" w:leader="dot" w:pos="8777"/>
        </w:tabs>
        <w:rPr>
          <w:rFonts w:eastAsiaTheme="minorEastAsia"/>
          <w:noProof/>
          <w:sz w:val="22"/>
          <w:lang w:eastAsia="de-DE"/>
        </w:rPr>
      </w:pPr>
      <w:hyperlink r:id="rId25" w:anchor="_Toc120181763" w:history="1">
        <w:r w:rsidR="00853149" w:rsidRPr="00F948E5">
          <w:rPr>
            <w:rStyle w:val="Hyperlink"/>
            <w:b/>
            <w:noProof/>
          </w:rPr>
          <w:t>Abbildung 10:</w:t>
        </w:r>
        <w:r w:rsidR="00853149" w:rsidRPr="00F948E5">
          <w:rPr>
            <w:rStyle w:val="Hyperlink"/>
            <w:noProof/>
          </w:rPr>
          <w:t xml:space="preserve"> Umsetzungsgrad von Smart City Projekten in Deutschlands 200 größten Städten</w:t>
        </w:r>
        <w:r w:rsidR="00853149">
          <w:rPr>
            <w:noProof/>
            <w:webHidden/>
          </w:rPr>
          <w:tab/>
        </w:r>
        <w:r w:rsidR="00853149">
          <w:rPr>
            <w:noProof/>
            <w:webHidden/>
          </w:rPr>
          <w:fldChar w:fldCharType="begin"/>
        </w:r>
        <w:r w:rsidR="00853149">
          <w:rPr>
            <w:noProof/>
            <w:webHidden/>
          </w:rPr>
          <w:instrText xml:space="preserve"> PAGEREF _Toc120181763 \h </w:instrText>
        </w:r>
        <w:r w:rsidR="00853149">
          <w:rPr>
            <w:noProof/>
            <w:webHidden/>
          </w:rPr>
        </w:r>
        <w:r w:rsidR="00853149">
          <w:rPr>
            <w:noProof/>
            <w:webHidden/>
          </w:rPr>
          <w:fldChar w:fldCharType="separate"/>
        </w:r>
        <w:r w:rsidR="00853149">
          <w:rPr>
            <w:noProof/>
            <w:webHidden/>
          </w:rPr>
          <w:t>34</w:t>
        </w:r>
        <w:r w:rsidR="00853149">
          <w:rPr>
            <w:noProof/>
            <w:webHidden/>
          </w:rPr>
          <w:fldChar w:fldCharType="end"/>
        </w:r>
      </w:hyperlink>
    </w:p>
    <w:p w14:paraId="12B56C61" w14:textId="365DA87B" w:rsidR="00853149" w:rsidRDefault="00000000">
      <w:pPr>
        <w:pStyle w:val="Abbildungsverzeichnis"/>
        <w:tabs>
          <w:tab w:val="right" w:leader="dot" w:pos="8777"/>
        </w:tabs>
        <w:rPr>
          <w:rFonts w:eastAsiaTheme="minorEastAsia"/>
          <w:noProof/>
          <w:sz w:val="22"/>
          <w:lang w:eastAsia="de-DE"/>
        </w:rPr>
      </w:pPr>
      <w:hyperlink r:id="rId26" w:anchor="_Toc120181764" w:history="1">
        <w:r w:rsidR="00853149" w:rsidRPr="00F948E5">
          <w:rPr>
            <w:rStyle w:val="Hyperlink"/>
            <w:b/>
            <w:noProof/>
          </w:rPr>
          <w:t>Abbildung 11:</w:t>
        </w:r>
        <w:r w:rsidR="00853149" w:rsidRPr="00F948E5">
          <w:rPr>
            <w:rStyle w:val="Hyperlink"/>
            <w:noProof/>
          </w:rPr>
          <w:t xml:space="preserve"> Validierung einer systemseitigen Meldung als Flussdiagramm</w:t>
        </w:r>
        <w:r w:rsidR="00853149">
          <w:rPr>
            <w:noProof/>
            <w:webHidden/>
          </w:rPr>
          <w:tab/>
        </w:r>
        <w:r w:rsidR="00853149">
          <w:rPr>
            <w:noProof/>
            <w:webHidden/>
          </w:rPr>
          <w:fldChar w:fldCharType="begin"/>
        </w:r>
        <w:r w:rsidR="00853149">
          <w:rPr>
            <w:noProof/>
            <w:webHidden/>
          </w:rPr>
          <w:instrText xml:space="preserve"> PAGEREF _Toc120181764 \h </w:instrText>
        </w:r>
        <w:r w:rsidR="00853149">
          <w:rPr>
            <w:noProof/>
            <w:webHidden/>
          </w:rPr>
        </w:r>
        <w:r w:rsidR="00853149">
          <w:rPr>
            <w:noProof/>
            <w:webHidden/>
          </w:rPr>
          <w:fldChar w:fldCharType="separate"/>
        </w:r>
        <w:r w:rsidR="00853149">
          <w:rPr>
            <w:noProof/>
            <w:webHidden/>
          </w:rPr>
          <w:t>37</w:t>
        </w:r>
        <w:r w:rsidR="00853149">
          <w:rPr>
            <w:noProof/>
            <w:webHidden/>
          </w:rPr>
          <w:fldChar w:fldCharType="end"/>
        </w:r>
      </w:hyperlink>
    </w:p>
    <w:p w14:paraId="0FC855E7" w14:textId="550B739E" w:rsidR="00CA09F9" w:rsidRDefault="00A827CC" w:rsidP="00CA09F9">
      <w:r>
        <w:fldChar w:fldCharType="end"/>
      </w:r>
    </w:p>
    <w:p w14:paraId="37B45A7C" w14:textId="5BFBBE62" w:rsidR="00CA09F9" w:rsidRDefault="00CA09F9" w:rsidP="00CA09F9">
      <w:pPr>
        <w:pStyle w:val="berschrift1"/>
        <w:numPr>
          <w:ilvl w:val="0"/>
          <w:numId w:val="0"/>
        </w:numPr>
        <w:tabs>
          <w:tab w:val="left" w:pos="5392"/>
        </w:tabs>
      </w:pPr>
      <w:bookmarkStart w:id="5" w:name="_Toc120181767"/>
      <w:r>
        <w:t>Tabellenverzeichnis</w:t>
      </w:r>
      <w:bookmarkEnd w:id="5"/>
    </w:p>
    <w:p w14:paraId="505C5DEB" w14:textId="78404EB7" w:rsidR="00CA09F9" w:rsidRPr="00CA09F9" w:rsidRDefault="00CA09F9" w:rsidP="00CA09F9">
      <w:pPr>
        <w:rPr>
          <w:lang w:val="en-US"/>
        </w:rPr>
        <w:sectPr w:rsidR="00CA09F9" w:rsidRPr="00CA09F9" w:rsidSect="001766AA">
          <w:type w:val="continuous"/>
          <w:pgSz w:w="11906" w:h="16838"/>
          <w:pgMar w:top="1418" w:right="1701" w:bottom="1701" w:left="1418" w:header="709" w:footer="544" w:gutter="0"/>
          <w:cols w:space="708"/>
          <w:titlePg/>
          <w:docGrid w:linePitch="360"/>
        </w:sectPr>
      </w:pPr>
    </w:p>
    <w:p w14:paraId="028BEC46" w14:textId="77777777" w:rsidR="00890F7A" w:rsidRDefault="00890F7A" w:rsidP="00890F7A">
      <w:pPr>
        <w:pStyle w:val="berschrift1"/>
        <w:rPr>
          <w:lang w:val="en-US"/>
        </w:rPr>
      </w:pPr>
      <w:bookmarkStart w:id="6" w:name="_Toc478484991"/>
      <w:bookmarkStart w:id="7" w:name="_Toc120181768"/>
      <w:bookmarkEnd w:id="2"/>
      <w:r>
        <w:rPr>
          <w:lang w:val="en-US"/>
        </w:rPr>
        <w:lastRenderedPageBreak/>
        <w:t>Einleitung</w:t>
      </w:r>
      <w:bookmarkEnd w:id="6"/>
      <w:bookmarkEnd w:id="7"/>
    </w:p>
    <w:p w14:paraId="0E1ACFA1" w14:textId="288ACCC8" w:rsidR="00137F55" w:rsidRDefault="00574DF4" w:rsidP="00574DF4">
      <w:r w:rsidRPr="00B36FEE">
        <w:t xml:space="preserve">Häufig gilt der öffentliche Personenverkehr noch immer als unzuverlässig, wenig flexibel und zu kompliziert. </w:t>
      </w:r>
      <w:r w:rsidR="0077581E" w:rsidRPr="0077581E">
        <w:t>Unvorhergesehene Ereignisse und Streckensperrungen beeinträchtigen die Fahrplanstabilität und bestätigen damit unnötigerweise das Bild des unzuverlässigen, unflexiblen öffentlichen Personenverkehrs</w:t>
      </w:r>
      <w:r w:rsidR="00E2565E">
        <w:t>.</w:t>
      </w:r>
      <w:r w:rsidRPr="00B36FEE">
        <w:t xml:space="preserve"> Auswertungen nach dem Ende des im Som</w:t>
      </w:r>
      <w:r w:rsidR="00F2096A">
        <w:t>me</w:t>
      </w:r>
      <w:r w:rsidRPr="00B36FEE">
        <w:t>r 2022 von der Deutschen Bundesregierung initiierten 9-Euro-Tickets z</w:t>
      </w:r>
      <w:r w:rsidR="00F2096A">
        <w:t>ei</w:t>
      </w:r>
      <w:r w:rsidRPr="00B36FEE">
        <w:t xml:space="preserve">gen, dass </w:t>
      </w:r>
      <w:r w:rsidR="00F2096A">
        <w:t xml:space="preserve">neben dem Fahrpreis besonders auch </w:t>
      </w:r>
      <w:r w:rsidRPr="00B36FEE">
        <w:t xml:space="preserve">die Angebotsqualität sowohl bezogen auf die </w:t>
      </w:r>
      <w:r w:rsidR="00137F55" w:rsidRPr="00B36FEE">
        <w:t>Verfügbarkeit</w:t>
      </w:r>
      <w:r w:rsidRPr="00B36FEE">
        <w:t xml:space="preserve"> als auch auf die vorhandene </w:t>
      </w:r>
      <w:r w:rsidR="00137F55">
        <w:t>Fahrgastinformationen erheblichen Einfluss auf die Verkehrsmittel</w:t>
      </w:r>
      <w:r w:rsidR="004A38CD">
        <w:t>verlagerung</w:t>
      </w:r>
      <w:r w:rsidR="00137F55">
        <w:t xml:space="preserve"> haben</w:t>
      </w:r>
      <w:r w:rsidR="00645BF6">
        <w:t xml:space="preserve"> </w:t>
      </w:r>
      <w:sdt>
        <w:sdtPr>
          <w:alias w:val="To edit, see citavi.com/edit"/>
          <w:tag w:val="CitaviPlaceholder#64f92860-d99f-4391-a984-2b5968dc0519"/>
          <w:id w:val="-354965733"/>
          <w:placeholder>
            <w:docPart w:val="F146D625B88347269B03D6341837FE6D"/>
          </w:placeholder>
        </w:sdtPr>
        <w:sdtContent>
          <w:r w:rsidR="00BC2C3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ZXhlbyBTdHJhdGVnaWMgQ29uc3VsdGluZyBBRyIsIlByb3RlY3RlZCI6ZmFsc2UsIlNleCI6MCwiQ3JlYXRlZEJ5IjoiX1NlYmFzdGlhbiBLbm9wZiIsIkNyZWF0ZWRPbiI6IjIwMjItMDktMTBUMjE6MzE6NDEiLCJNb2RpZmllZEJ5IjoiX1NlYmFzdGlhbiBLbm9wZiIsIklkIjoiMjRhZmU5NmMtNzkwNy00ZTY0LWJhNjAtYmE2OWM1MGIxMTg5IiwiTW9kaWZpZWRPbiI6IjIwMjItMDktMTBUMjE6MzE6NDEiLCJQcm9qZWN0Ijp7IiRyZWYiOiI1In19XSwiRGF0ZSI6IjA4LjA5LjIwMj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zZWFyY2hnYXRlLm5ldC9wdWJsaWNhdGlvbi8zNjM0MTc1NDVfZXhlb19PcGluaW9uVFJBSU5fSVZfOV9FVVJfVGlja2V0X1Bvc3RfSV8yMjA5MDciLCJVcmlTdHJpbmciOiJodHRwczovL3d3dy5yZXNlYXJjaGdhdGUubmV0L3B1YmxpY2F0aW9uLzM2MzQxNzU0NV9leGVvX09waW5pb25UUkFJTl9JVl85X0VVUl9UaWNrZXRfUG9zdF9JXzIyMDk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S3LDpG1lciAyMDIyKSJ9XX0sIlRhZyI6IkNpdGF2aVBsYWNlaG9sZGVyIzY0ZjkyODYwLWQ5OWYtNDM5MS1hOTg0LTJiNTk2OGRjMDUxOSIsIlRleHQiOiIodmdsLiBLcsOkbWVyIDIwMjIpIiwiV0FJVmVyc2lvbiI6IjYuMTAuMC4wIn0=}</w:instrText>
          </w:r>
          <w:r w:rsidR="00BC2C36">
            <w:fldChar w:fldCharType="separate"/>
          </w:r>
          <w:r w:rsidR="00DD7AC9">
            <w:t>(vgl. Krämer 2022)</w:t>
          </w:r>
          <w:r w:rsidR="00BC2C36">
            <w:fldChar w:fldCharType="end"/>
          </w:r>
        </w:sdtContent>
      </w:sdt>
      <w:r w:rsidRPr="00B36FEE">
        <w:t>.</w:t>
      </w:r>
    </w:p>
    <w:p w14:paraId="5520CB78" w14:textId="54BEB0EA" w:rsidR="00574DF4" w:rsidRPr="00B36FEE" w:rsidRDefault="00574DF4" w:rsidP="00574DF4">
      <w:r w:rsidRPr="00B36FEE">
        <w:t xml:space="preserve">Durch die Marktöffnung im öffentlichen Personenverkehr sind insbesondere in Busnetzen immer häufiger mittelständische </w:t>
      </w:r>
      <w:r w:rsidR="00137F55">
        <w:t>Verkehrsunternehmen</w:t>
      </w:r>
      <w:r w:rsidRPr="00B36FEE">
        <w:t xml:space="preserve"> mit der Betriebsdurchführung betraut.</w:t>
      </w:r>
      <w:r w:rsidR="00137F55">
        <w:t xml:space="preserve"> </w:t>
      </w:r>
      <w:r w:rsidRPr="00B36FEE">
        <w:t>Bedingt durch den hohe</w:t>
      </w:r>
      <w:r w:rsidR="00137F55">
        <w:t xml:space="preserve"> und stetig</w:t>
      </w:r>
      <w:r w:rsidRPr="00B36FEE">
        <w:t xml:space="preserve"> wachsenden Kostendruck leisten sich kleine und mittelständische Verkehrsunternehmen selten eine Betriebsleitstelle, sodass insbesondere bei kurzfristigen Störungen nicht zeitgerecht reagiert und beispielsweise Umleitungen</w:t>
      </w:r>
      <w:r w:rsidR="00241279">
        <w:t xml:space="preserve"> von zentraler Stelle</w:t>
      </w:r>
      <w:r w:rsidRPr="00B36FEE">
        <w:t xml:space="preserve"> angeordnet werden können.</w:t>
      </w:r>
      <w:r w:rsidR="00241279">
        <w:t xml:space="preserve"> </w:t>
      </w:r>
      <w:r w:rsidRPr="00B36FEE">
        <w:t xml:space="preserve">In den meisten Fällen kommt der Betrieb </w:t>
      </w:r>
      <w:r w:rsidR="00241279">
        <w:t xml:space="preserve">im Störungsfall </w:t>
      </w:r>
      <w:r w:rsidRPr="00B36FEE">
        <w:t xml:space="preserve">kurzzeitig zum Erliegen. Selbst nach Ende der Störung kann es mitunter Stunden dauern, bis alle Fahrzeuge bedingt durch </w:t>
      </w:r>
      <w:r w:rsidR="00241279">
        <w:t>fehl</w:t>
      </w:r>
      <w:r w:rsidR="00C41588">
        <w:t>ende Wendezeiten in den Wagenumläufen</w:t>
      </w:r>
      <w:r w:rsidRPr="00B36FEE">
        <w:t xml:space="preserve"> die geplanten Fahrten wieder planmäßig durchführen können. Eine zeitgemäße Information der Fahrgäste unterbleibt in den meisten Fällen komplett, was wiederrum zu Frustration und </w:t>
      </w:r>
      <w:r w:rsidR="00C41588" w:rsidRPr="00B36FEE">
        <w:t>Abneigung</w:t>
      </w:r>
      <w:r w:rsidRPr="00B36FEE">
        <w:t xml:space="preserve"> auf Seiten der Fahrgäste führt.</w:t>
      </w:r>
    </w:p>
    <w:p w14:paraId="2E37A638" w14:textId="520497AD" w:rsidR="00652DBF" w:rsidRPr="00652DBF" w:rsidRDefault="00AE1CB9" w:rsidP="001D748F">
      <w:r w:rsidRPr="00652DBF">
        <w:t xml:space="preserve">Im Rahmen dieser Masterarbeit soll untersucht werden, </w:t>
      </w:r>
      <w:r w:rsidR="001D748F" w:rsidRPr="00652DBF">
        <w:t>inwieweit</w:t>
      </w:r>
      <w:r w:rsidRPr="00652DBF">
        <w:t xml:space="preserve"> sich Daten </w:t>
      </w:r>
      <w:r w:rsidR="00CC08B1" w:rsidRPr="00652DBF">
        <w:t xml:space="preserve">aus der </w:t>
      </w:r>
      <w:r w:rsidR="001D748F" w:rsidRPr="00652DBF">
        <w:t xml:space="preserve">Planung als auch aus dem Betrieb </w:t>
      </w:r>
      <w:r w:rsidRPr="00652DBF">
        <w:t xml:space="preserve">als Entscheidungsgrundlage </w:t>
      </w:r>
      <w:r w:rsidR="00CC08B1" w:rsidRPr="00652DBF">
        <w:t xml:space="preserve">für dispositive Maßnahmen eignen und </w:t>
      </w:r>
      <w:r w:rsidR="001D748F" w:rsidRPr="00652DBF">
        <w:t>wie ein Betriebsleitsystem unterstützt durch künstliche Intelligenz damit selbstständig in die Lage versetzt werden kann, den Betrieb auch im Störungsfall möglichst aufrecht zu erhalten.</w:t>
      </w:r>
    </w:p>
    <w:p w14:paraId="153B98FF" w14:textId="77777777" w:rsidR="00652DBF" w:rsidRPr="006857C6" w:rsidRDefault="00652DBF">
      <w:pPr>
        <w:jc w:val="left"/>
      </w:pPr>
      <w:r>
        <w:rPr>
          <w:color w:val="FF0000"/>
        </w:rPr>
        <w:br w:type="page"/>
      </w:r>
    </w:p>
    <w:p w14:paraId="13E424DC" w14:textId="52F289A9" w:rsidR="00574DF4" w:rsidRPr="00B36FEE" w:rsidRDefault="00574DF4" w:rsidP="00574DF4">
      <w:pPr>
        <w:pStyle w:val="berschrift2"/>
      </w:pPr>
      <w:bookmarkStart w:id="8" w:name="_Toc120181769"/>
      <w:r w:rsidRPr="00B36FEE">
        <w:lastRenderedPageBreak/>
        <w:t>Motivation</w:t>
      </w:r>
      <w:bookmarkEnd w:id="8"/>
    </w:p>
    <w:p w14:paraId="462E5B34" w14:textId="1FC077BB" w:rsidR="00D946F5" w:rsidRPr="00B36FEE" w:rsidRDefault="00D946F5" w:rsidP="00D946F5">
      <w:r w:rsidRPr="00B36FEE">
        <w:t>Aus technischer Sicht betrachtet sind</w:t>
      </w:r>
      <w:r w:rsidR="00C41588">
        <w:t xml:space="preserve"> viele</w:t>
      </w:r>
      <w:r w:rsidRPr="00B36FEE">
        <w:t xml:space="preserve"> Lösungsansätze für </w:t>
      </w:r>
      <w:r w:rsidR="00BC491F">
        <w:t>Teilprobleme</w:t>
      </w:r>
      <w:r w:rsidRPr="00B36FEE">
        <w:t xml:space="preserve"> bereits verfügbar. Besonders in größeren Verkehrsunternehmen, die im Regelfall dann auch über eine über die gesamte Betriebszeit besetzte Betriebsleitstelle verfügen, sind Lösungen zur Unterstützung des Leitstellenpersonals</w:t>
      </w:r>
      <w:r w:rsidR="00BC491F">
        <w:t xml:space="preserve"> im Störungsfall</w:t>
      </w:r>
      <w:r w:rsidRPr="00B36FEE">
        <w:t xml:space="preserve"> vielfach auch implementiert. </w:t>
      </w:r>
    </w:p>
    <w:p w14:paraId="0857636E" w14:textId="73A3D480" w:rsidR="00574DF4" w:rsidRDefault="00D946F5" w:rsidP="00D946F5">
      <w:r w:rsidRPr="00B36FEE">
        <w:t xml:space="preserve">Bei kleineren und mittelständischen Verkehrsunternehmen ohne Betriebsleitstelle werden wertvolle Daten aus den Bordrechnern der Fahrzeuge hingegen nicht genutzt, obwohl genau diese eine gute Basis für zukünftige Entscheidungen sein könnten. Diese Entscheidungen könnten sowohl im Umfeld der </w:t>
      </w:r>
      <w:r w:rsidR="00BC491F" w:rsidRPr="00B36FEE">
        <w:t>Betriebslenkung</w:t>
      </w:r>
      <w:r w:rsidRPr="00B36FEE">
        <w:t xml:space="preserve"> als auch bei der Fahrgastinformation </w:t>
      </w:r>
      <w:r w:rsidR="0077534B">
        <w:t>eine Basis zur stabilen Aufrechterhaltung des Betriebes sein</w:t>
      </w:r>
      <w:r w:rsidRPr="00B36FEE">
        <w:t xml:space="preserve">. Was dies konkret bedeuten könnte, soll an einem </w:t>
      </w:r>
      <w:r w:rsidR="00AA74D1">
        <w:t>selbst</w:t>
      </w:r>
      <w:r w:rsidRPr="00B36FEE">
        <w:t xml:space="preserve"> erlebten Beispiel aus de</w:t>
      </w:r>
      <w:r w:rsidR="00AA74D1">
        <w:t xml:space="preserve">m Alltag </w:t>
      </w:r>
      <w:r w:rsidRPr="00B36FEE">
        <w:t>verdeutlicht werden:</w:t>
      </w:r>
    </w:p>
    <w:p w14:paraId="5B67E332" w14:textId="77777777" w:rsidR="00AA74D1" w:rsidRPr="00B36FEE" w:rsidRDefault="00AA74D1" w:rsidP="00D946F5"/>
    <w:p w14:paraId="1BF9B1D6" w14:textId="21AC8C09" w:rsidR="00D946F5" w:rsidRPr="00F30607" w:rsidRDefault="00D946F5" w:rsidP="00D946F5">
      <w:pPr>
        <w:rPr>
          <w:rStyle w:val="Hervorhebung"/>
        </w:rPr>
      </w:pPr>
      <w:r w:rsidRPr="00F30607">
        <w:rPr>
          <w:rStyle w:val="Hervorhebung"/>
        </w:rPr>
        <w:t xml:space="preserve">An einem Samstagvormittag möchte ich öffentliche Verkehrsmittel zu einer großen Veranstaltung nutzen. Erfreulicherweise fährt der kombinierte Stadt- und Regionalverkehr auch am Wochenende im 30-Minuten-Takt. Am Busbahnhof angekommen, sehe ich wie sich eine Busfahrerin etwas aufgeregt mit einem Kollegen unterhält. Beim Einstieg in den Bus erzählt mir die </w:t>
      </w:r>
      <w:r w:rsidR="0077534B" w:rsidRPr="00F30607">
        <w:rPr>
          <w:rStyle w:val="Hervorhebung"/>
        </w:rPr>
        <w:t>motivierte</w:t>
      </w:r>
      <w:r w:rsidRPr="00F30607">
        <w:rPr>
          <w:rStyle w:val="Hervorhebung"/>
        </w:rPr>
        <w:t xml:space="preserve"> Busfahrerin, dass meine Zielhaltestelle wegen dem hohen </w:t>
      </w:r>
      <w:r w:rsidR="0077534B" w:rsidRPr="00F30607">
        <w:rPr>
          <w:rStyle w:val="Hervorhebung"/>
        </w:rPr>
        <w:t>Verkehrsaufkommen</w:t>
      </w:r>
      <w:r w:rsidRPr="00F30607">
        <w:rPr>
          <w:rStyle w:val="Hervorhebung"/>
        </w:rPr>
        <w:t xml:space="preserve"> nicht mehr angefahren wird und sie mich stattdessen an einer alternativen Haltestelle absetzen wird, die zu Fuß aber dieselbe Entfernung bedeutet. Beim Ausstieg zeigt sie mir noch die Haltestelle, an der ich in den Bus zur Rückfahrt einsteigen solle.</w:t>
      </w:r>
    </w:p>
    <w:p w14:paraId="7E219692" w14:textId="30A739B0" w:rsidR="00D946F5" w:rsidRDefault="00D946F5" w:rsidP="00D946F5">
      <w:pPr>
        <w:rPr>
          <w:rStyle w:val="Hervorhebung"/>
        </w:rPr>
      </w:pPr>
      <w:r w:rsidRPr="00F30607">
        <w:rPr>
          <w:rStyle w:val="Hervorhebung"/>
        </w:rPr>
        <w:t xml:space="preserve">Stunden später finde ich mich pünktlich zur </w:t>
      </w:r>
      <w:r w:rsidR="0077534B" w:rsidRPr="00F30607">
        <w:rPr>
          <w:rStyle w:val="Hervorhebung"/>
        </w:rPr>
        <w:t>Rückfahrt</w:t>
      </w:r>
      <w:r w:rsidRPr="00F30607">
        <w:rPr>
          <w:rStyle w:val="Hervorhebung"/>
        </w:rPr>
        <w:t xml:space="preserve"> an der besagten Haltestelle ein, doch auch 20 Minuten nach der planmäßigen Abfahrtszeit taucht kein Bus auf. </w:t>
      </w:r>
      <w:r w:rsidR="0077534B" w:rsidRPr="00F30607">
        <w:rPr>
          <w:rStyle w:val="Hervorhebung"/>
        </w:rPr>
        <w:t>Einschlägige</w:t>
      </w:r>
      <w:r w:rsidRPr="00F30607">
        <w:rPr>
          <w:rStyle w:val="Hervorhebung"/>
        </w:rPr>
        <w:t xml:space="preserve"> Informationsmedien und die lokale Fahrplanauskunft helfen mir kein Stück weiter, da sie weder </w:t>
      </w:r>
      <w:r w:rsidR="0077534B" w:rsidRPr="00F30607">
        <w:rPr>
          <w:rStyle w:val="Hervorhebung"/>
        </w:rPr>
        <w:t>Echtzeitdaten</w:t>
      </w:r>
      <w:r w:rsidRPr="00F30607">
        <w:rPr>
          <w:rStyle w:val="Hervorhebung"/>
        </w:rPr>
        <w:t xml:space="preserve"> noch eine vernünftige Information über eine eventuelle Umleitung enthalten. Erst 30 Minuten später taucht ein Kleinbus auf, der dann noch einen stark von der Fahrplanauskunft abweichenden Weg zurück zum Busbahnhof fährt und mich schließlich mit einer Verspätung von rund 40 Minuten an den Busbahnhof zurückbringt.</w:t>
      </w:r>
    </w:p>
    <w:p w14:paraId="4A4A4F4D" w14:textId="77777777" w:rsidR="00AA74D1" w:rsidRPr="00F30607" w:rsidRDefault="00AA74D1" w:rsidP="00D946F5">
      <w:pPr>
        <w:rPr>
          <w:rStyle w:val="Hervorhebung"/>
        </w:rPr>
      </w:pPr>
    </w:p>
    <w:p w14:paraId="5AC8A7EB" w14:textId="74DF57C0" w:rsidR="00652DBF" w:rsidRDefault="00D946F5" w:rsidP="00652DBF">
      <w:r w:rsidRPr="00B36FEE">
        <w:t xml:space="preserve">Das hier beschriebene Problem gehört </w:t>
      </w:r>
      <w:r w:rsidR="00453163">
        <w:t xml:space="preserve">oftmals </w:t>
      </w:r>
      <w:r w:rsidRPr="00B36FEE">
        <w:t xml:space="preserve">zum Alltag einer jeden Person, die den öffentlichen Personenverkehr täglich nutzt. </w:t>
      </w:r>
      <w:r w:rsidR="00652DBF">
        <w:br w:type="page"/>
      </w:r>
    </w:p>
    <w:p w14:paraId="17D64411" w14:textId="20B409B1" w:rsidR="00D946F5" w:rsidRPr="00B36FEE" w:rsidRDefault="00D946F5" w:rsidP="00D946F5">
      <w:r w:rsidRPr="00B36FEE">
        <w:lastRenderedPageBreak/>
        <w:t xml:space="preserve">Was ist hier passiert? </w:t>
      </w:r>
      <w:r w:rsidR="00F30607">
        <w:t>Die folgende stichpunktartige Analyse soll eine wahrscheinliche Antwort auf diese Frage liefern</w:t>
      </w:r>
      <w:r w:rsidRPr="00B36FEE">
        <w:t>.</w:t>
      </w:r>
    </w:p>
    <w:p w14:paraId="4E258CDF" w14:textId="7EF8E5A0" w:rsidR="003C5D9A" w:rsidRPr="00B36FEE" w:rsidRDefault="003C5D9A" w:rsidP="003C5D9A">
      <w:pPr>
        <w:pStyle w:val="Listenabsatz"/>
        <w:numPr>
          <w:ilvl w:val="0"/>
          <w:numId w:val="27"/>
        </w:numPr>
      </w:pPr>
      <w:r w:rsidRPr="00B36FEE">
        <w:t>Ausschlaggebend für die Umleitung war das starke Verkehrsaufkommen an einer</w:t>
      </w:r>
      <w:r w:rsidR="00F30607">
        <w:t xml:space="preserve"> Stelle im Verlauf der Buslinie.</w:t>
      </w:r>
    </w:p>
    <w:p w14:paraId="1EA6B932" w14:textId="77777777" w:rsidR="003C5D9A" w:rsidRPr="00B36FEE" w:rsidRDefault="003C5D9A" w:rsidP="003C5D9A">
      <w:pPr>
        <w:pStyle w:val="Listenabsatz"/>
        <w:ind w:left="780"/>
      </w:pPr>
    </w:p>
    <w:p w14:paraId="253491BD" w14:textId="4ECF52FF" w:rsidR="003C5D9A" w:rsidRPr="00B36FEE" w:rsidRDefault="003C5D9A" w:rsidP="003C5D9A">
      <w:pPr>
        <w:pStyle w:val="Listenabsatz"/>
        <w:numPr>
          <w:ilvl w:val="0"/>
          <w:numId w:val="27"/>
        </w:numPr>
      </w:pPr>
      <w:r w:rsidRPr="00B36FEE">
        <w:t xml:space="preserve">Eine Einhaltung des regulären Linienweges hätte dafür gesorgt, dass sich je Folgefahrt die Verspätung mit einem Delta von +10 Minuten erhöht hätte, </w:t>
      </w:r>
      <w:r w:rsidR="00D2558A">
        <w:t>da Wendezeiten in diesem Ausmaß im geplanten Wagenumlauf nicht enthalten sind.</w:t>
      </w:r>
    </w:p>
    <w:p w14:paraId="7040D25D" w14:textId="77777777" w:rsidR="003C5D9A" w:rsidRPr="00B36FEE" w:rsidRDefault="003C5D9A" w:rsidP="003C5D9A">
      <w:pPr>
        <w:pStyle w:val="Listenabsatz"/>
        <w:ind w:left="780"/>
      </w:pPr>
    </w:p>
    <w:p w14:paraId="47AB941A" w14:textId="7BF2BA55" w:rsidR="003C5D9A" w:rsidRPr="00B36FEE" w:rsidRDefault="003C5D9A" w:rsidP="003C5D9A">
      <w:pPr>
        <w:pStyle w:val="Listenabsatz"/>
        <w:numPr>
          <w:ilvl w:val="0"/>
          <w:numId w:val="27"/>
        </w:numPr>
      </w:pPr>
      <w:r w:rsidRPr="00B36FEE">
        <w:t xml:space="preserve">Da es keine Betriebsleitstelle, die korrigierend von zentraler Stelle eingreifen kann und auch kein Konzept für einen solchen Störfall </w:t>
      </w:r>
      <w:r w:rsidR="00673D69">
        <w:t>gibt</w:t>
      </w:r>
      <w:r w:rsidRPr="00B36FEE">
        <w:t xml:space="preserve">, entschied das Fahrpersonal vor Ort eigenständig, </w:t>
      </w:r>
      <w:r w:rsidR="00673D69">
        <w:t xml:space="preserve">dass die Verspätung durch </w:t>
      </w:r>
      <w:r w:rsidR="007A0B02">
        <w:t>eigenständige Änderung des Linienweges vermieden wird</w:t>
      </w:r>
      <w:r w:rsidRPr="00B36FEE">
        <w:t>. Zwar erfolgte eine Absprache und der den beiden aktuell diensthabenden Personen, ob diese aber auch an die Ablösung weitergegeben wurde, bleibt fraglich.</w:t>
      </w:r>
      <w:r w:rsidR="007A0B02">
        <w:t xml:space="preserve"> Auch andere Fahrzeuge, die an dieser Absprache nicht beteiligt waren, wurden nicht informiert.</w:t>
      </w:r>
    </w:p>
    <w:p w14:paraId="48A52EA9" w14:textId="77777777" w:rsidR="003C5D9A" w:rsidRPr="00B36FEE" w:rsidRDefault="003C5D9A" w:rsidP="003C5D9A">
      <w:pPr>
        <w:pStyle w:val="Listenabsatz"/>
        <w:ind w:left="780"/>
      </w:pPr>
    </w:p>
    <w:p w14:paraId="6436C73C" w14:textId="77777777" w:rsidR="00553432" w:rsidRDefault="003C5D9A" w:rsidP="003C5D9A">
      <w:pPr>
        <w:pStyle w:val="Listenabsatz"/>
        <w:numPr>
          <w:ilvl w:val="0"/>
          <w:numId w:val="27"/>
        </w:numPr>
      </w:pPr>
      <w:r w:rsidRPr="00B36FEE">
        <w:t xml:space="preserve">Durch das eigenständige Entscheiden des Fahrpersonals kamen unterschiedliche Umleitungswege zur Anwendung, die jedoch weder </w:t>
      </w:r>
      <w:r w:rsidR="007A0B02" w:rsidRPr="00B36FEE">
        <w:t>einheitlich</w:t>
      </w:r>
      <w:r w:rsidRPr="00B36FEE">
        <w:t xml:space="preserve"> noch für Fahrgäste kommuniziert wurden. Die Folge davon war, dass die Fahrpersonale jeweils ihre eigenen, nicht einheitlichen Umleitungswege bedienten</w:t>
      </w:r>
      <w:r w:rsidR="00EB6FE0">
        <w:t>, die jedoch nicht aufeinander abgestimmt waren.</w:t>
      </w:r>
      <w:r w:rsidR="00844058">
        <w:t xml:space="preserve"> </w:t>
      </w:r>
    </w:p>
    <w:p w14:paraId="24863A9D" w14:textId="77777777" w:rsidR="00553432" w:rsidRDefault="00553432" w:rsidP="00553432">
      <w:pPr>
        <w:pStyle w:val="Listenabsatz"/>
      </w:pPr>
    </w:p>
    <w:p w14:paraId="15C6914C" w14:textId="4F6A543E" w:rsidR="00553432" w:rsidRDefault="00844058" w:rsidP="003C5D9A">
      <w:pPr>
        <w:pStyle w:val="Listenabsatz"/>
        <w:numPr>
          <w:ilvl w:val="0"/>
          <w:numId w:val="27"/>
        </w:numPr>
      </w:pPr>
      <w:r>
        <w:t xml:space="preserve">Das Fehlen einer zentralen Anweisung sorgte letztendlich für den willkürlichen Ausfall eines Linienabschnittes oder gar einer ganzen Fahrt. Die </w:t>
      </w:r>
      <w:r w:rsidR="00553432">
        <w:t>ausbleibende Fahrgastinformation machte das Chaos perfekt.</w:t>
      </w:r>
    </w:p>
    <w:p w14:paraId="564BD385" w14:textId="77777777" w:rsidR="00C81E4F" w:rsidRDefault="00C81E4F" w:rsidP="00C81E4F">
      <w:pPr>
        <w:pStyle w:val="Listenabsatz"/>
      </w:pPr>
    </w:p>
    <w:p w14:paraId="3D2E9E79" w14:textId="4110DB20" w:rsidR="00553432" w:rsidRDefault="0098667D">
      <w:pPr>
        <w:jc w:val="left"/>
      </w:pPr>
      <w:r>
        <w:t xml:space="preserve">Das Wissen über technische Möglichkeiten und das eigene Interesse, Lösungen zur Behebung dieser </w:t>
      </w:r>
      <w:r w:rsidR="00C81E4F">
        <w:t>längst bekannten</w:t>
      </w:r>
      <w:r w:rsidR="005D3433">
        <w:t xml:space="preserve"> Alltagsprobleme </w:t>
      </w:r>
      <w:r w:rsidR="00C81E4F">
        <w:t>bei</w:t>
      </w:r>
      <w:r w:rsidR="005D3433">
        <w:t xml:space="preserve"> der Nutzung öffentlicher Verkehrsmittel zu liefern, bilden die Motivation zu dieser Masterarbeit.</w:t>
      </w:r>
      <w:r w:rsidR="00553432">
        <w:br w:type="page"/>
      </w:r>
    </w:p>
    <w:p w14:paraId="2DF72D9F" w14:textId="76941163" w:rsidR="00734C74" w:rsidRPr="00B36FEE" w:rsidRDefault="00734C74" w:rsidP="00734C74">
      <w:pPr>
        <w:pStyle w:val="berschrift2"/>
      </w:pPr>
      <w:bookmarkStart w:id="9" w:name="_Toc120181770"/>
      <w:r w:rsidRPr="00B36FEE">
        <w:lastRenderedPageBreak/>
        <w:t>Zielsetzung</w:t>
      </w:r>
      <w:bookmarkEnd w:id="9"/>
    </w:p>
    <w:p w14:paraId="0E90394E" w14:textId="2C2900B5" w:rsidR="00734C74" w:rsidRDefault="00734C74" w:rsidP="00734C74">
      <w:r w:rsidRPr="00B36FEE">
        <w:t xml:space="preserve">Im Rahmen dieser Masterarbeit sollen Möglichkeiten </w:t>
      </w:r>
      <w:r w:rsidR="006857C6">
        <w:t xml:space="preserve">erörtert werden, </w:t>
      </w:r>
      <w:r w:rsidRPr="00B36FEE">
        <w:t xml:space="preserve">die ein Betriebsleitsystem in die Lage versetzen, selbstständig Umleitungen im Störungsfall anzuordnen. Dabei sollen möglichst Eingangsdaten verwendet werden, die ohnehin vorhanden sind oder mit wenig Aufwand erzeugt werden können. Ziel ist ein funktionaler Prototyp, welcher nach Kenntnis über eine Störung selbstständig eine möglichst optimale Umleitung der betroffenen Fahrzeuge anordnet und darüber hinaus auch für die Fahrgastinformation eingesetzt werden kann. </w:t>
      </w:r>
      <w:r w:rsidR="00A30174">
        <w:t>Im Kern sollen dabei folgende Forschungsfragen beantwortet werden:</w:t>
      </w:r>
    </w:p>
    <w:p w14:paraId="0F688DC2" w14:textId="3A55DCC8" w:rsidR="00160C6B" w:rsidRDefault="00A30174" w:rsidP="00160C6B">
      <w:pPr>
        <w:pStyle w:val="Listenabsatz"/>
        <w:numPr>
          <w:ilvl w:val="0"/>
          <w:numId w:val="28"/>
        </w:numPr>
      </w:pPr>
      <w:r>
        <w:t xml:space="preserve">Welche Daten müssen in welcher Qualität verfügbar sein, um </w:t>
      </w:r>
      <w:r w:rsidR="003C7FB2">
        <w:t xml:space="preserve">diese zum Training einer künstlichen Intelligenz </w:t>
      </w:r>
      <w:r w:rsidR="00160C6B">
        <w:t>verwenden zu können?</w:t>
      </w:r>
    </w:p>
    <w:p w14:paraId="27685A10" w14:textId="4826355F" w:rsidR="00160C6B" w:rsidRDefault="00160C6B" w:rsidP="001D38E2">
      <w:pPr>
        <w:pStyle w:val="Listenabsatz"/>
      </w:pPr>
    </w:p>
    <w:p w14:paraId="2E779C2E" w14:textId="1BE4C7B5" w:rsidR="00160C6B" w:rsidRDefault="00A87A5B" w:rsidP="00160C6B">
      <w:pPr>
        <w:pStyle w:val="Listenabsatz"/>
        <w:numPr>
          <w:ilvl w:val="0"/>
          <w:numId w:val="28"/>
        </w:numPr>
      </w:pPr>
      <w:r>
        <w:t xml:space="preserve">Welche Strategien eignen sich für den Einsatz </w:t>
      </w:r>
      <w:r w:rsidR="0019579F">
        <w:t xml:space="preserve">zur automatischen Anordnung einer Umleitung </w:t>
      </w:r>
      <w:r w:rsidR="001D38E2">
        <w:t>von Linienbussen in einem Betriebsleitsystem?</w:t>
      </w:r>
    </w:p>
    <w:p w14:paraId="40FF24FF" w14:textId="77777777" w:rsidR="001D38E2" w:rsidRDefault="001D38E2" w:rsidP="001D38E2">
      <w:pPr>
        <w:pStyle w:val="Listenabsatz"/>
      </w:pPr>
    </w:p>
    <w:p w14:paraId="5E7B7332" w14:textId="1B907913" w:rsidR="001D38E2" w:rsidRPr="00B36FEE" w:rsidRDefault="00133C6D" w:rsidP="00160C6B">
      <w:pPr>
        <w:pStyle w:val="Listenabsatz"/>
        <w:numPr>
          <w:ilvl w:val="0"/>
          <w:numId w:val="28"/>
        </w:numPr>
      </w:pPr>
      <w:r>
        <w:t xml:space="preserve">Bietet ein solches auf künstliche Intelligenz gestütztes Betriebsleitsystem </w:t>
      </w:r>
      <w:r w:rsidR="00C83BB4">
        <w:t>Potenzial für einen zeitnahen Einsatz in der Praxis?</w:t>
      </w:r>
    </w:p>
    <w:p w14:paraId="5B878EC6" w14:textId="64397114" w:rsidR="00734C74" w:rsidRPr="00B36FEE" w:rsidRDefault="00734C74" w:rsidP="00734C74">
      <w:pPr>
        <w:pStyle w:val="berschrift2"/>
      </w:pPr>
      <w:bookmarkStart w:id="10" w:name="_Toc120181771"/>
      <w:r w:rsidRPr="00B36FEE">
        <w:t>Vorgehensweise</w:t>
      </w:r>
      <w:bookmarkEnd w:id="10"/>
    </w:p>
    <w:p w14:paraId="6C5CFB6C" w14:textId="6A3F890C" w:rsidR="00734C74" w:rsidRPr="00B36FEE" w:rsidRDefault="00734C74" w:rsidP="00734C74">
      <w:r w:rsidRPr="00B36FEE">
        <w:t xml:space="preserve">Für das grundlegende Verständnis der Arbeit werden in </w:t>
      </w:r>
      <w:r w:rsidRPr="00C83BB4">
        <w:rPr>
          <w:b/>
          <w:bCs/>
        </w:rPr>
        <w:t>Kapitel 2</w:t>
      </w:r>
      <w:r w:rsidRPr="00B36FEE">
        <w:t xml:space="preserve"> zunächst Grundlagen der künstlichen Intelligenz ermittelt. </w:t>
      </w:r>
      <w:r w:rsidR="00E768E8">
        <w:t xml:space="preserve">Darüber hinaus </w:t>
      </w:r>
      <w:r w:rsidR="00B35F85">
        <w:t>werden Begriffe aus dem täglichen Betrieb eines Verkehrsunternehmens definiert, die für das Verständnis der Arbeit wichtig sind</w:t>
      </w:r>
      <w:r w:rsidRPr="00B36FEE">
        <w:t xml:space="preserve">. </w:t>
      </w:r>
    </w:p>
    <w:p w14:paraId="47C5A597" w14:textId="2DB17D88" w:rsidR="00734C74" w:rsidRPr="00B36FEE" w:rsidRDefault="00734C74" w:rsidP="00734C74">
      <w:r w:rsidRPr="00B36FEE">
        <w:t xml:space="preserve">Die folgenden </w:t>
      </w:r>
      <w:r w:rsidRPr="004708B7">
        <w:rPr>
          <w:b/>
          <w:bCs/>
        </w:rPr>
        <w:t>Kapitel 3</w:t>
      </w:r>
      <w:r w:rsidRPr="00B36FEE">
        <w:t xml:space="preserve"> und </w:t>
      </w:r>
      <w:r w:rsidRPr="004708B7">
        <w:rPr>
          <w:b/>
          <w:bCs/>
        </w:rPr>
        <w:t>4</w:t>
      </w:r>
      <w:r w:rsidRPr="00B36FEE">
        <w:t xml:space="preserve"> beschäftigen sich jeweils mit der Auswahl zweier zum Vergleich geeigneter </w:t>
      </w:r>
      <w:r w:rsidR="00B35F85">
        <w:t>ML-Algorithmen</w:t>
      </w:r>
      <w:r w:rsidR="00FB5336">
        <w:t xml:space="preserve"> und passenden Anwendungsbeispielen dazu</w:t>
      </w:r>
      <w:r w:rsidRPr="00B36FEE">
        <w:t xml:space="preserve"> und der Implementierung des Funktionsprototypen. </w:t>
      </w:r>
    </w:p>
    <w:p w14:paraId="01603156" w14:textId="57C4AF0D" w:rsidR="00734C74" w:rsidRDefault="00734C74" w:rsidP="00734C74">
      <w:r w:rsidRPr="00B36FEE">
        <w:t xml:space="preserve">Eine Evaluation in </w:t>
      </w:r>
      <w:r w:rsidRPr="004708B7">
        <w:rPr>
          <w:b/>
          <w:bCs/>
        </w:rPr>
        <w:t>Kapitel 5</w:t>
      </w:r>
      <w:r w:rsidR="002C0D58">
        <w:t xml:space="preserve"> basierend auf qualitativen Daten </w:t>
      </w:r>
      <w:r w:rsidR="000A134F">
        <w:t xml:space="preserve">stellt die beiden </w:t>
      </w:r>
      <w:r w:rsidR="00631F8E">
        <w:t>ML-Algorithmen</w:t>
      </w:r>
      <w:r w:rsidR="000A134F">
        <w:t xml:space="preserve"> auf den Prüfstand</w:t>
      </w:r>
      <w:r w:rsidR="002C0D58">
        <w:t xml:space="preserve"> </w:t>
      </w:r>
      <w:r w:rsidR="000A134F">
        <w:t>und zeigt, ob diese überhaupt geeignet sind und welche</w:t>
      </w:r>
      <w:r w:rsidR="002D1785">
        <w:t xml:space="preserve">s Optimierungspotenzial sie bieten. </w:t>
      </w:r>
      <w:r w:rsidR="00770D1C">
        <w:t xml:space="preserve">Meinungen von </w:t>
      </w:r>
      <w:r w:rsidR="0057216B">
        <w:t xml:space="preserve">Fachleuten </w:t>
      </w:r>
      <w:r w:rsidR="009640AE">
        <w:t>verschiedener</w:t>
      </w:r>
      <w:r w:rsidR="0057216B">
        <w:t xml:space="preserve"> Verkehrsunternehmen</w:t>
      </w:r>
      <w:r w:rsidR="00C1130C">
        <w:t xml:space="preserve"> fließen darüber hinaus als subjektive Einschätzung </w:t>
      </w:r>
      <w:r w:rsidR="009640AE">
        <w:t>in die Evaluation ein und schärfen gewonnene Erkenntnisse bezogen auf die Praxistauglichkeit.</w:t>
      </w:r>
    </w:p>
    <w:p w14:paraId="641A64EE" w14:textId="7AD7BEB6" w:rsidR="009640AE" w:rsidRPr="00B36FEE" w:rsidRDefault="009640AE" w:rsidP="00734C74">
      <w:r>
        <w:t xml:space="preserve">In </w:t>
      </w:r>
      <w:r w:rsidRPr="004708B7">
        <w:rPr>
          <w:b/>
          <w:bCs/>
        </w:rPr>
        <w:t>Kapitel 6</w:t>
      </w:r>
      <w:r>
        <w:t xml:space="preserve"> werden die Ergebnisse der Masterarbeit zusammengefasst und zur </w:t>
      </w:r>
      <w:r w:rsidR="00631F8E">
        <w:t xml:space="preserve">kritischen </w:t>
      </w:r>
      <w:r>
        <w:t>Diskussion gestellt.</w:t>
      </w:r>
    </w:p>
    <w:p w14:paraId="10607835" w14:textId="09382D0A" w:rsidR="006857C6" w:rsidRDefault="00144D7F" w:rsidP="00144D7F">
      <w:pPr>
        <w:pStyle w:val="berschrift1"/>
      </w:pPr>
      <w:bookmarkStart w:id="11" w:name="_Ref119658271"/>
      <w:bookmarkStart w:id="12" w:name="_Toc120181772"/>
      <w:r w:rsidRPr="003B4687">
        <w:lastRenderedPageBreak/>
        <w:t>Grundlagen</w:t>
      </w:r>
      <w:bookmarkEnd w:id="11"/>
      <w:bookmarkEnd w:id="12"/>
    </w:p>
    <w:p w14:paraId="11F53EA9" w14:textId="6D4D2CE9" w:rsidR="00EC3CD1" w:rsidRDefault="00EC3CD1" w:rsidP="004E7309">
      <w:r w:rsidRPr="00BB6777">
        <w:t xml:space="preserve">In diesem Kapitel sollen zunächst </w:t>
      </w:r>
      <w:r w:rsidR="00EF1381" w:rsidRPr="00BB6777">
        <w:t>t</w:t>
      </w:r>
      <w:r w:rsidR="0093799F" w:rsidRPr="00BB6777">
        <w:t xml:space="preserve">heoretische und technische Grundlagen </w:t>
      </w:r>
      <w:r w:rsidR="00BB6777" w:rsidRPr="00BB6777">
        <w:t xml:space="preserve">der künstlichen Intelligenz </w:t>
      </w:r>
      <w:r w:rsidR="008C6241">
        <w:t>(KI</w:t>
      </w:r>
      <w:r w:rsidR="00DF67E1">
        <w:fldChar w:fldCharType="begin"/>
      </w:r>
      <w:r w:rsidR="00DF67E1">
        <w:instrText xml:space="preserve"> XE "</w:instrText>
      </w:r>
      <w:r w:rsidR="00DF67E1" w:rsidRPr="0078388C">
        <w:instrText>KI</w:instrText>
      </w:r>
      <w:r w:rsidR="00DF67E1">
        <w:instrText>" \t "</w:instrText>
      </w:r>
      <w:r w:rsidR="00DF67E1" w:rsidRPr="00EC1956">
        <w:rPr>
          <w:i/>
        </w:rPr>
        <w:instrText>Künstliche Intelligenz</w:instrText>
      </w:r>
      <w:r w:rsidR="00DF67E1">
        <w:instrText xml:space="preserve">" </w:instrText>
      </w:r>
      <w:r w:rsidR="00DF67E1">
        <w:fldChar w:fldCharType="end"/>
      </w:r>
      <w:r w:rsidR="008C6241">
        <w:t xml:space="preserve">) </w:t>
      </w:r>
      <w:r w:rsidR="00BB6777" w:rsidRPr="00BB6777">
        <w:t>erörtert und zusammengefasst werden.</w:t>
      </w:r>
      <w:r w:rsidR="00143C18" w:rsidRPr="00143C18">
        <w:t xml:space="preserve"> </w:t>
      </w:r>
      <w:r w:rsidR="00143C18">
        <w:t>Neben den wichtigsten Grundlagen zu</w:t>
      </w:r>
      <w:r w:rsidR="008C6241">
        <w:t xml:space="preserve"> KI und</w:t>
      </w:r>
      <w:r w:rsidR="00143C18">
        <w:t xml:space="preserve"> Machine Learning sind zum Verständnis der Arbeit darüber hinaus auch Begriffe und Abläufe aus dem Betrieb des öffentlichen Personennahverkehrs (ÖPNV</w:t>
      </w:r>
      <w:r w:rsidR="00143C18">
        <w:fldChar w:fldCharType="begin"/>
      </w:r>
      <w:r w:rsidR="00143C18">
        <w:instrText xml:space="preserve"> XE "</w:instrText>
      </w:r>
      <w:r w:rsidR="00143C18" w:rsidRPr="00E31A39">
        <w:instrText>ÖPNV</w:instrText>
      </w:r>
      <w:r w:rsidR="00143C18">
        <w:instrText>" \t "</w:instrText>
      </w:r>
      <w:r w:rsidR="00143C18" w:rsidRPr="00A21868">
        <w:rPr>
          <w:i/>
        </w:rPr>
        <w:instrText>Öffentlicher Personennahverkehr</w:instrText>
      </w:r>
      <w:r w:rsidR="00143C18">
        <w:instrText xml:space="preserve">" </w:instrText>
      </w:r>
      <w:r w:rsidR="00143C18">
        <w:fldChar w:fldCharType="end"/>
      </w:r>
      <w:r w:rsidR="00143C18">
        <w:t>) nötig.</w:t>
      </w:r>
      <w:r w:rsidR="001B5BE4">
        <w:t xml:space="preserve"> Im Zweiten Teil des Kapitels werden bestehende Lösungen bei verschiedenen Verkehrsunternehmen beleuchtet. Der </w:t>
      </w:r>
      <w:r w:rsidR="00C86AB9">
        <w:t>Blick</w:t>
      </w:r>
      <w:r w:rsidR="001B5BE4">
        <w:t xml:space="preserve"> </w:t>
      </w:r>
      <w:r w:rsidR="00C86AB9">
        <w:t>geht hierbei</w:t>
      </w:r>
      <w:r w:rsidR="00E53EEA">
        <w:t xml:space="preserve"> bewusst über d</w:t>
      </w:r>
      <w:r w:rsidR="00C86AB9">
        <w:t xml:space="preserve">en Horizont </w:t>
      </w:r>
      <w:r w:rsidR="00E53EEA">
        <w:t xml:space="preserve">der Linienbusse hinaus, um </w:t>
      </w:r>
      <w:r w:rsidR="00115003">
        <w:t>eventuell</w:t>
      </w:r>
      <w:r w:rsidR="004F3739">
        <w:t xml:space="preserve"> gesammelte Erfahrungen aus verwandten Bereichen </w:t>
      </w:r>
      <w:r w:rsidR="00115003">
        <w:t xml:space="preserve">des Verkehrs und der Logistik </w:t>
      </w:r>
      <w:r w:rsidR="009D6808">
        <w:t>transferieren zu können.</w:t>
      </w:r>
    </w:p>
    <w:p w14:paraId="4ABD5148" w14:textId="01991A53" w:rsidR="001D5A8D" w:rsidRDefault="0075685E" w:rsidP="005B35B0">
      <w:pPr>
        <w:pStyle w:val="berschrift2"/>
      </w:pPr>
      <w:bookmarkStart w:id="13" w:name="_Toc120181773"/>
      <w:r>
        <w:t>Definition</w:t>
      </w:r>
      <w:r w:rsidR="005B35B0">
        <w:t xml:space="preserve"> künstliche</w:t>
      </w:r>
      <w:r>
        <w:t>r</w:t>
      </w:r>
      <w:r w:rsidR="005B35B0">
        <w:t xml:space="preserve"> Intelligenz</w:t>
      </w:r>
      <w:bookmarkEnd w:id="13"/>
    </w:p>
    <w:p w14:paraId="1A721D43" w14:textId="0EFA1964" w:rsidR="00760BB0" w:rsidRDefault="00AE76D0" w:rsidP="005B35B0">
      <w:r>
        <w:t>Der Begriff der k</w:t>
      </w:r>
      <w:r w:rsidR="00456BA1">
        <w:t>ünstliche</w:t>
      </w:r>
      <w:r>
        <w:t>n</w:t>
      </w:r>
      <w:r w:rsidR="00456BA1">
        <w:t xml:space="preserve"> Intelligenz</w:t>
      </w:r>
      <w:r w:rsidR="007439E9">
        <w:t xml:space="preserve"> </w:t>
      </w:r>
      <w:r w:rsidR="00456BA1">
        <w:t xml:space="preserve">spielt in dieser Masterarbeit eine Schlüsselrolle. </w:t>
      </w:r>
      <w:r w:rsidR="00C071EA">
        <w:t xml:space="preserve">Sie soll als </w:t>
      </w:r>
      <w:r w:rsidR="004642B3">
        <w:t>Entscheidungsträger in einem Betriebsleitsystem eingesetzt werden. Doch wann</w:t>
      </w:r>
      <w:r>
        <w:t xml:space="preserve"> genau</w:t>
      </w:r>
      <w:r w:rsidR="004642B3">
        <w:t xml:space="preserve"> agiert ein </w:t>
      </w:r>
      <w:r w:rsidR="00503BA7">
        <w:t xml:space="preserve">System </w:t>
      </w:r>
      <w:r w:rsidR="00503BA7" w:rsidRPr="00503BA7">
        <w:rPr>
          <w:i/>
          <w:iCs/>
        </w:rPr>
        <w:t>intelligent</w:t>
      </w:r>
      <w:r w:rsidR="00503BA7">
        <w:t xml:space="preserve">? </w:t>
      </w:r>
      <w:r w:rsidR="008B3A5C">
        <w:t xml:space="preserve">Nachfolgend werden einige </w:t>
      </w:r>
      <w:r>
        <w:t>Definitionsansätze</w:t>
      </w:r>
      <w:r w:rsidR="008B3A5C">
        <w:t xml:space="preserve"> beleuchtet</w:t>
      </w:r>
      <w:r w:rsidR="00AC19E6">
        <w:t xml:space="preserve">, welche diese Frage </w:t>
      </w:r>
      <w:r w:rsidR="00F66197">
        <w:t xml:space="preserve">beantworten und eine Arbeitsdefinition für künstliche Intelligenz </w:t>
      </w:r>
      <w:r w:rsidR="00634AF5">
        <w:t>im Kontext der Betriebslenkung im öffentlichen Personenverkehr liefern</w:t>
      </w:r>
      <w:r w:rsidR="00030F4F">
        <w:t xml:space="preserve"> soll</w:t>
      </w:r>
      <w:r w:rsidR="007A5C0B">
        <w:t>en</w:t>
      </w:r>
      <w:r w:rsidR="00030F4F">
        <w:t>.</w:t>
      </w:r>
      <w:r w:rsidR="00106C5D">
        <w:t xml:space="preserve"> </w:t>
      </w:r>
      <w:r w:rsidR="00F068FB">
        <w:t>Grundsätzlich p</w:t>
      </w:r>
      <w:r w:rsidR="00760BB0">
        <w:t xml:space="preserve">roblematisch hierbei ist, dass der Begriff der Intelligenz selbst </w:t>
      </w:r>
      <w:r w:rsidR="00F068FB">
        <w:t xml:space="preserve">nicht </w:t>
      </w:r>
      <w:r w:rsidR="00760BB0">
        <w:t xml:space="preserve">definiert ist. So existiert keine einheitliche Definition von Intelligenz, welche </w:t>
      </w:r>
      <w:r w:rsidR="001450E0">
        <w:t>als Referenz zu</w:t>
      </w:r>
      <w:r w:rsidR="00B1626C">
        <w:t>r Beurteilung eines Systems dienen kann</w:t>
      </w:r>
      <w:r w:rsidR="00A676DB">
        <w:t xml:space="preserve"> </w:t>
      </w:r>
      <w:sdt>
        <w:sdtPr>
          <w:alias w:val="To edit, see citavi.com/edit"/>
          <w:tag w:val="CitaviPlaceholder#0af340a5-adc0-4e68-9f5e-36adc7b110a9"/>
          <w:id w:val="663745058"/>
          <w:placeholder>
            <w:docPart w:val="4EE6C5CFD4D84E24A6E8B5CE8425BAB1"/>
          </w:placeholder>
        </w:sdtPr>
        <w:sdtContent>
          <w:r w:rsidR="00192D8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dlMGQyLWU0NTktNGQ5MS1hZDZjLThiYTljNzhiMTlhOSIsIlJhbmdlTGVuZ3RoIjoyNi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YjlkMzM5OGEtYmVkNC00NWMwLTk0ZDAtNDBkNjViNWIxN2RhIiwiUmFuZ2VTdGFydCI6MjYsIlJhbmdlTGVuZ3RoIjoyMSwiUmVmZXJlbmNlSWQiOiIzMTI2Y2I5Zi1iYzhmLTRhMTgtOWI3ZS0wZTViZjA4OTZiOG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T3JpZ2luYWxTdHJpbmciOiIyIiwiU3RhcnRQYWdlIjp7IiRpZCI6IjE5IiwiJHR5cGUiOiJTd2lzc0FjYWRlbWljLlBhZ2VOdW1iZXIsIFN3aXNzQWNhZGVtaWMiLCJJc0Z1bGx5TnVtZXJpYyI6dHJ1ZSwiTnVtYmVyIjoyLCJOdW1iZXJpbmdUeXBlIjowLCJOdW1lcmFsU3lzdGVtIjowLCJPcmlnaW5hbFN0cmluZyI6IjIiLCJQcmV0dHlTdHJpbmciOiIyIn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yZWYiOiI4In19XSwiQ2l0YXRpb25LZXlVcGRhdGVUeXBlIjowLCJDb2xsYWJvcmF0b3JzIjpbXSwiQ292ZXJQYXRoIjp7IiRpZCI6IjIy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yNy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I4IiwiQ291bnQiOjEsIlRleHRVbml0cyI6W3siJGlkIjoiMjkiLCJGb250U3R5bGUiOnsiJGlkIjoiMzAiLCJOZXV0cmFsIjp0cnVlfSwiUmVhZGluZ09yZGVyIjoxLCJUZXh0IjoiKHZnbC4gUmltc2NoYSAyMDA4LCBTLiAxMDU7IE1haW56ZXIgMjAxOSwgUy4gMikifV19LCJUYWciOiJDaXRhdmlQbGFjZWhvbGRlciMwYWYzNDBhNS1hZGMwLTRlNjgtOWY1ZS0zNmFkYzdiMTEwYTkiLCJUZXh0IjoiKHZnbC4gUmltc2NoYSAyMDA4LCBTLiAxMDU7IE1haW56ZXIgMjAxOSwgUy4gMikiLCJXQUlWZXJzaW9uIjoiNi4xMC4wLjAifQ==}</w:instrText>
          </w:r>
          <w:r w:rsidR="00192D87">
            <w:fldChar w:fldCharType="separate"/>
          </w:r>
          <w:r w:rsidR="00DD7AC9">
            <w:t>(vgl. Rimscha 2008, S. 105; Mainzer 2019, S. 2)</w:t>
          </w:r>
          <w:r w:rsidR="00192D87">
            <w:fldChar w:fldCharType="end"/>
          </w:r>
        </w:sdtContent>
      </w:sdt>
      <w:r w:rsidR="007F3307">
        <w:t>.</w:t>
      </w:r>
    </w:p>
    <w:p w14:paraId="738DDECA" w14:textId="02AE6686" w:rsidR="00030F4F" w:rsidRDefault="00836728" w:rsidP="005B35B0">
      <w:r>
        <w:t>Die wohl bekannteste und gleichwohl älteste Definition</w:t>
      </w:r>
      <w:r w:rsidR="001D0648">
        <w:t xml:space="preserve"> </w:t>
      </w:r>
      <w:r w:rsidR="00842E77">
        <w:t>für den Begriff der</w:t>
      </w:r>
      <w:r w:rsidR="001C116A">
        <w:t xml:space="preserve"> künstlichen Intelligenz stammt von Turing aus den 1950er Jahren. </w:t>
      </w:r>
      <w:r w:rsidR="00E60C99">
        <w:t xml:space="preserve">Dem sogenannten Turing-Test zur Folge </w:t>
      </w:r>
      <w:r w:rsidR="00FE0FE7">
        <w:t>ist ein System dann als intelligent</w:t>
      </w:r>
      <w:r w:rsidR="00842E77">
        <w:t xml:space="preserve"> anzu</w:t>
      </w:r>
      <w:r w:rsidR="00891F6D">
        <w:t>s</w:t>
      </w:r>
      <w:r w:rsidR="00842E77">
        <w:t>ehen</w:t>
      </w:r>
      <w:r w:rsidR="00FE0FE7">
        <w:t xml:space="preserve">, wenn eine beobachtende Person </w:t>
      </w:r>
      <w:r w:rsidR="00854CAB">
        <w:t>nicht mehr in der Lage ist zu unterscheiden, ob sie mit eine</w:t>
      </w:r>
      <w:r w:rsidR="001D0648">
        <w:t xml:space="preserve">r Maschine </w:t>
      </w:r>
      <w:r w:rsidR="00854CAB">
        <w:t>oder einer natürlichen Person interagiert</w:t>
      </w:r>
      <w:r w:rsidR="00BA324F">
        <w:t xml:space="preserve"> </w:t>
      </w:r>
      <w:sdt>
        <w:sdtPr>
          <w:alias w:val="To edit, see citavi.com/edit"/>
          <w:tag w:val="CitaviPlaceholder#40fedf13-3de7-43fc-b2d5-5cc80b258b87"/>
          <w:id w:val="2049096466"/>
          <w:placeholder>
            <w:docPart w:val="C9D9B3F695374B7E8C292F0B9FF560FC"/>
          </w:placeholder>
        </w:sdtPr>
        <w:sdtContent>
          <w:r w:rsidR="0031374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2NzAwLTZhNGEtNDQ2My05MTUxLTkzODI1YWJlNGE1Yy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ApIn1dfSwiVGFnIjoiQ2l0YXZpUGxhY2Vob2xkZXIjNDBmZWRmMTMtM2RlNy00M2ZjLWIyZDUtNWNjODBiMjU4Yjg3IiwiVGV4dCI6Iih2Z2wuIE1haW56ZXIgMjAxOSwgUy4gMTApIiwiV0FJVmVyc2lvbiI6IjYuMTAuMC4wIn0=}</w:instrText>
          </w:r>
          <w:r w:rsidR="00313742">
            <w:fldChar w:fldCharType="separate"/>
          </w:r>
          <w:r w:rsidR="00DD7AC9">
            <w:t>(vgl. Mainzer 2019, S. 10)</w:t>
          </w:r>
          <w:r w:rsidR="00313742">
            <w:fldChar w:fldCharType="end"/>
          </w:r>
        </w:sdtContent>
      </w:sdt>
      <w:r w:rsidR="00313742">
        <w:t xml:space="preserve">. </w:t>
      </w:r>
      <w:r w:rsidR="00B011CF">
        <w:t>Diese Aussage wurde entsprechend oft auch hinterfragt</w:t>
      </w:r>
      <w:r w:rsidR="00F46B3B">
        <w:t xml:space="preserve">. Bekannt wurde die Kritik von </w:t>
      </w:r>
      <w:r w:rsidR="00524235">
        <w:t>Ada Lovelace</w:t>
      </w:r>
      <w:r w:rsidR="00A64FEA">
        <w:t xml:space="preserve">, die behauptete, eine Maschine könne ausschließlich de Zweck dienen, für den sie letztendlich programmiert wurde </w:t>
      </w:r>
      <w:sdt>
        <w:sdtPr>
          <w:alias w:val="To edit, see citavi.com/edit"/>
          <w:tag w:val="CitaviPlaceholder#f8da4571-dfca-4f89-8aee-8fcbc5351ecc"/>
          <w:id w:val="-2031565135"/>
          <w:placeholder>
            <w:docPart w:val="C9D9B3F695374B7E8C292F0B9FF560FC"/>
          </w:placeholder>
        </w:sdtPr>
        <w:sdtContent>
          <w:r w:rsidR="00B500CC">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DFmOWQxLTc5MDAtNDhjZi05YWY2LTgzYTNhMmJkYTVhM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ZjhkYTQ1NzEtZGZjYS00Zjg5LThhZWUtOGZjYmM1MzUxZWNjIiwiVGV4dCI6Iih2Z2wuIExpZ2dpZXJpIHVuZCBNw7xsbGVyIDIwMTksIFMuIDMwNCkiLCJXQUlWZXJzaW9uIjoiNi4xMC4wLjAifQ==}</w:instrText>
          </w:r>
          <w:r w:rsidR="00B500CC">
            <w:fldChar w:fldCharType="separate"/>
          </w:r>
          <w:r w:rsidR="00DD7AC9">
            <w:t>(vgl. Liggieri und Müller 2019, S. 304)</w:t>
          </w:r>
          <w:r w:rsidR="00B500CC">
            <w:fldChar w:fldCharType="end"/>
          </w:r>
        </w:sdtContent>
      </w:sdt>
      <w:r w:rsidR="00E701B4">
        <w:t xml:space="preserve">. Noch eindrucksvoller wird </w:t>
      </w:r>
      <w:r w:rsidR="00CE4D68">
        <w:t>die</w:t>
      </w:r>
      <w:r w:rsidR="00E701B4">
        <w:t xml:space="preserve"> Kritik am Beispiel des </w:t>
      </w:r>
      <w:r w:rsidR="00CE4D68">
        <w:t>„</w:t>
      </w:r>
      <w:r w:rsidR="00CB1372">
        <w:t>Chinesischen Zimmers</w:t>
      </w:r>
      <w:r w:rsidR="00CE4D68">
        <w:t>“</w:t>
      </w:r>
      <w:r w:rsidR="00201178">
        <w:t xml:space="preserve"> nach Searle </w:t>
      </w:r>
      <w:sdt>
        <w:sdtPr>
          <w:alias w:val="To edit, see citavi.com/edit"/>
          <w:tag w:val="CitaviPlaceholder#d0cf9a83-cdd6-4b12-80fd-133e2cc0128d"/>
          <w:id w:val="1142240943"/>
          <w:placeholder>
            <w:docPart w:val="EA591F6B2DD148E4B43A3754FB3DB98B"/>
          </w:placeholder>
        </w:sdtPr>
        <w:sdtContent>
          <w:r w:rsidR="0020117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ExMWE5LTk1NTctNDMwZC1hMGYyLTk0NjYxYTdkOWZkZSIsIlJhbmdlTGVuZ3RoIjo2LCJSZWZlcmVuY2VJZCI6IjU2NDk5ODYyLTY1YmUtNDQwZC04OTUzLThiMjUxMTZhYmM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y9TMDE0MDUyNVgwMDAwNTc1NiIsIlVyaVN0cmluZyI6Imh0dHBzOi8vZG9pLm9yZy8xMC4xMDE3L1MwMTQwNTI1WDAwMDA1Nz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Tk4MCkifV19LCJUYWciOiJDaXRhdmlQbGFjZWhvbGRlciNkMGNmOWE4My1jZGQ2LTRiMTItODBmZC0xMzNlMmNjMDEyOGQiLCJUZXh0IjoiKDE5ODApIiwiV0FJVmVyc2lvbiI6IjYuMTAuMC4wIn0=}</w:instrText>
          </w:r>
          <w:r w:rsidR="00201178">
            <w:fldChar w:fldCharType="separate"/>
          </w:r>
          <w:r w:rsidR="00EE6313">
            <w:t>(1980)</w:t>
          </w:r>
          <w:r w:rsidR="00201178">
            <w:fldChar w:fldCharType="end"/>
          </w:r>
        </w:sdtContent>
      </w:sdt>
      <w:r w:rsidR="00CB1372">
        <w:t>. Hierbei handelt es sich um ein gedankliches Experiment</w:t>
      </w:r>
      <w:r w:rsidR="009B4428">
        <w:t xml:space="preserve"> mit Ursprung in der Psychologie</w:t>
      </w:r>
      <w:r w:rsidR="00CB1372">
        <w:t xml:space="preserve">, bei dem eine Person in einem Raum steht und </w:t>
      </w:r>
      <w:r w:rsidR="00C07EF5">
        <w:t xml:space="preserve">Fragen auf Chinesisch gestellt bekommt. </w:t>
      </w:r>
      <w:r w:rsidR="00020D97">
        <w:t xml:space="preserve">Als einziges Hilfsmittel verfügt die Person über ein Regelbuch, mit dessen Hilfe sie </w:t>
      </w:r>
      <w:r w:rsidR="00020D97">
        <w:lastRenderedPageBreak/>
        <w:t xml:space="preserve">die Fragen ebenfalls auf Chinesisch beantworten muss. Eine außenstehende Person könnte zu dem Schluss kommen, dass die Person im Raum </w:t>
      </w:r>
      <w:r w:rsidR="00D91FA6">
        <w:t xml:space="preserve">die Sprache Chinesisch beherrscht, obwohl sie in Wahrheit nur einen fest definierten Regelsatz </w:t>
      </w:r>
      <w:r w:rsidR="00236C88">
        <w:t xml:space="preserve">abarbeitet und überhaupt nicht über Kenntnisse der chinesischen Sprache verfügt </w:t>
      </w:r>
      <w:sdt>
        <w:sdtPr>
          <w:alias w:val="To edit, see citavi.com/edit"/>
          <w:tag w:val="CitaviPlaceholder#51cf8059-8c98-4c8d-afb3-82f356a7a237"/>
          <w:id w:val="-939752772"/>
          <w:placeholder>
            <w:docPart w:val="C9D9B3F695374B7E8C292F0B9FF560FC"/>
          </w:placeholder>
        </w:sdtPr>
        <w:sdtContent>
          <w:r w:rsidR="00236C8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k2ZWI4LTQzY2QtNGQ2MS05ZmQwLTBmZDczZjM2N2U2Z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NTFjZjgwNTktOGM5OC00YzhkLWFmYjMtODJmMzU2YTdhMjM3IiwiVGV4dCI6Iih2Z2wuIExpZ2dpZXJpIHVuZCBNw7xsbGVyIDIwMTksIFMuIDMwNCkiLCJXQUlWZXJzaW9uIjoiNi4xMC4wLjAifQ==}</w:instrText>
          </w:r>
          <w:r w:rsidR="00236C88">
            <w:fldChar w:fldCharType="separate"/>
          </w:r>
          <w:r w:rsidR="00DD7AC9">
            <w:t>(vgl. Liggieri und Müller 2019, S. 304)</w:t>
          </w:r>
          <w:r w:rsidR="00236C88">
            <w:fldChar w:fldCharType="end"/>
          </w:r>
        </w:sdtContent>
      </w:sdt>
      <w:r w:rsidR="00236C88">
        <w:t xml:space="preserve">. Diese beiden Gegenargumente zeigen deutlich, dass die </w:t>
      </w:r>
      <w:r w:rsidR="005C26CD">
        <w:t>fehlende</w:t>
      </w:r>
      <w:r w:rsidR="00236C88">
        <w:t xml:space="preserve"> äußere Unterscheidbarkeit </w:t>
      </w:r>
      <w:r>
        <w:t>zwischen einem Menschen</w:t>
      </w:r>
      <w:r w:rsidR="00236C88">
        <w:t xml:space="preserve"> und </w:t>
      </w:r>
      <w:r w:rsidR="00DB4189">
        <w:t xml:space="preserve">einer </w:t>
      </w:r>
      <w:r w:rsidR="00236C88">
        <w:t>Maschine noch nicht zwangsläufi</w:t>
      </w:r>
      <w:r w:rsidR="005B51EF">
        <w:t>g eine Interaktion mit einem</w:t>
      </w:r>
      <w:r w:rsidR="00F57BD5">
        <w:t xml:space="preserve"> scheinbar</w:t>
      </w:r>
      <w:r w:rsidR="008C78E6">
        <w:t xml:space="preserve"> intelligenten</w:t>
      </w:r>
      <w:r w:rsidR="005B51EF">
        <w:t xml:space="preserve"> Individuum von </w:t>
      </w:r>
      <w:r w:rsidR="005C26CD">
        <w:t xml:space="preserve">bedeuten. </w:t>
      </w:r>
      <w:r w:rsidR="008B16BB">
        <w:t xml:space="preserve">Im </w:t>
      </w:r>
      <w:r w:rsidR="008C78E6">
        <w:t xml:space="preserve">letztgenannten </w:t>
      </w:r>
      <w:r w:rsidR="00900265">
        <w:t>Beispiel</w:t>
      </w:r>
      <w:r w:rsidR="008B16BB">
        <w:t xml:space="preserve"> wäre </w:t>
      </w:r>
      <w:r w:rsidR="00900265">
        <w:t xml:space="preserve">dann </w:t>
      </w:r>
      <w:r w:rsidR="008B16BB">
        <w:t>Intelligenz im Spiel, wenn die Person innerhalb des Raumes sich tatsächlich Kenntnisse der chinesischen Sprache angeeignet hätte.</w:t>
      </w:r>
    </w:p>
    <w:p w14:paraId="2BBBF91C" w14:textId="119ED056" w:rsidR="000E1CB1" w:rsidRDefault="005C1E3A" w:rsidP="005B35B0">
      <w:r>
        <w:t>Ein</w:t>
      </w:r>
      <w:r w:rsidR="00483D28">
        <w:t xml:space="preserve">en weiteren, deutlich konkreteren Definitionsansatz liefert Mainzer </w:t>
      </w:r>
      <w:sdt>
        <w:sdtPr>
          <w:alias w:val="To edit, see citavi.com/edit"/>
          <w:tag w:val="CitaviPlaceholder#12f59375-9e13-44d2-8916-c3cf71dc6f30"/>
          <w:id w:val="27230759"/>
          <w:placeholder>
            <w:docPart w:val="672CDB7C181B49E19F01351D507D37F7"/>
          </w:placeholder>
        </w:sdtPr>
        <w:sdtContent>
          <w:r w:rsidR="00483D2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I5NTU1LWFjYTItNGVlOC1iMTU3LTY1ZDlmYjE2YTczZSIsIlJhbmdlTGVuZ3RoIjo2LCJSZWZlcmVuY2VJZCI6IjMxMjZjYjlmLWJjOGYtNGExOC05YjdlLTBlNWJmMDg5Nm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NSJ9fV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1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MTJmNTkzNzUtOWUxMy00NGQyLTg5MTYtYzNjZjcxZGM2ZjMwIiwiVGV4dCI6IigyMDE5KSIsIldBSVZlcnNpb24iOiI2LjEwLjAuMCJ9}</w:instrText>
          </w:r>
          <w:r w:rsidR="00483D28">
            <w:fldChar w:fldCharType="separate"/>
          </w:r>
          <w:r w:rsidR="00DD7AC9">
            <w:t>(2019)</w:t>
          </w:r>
          <w:r w:rsidR="00483D28">
            <w:fldChar w:fldCharType="end"/>
          </w:r>
        </w:sdtContent>
      </w:sdt>
      <w:r w:rsidR="00483D28">
        <w:t xml:space="preserve">. </w:t>
      </w:r>
      <w:r w:rsidR="00B056F4">
        <w:t xml:space="preserve">Er betrachtet Intelligenz nicht als absolute, binäre Eigenschaft, die durch ein Individuum entweder erfüllt oder nicht erfüllt sein kann, sondern relativiert den Begriff. </w:t>
      </w:r>
      <w:r w:rsidR="002F7A0E">
        <w:t xml:space="preserve">Statt einem </w:t>
      </w:r>
      <w:r w:rsidR="00694C08">
        <w:t>absoluten</w:t>
      </w:r>
      <w:r w:rsidR="002F7A0E">
        <w:t xml:space="preserve"> Vorhandensein oder Nichtvorhandensein der Eigenschaft Intelligenz, wird diese in Graden </w:t>
      </w:r>
      <w:r w:rsidR="009879A3">
        <w:t>angegeben</w:t>
      </w:r>
      <w:r w:rsidR="00C7630A">
        <w:t xml:space="preserve"> und bereits nicht mehr auf beliebige Individuen, sondern schon auf </w:t>
      </w:r>
      <w:r w:rsidR="00A972A6">
        <w:t>„[Computer]</w:t>
      </w:r>
      <w:r w:rsidR="001311A8">
        <w:t>Systeme</w:t>
      </w:r>
      <w:r w:rsidR="00A972A6">
        <w:t xml:space="preserve">“ </w:t>
      </w:r>
      <w:sdt>
        <w:sdtPr>
          <w:alias w:val="To edit, see citavi.com/edit"/>
          <w:tag w:val="CitaviPlaceholder#d6f96500-a70c-439c-ba96-c75bcbdcac3b"/>
          <w:id w:val="-1213662629"/>
          <w:placeholder>
            <w:docPart w:val="672CDB7C181B49E19F01351D507D37F7"/>
          </w:placeholder>
        </w:sdtPr>
        <w:sdtContent>
          <w:r w:rsidR="00A972A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IzNWVhLWY5YTQtNGMzNS04N2UyLWFjZjRmODllMTYwZS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NkNmY5NjUwMC1hNzBjLTQzOWMtYmE5Ni1jNzViY2JkY2FjM2IiLCJUZXh0IjoiKE1haW56ZXIgMjAxOSwgUy4gMykiLCJXQUlWZXJzaW9uIjoiNi4xMC4wLjAifQ==}</w:instrText>
          </w:r>
          <w:r w:rsidR="00A972A6">
            <w:fldChar w:fldCharType="separate"/>
          </w:r>
          <w:r w:rsidR="00DD7AC9">
            <w:t>(Mainzer 2019, S. 3)</w:t>
          </w:r>
          <w:r w:rsidR="00A972A6">
            <w:fldChar w:fldCharType="end"/>
          </w:r>
        </w:sdtContent>
      </w:sdt>
      <w:r w:rsidR="001311A8">
        <w:t xml:space="preserve"> bezogen</w:t>
      </w:r>
      <w:r w:rsidR="00C7630A">
        <w:t xml:space="preserve">. </w:t>
      </w:r>
      <w:r w:rsidR="00B056F4">
        <w:t xml:space="preserve">Demzufolge hängt der Intelligenzgrad eines </w:t>
      </w:r>
      <w:r w:rsidR="001311A8">
        <w:t xml:space="preserve">Systems </w:t>
      </w:r>
      <w:r w:rsidR="004E1B30">
        <w:t xml:space="preserve">„vom Grad der Selbstständigkeit, vom </w:t>
      </w:r>
      <w:r w:rsidR="00197AE7">
        <w:t>Grad der Komplexität des Problems und dem Grad der Effizienz der Problemlösung“</w:t>
      </w:r>
      <w:r w:rsidR="004106E3">
        <w:t xml:space="preserve"> </w:t>
      </w:r>
      <w:sdt>
        <w:sdtPr>
          <w:alias w:val="To edit, see citavi.com/edit"/>
          <w:tag w:val="CitaviPlaceholder#58e388c3-2c99-43b5-9454-7d372f23fc50"/>
          <w:id w:val="-1962108376"/>
          <w:placeholder>
            <w:docPart w:val="672CDB7C181B49E19F01351D507D37F7"/>
          </w:placeholder>
        </w:sdtPr>
        <w:sdtContent>
          <w:r w:rsidR="00236F69">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Tk5MDBjLWM1YzYtNDUyMC05NmRlLWRmNzllZGM4Mjk4Ni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M1OGUzODhjMy0yYzk5LTQzYjUtOTQ1NC03ZDM3MmYyM2ZjNTAiLCJUZXh0IjoiKE1haW56ZXIgMjAxOSwgUy4gMykiLCJXQUlWZXJzaW9uIjoiNi4xMC4wLjAifQ==}</w:instrText>
          </w:r>
          <w:r w:rsidR="00236F69">
            <w:fldChar w:fldCharType="separate"/>
          </w:r>
          <w:r w:rsidR="00DD7AC9">
            <w:t>(Mainzer 2019, S. 3)</w:t>
          </w:r>
          <w:r w:rsidR="00236F69">
            <w:fldChar w:fldCharType="end"/>
          </w:r>
        </w:sdtContent>
      </w:sdt>
      <w:r w:rsidR="00197AE7">
        <w:t xml:space="preserve"> ab.</w:t>
      </w:r>
      <w:r w:rsidR="00E5330D">
        <w:t xml:space="preserve"> Diese Definition eröffnet i</w:t>
      </w:r>
      <w:r w:rsidR="00836728">
        <w:t>n</w:t>
      </w:r>
      <w:r w:rsidR="00E5330D">
        <w:t xml:space="preserve"> Bezug auf ein Betriebsleitsystem </w:t>
      </w:r>
      <w:r w:rsidR="009E35F1">
        <w:t xml:space="preserve">neue Möglichkeiten. So können Selbstständigkeit, Komplexität des Problems und Effizienz </w:t>
      </w:r>
      <w:r w:rsidR="00A420CD">
        <w:t xml:space="preserve">gemessen und </w:t>
      </w:r>
      <w:r w:rsidR="00C2178F">
        <w:t>in alternativen System</w:t>
      </w:r>
      <w:r w:rsidR="008C7AD2">
        <w:t>en</w:t>
      </w:r>
      <w:r w:rsidR="00C2178F">
        <w:t xml:space="preserve"> miteinander verglichen</w:t>
      </w:r>
      <w:r w:rsidR="00A420CD">
        <w:t xml:space="preserve"> werden.</w:t>
      </w:r>
    </w:p>
    <w:p w14:paraId="29DF551A" w14:textId="043D2239" w:rsidR="00512767" w:rsidRPr="005B35B0" w:rsidRDefault="001A06DE" w:rsidP="005B35B0">
      <w:r>
        <w:t xml:space="preserve">Noch kürzer fasst sich Rimscha </w:t>
      </w:r>
      <w:sdt>
        <w:sdtPr>
          <w:alias w:val="To edit, see citavi.com/edit"/>
          <w:tag w:val="CitaviPlaceholder#7d64374a-2731-46c0-bdbc-0329ea026929"/>
          <w:id w:val="-1218199778"/>
          <w:placeholder>
            <w:docPart w:val="AB494F83BCEE4B40B455DA14353B4A89"/>
          </w:placeholder>
        </w:sdtPr>
        <w:sdtContent>
          <w:r>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M3ZTA4LWNmNDAtNDJlOC1iM2M5LTIwMTZlODk1MjAzZSIsIlJhbmdlTGVuZ3RoIjo2LCJSZWZlcmVuY2VJZCI6ImJiZTZjZWQ2LTNmNjAtNDMxYy04ZWEwLTEzN2I3M2YwOGF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lJpbXNjaGEiLCJQcmVmaXgiOiJ2b24iLCJQcm90ZWN0ZWQiOmZhbHNlLCJTZXgiOjIsIkNyZWF0ZWRCeSI6Il9TZWJhc3RpYW4gS25vcGYiLCJDcmVhdGVkT24iOiIyMDIyLTA5LTExVDA2OjQ0OjM0IiwiTW9kaWZpZWRCeSI6Il9TZWJhc3RpYW4gS25vcGYiLCJJZCI6ImI4NzBjMmRhLWJkYjAtNDY5YS05MGYxLTE0ZjlmZWVjMmRjNSIsIk1vZGlmaWVkT24iOiIyMDIyLTA5LTExVDA2OjQ0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3V3ZmNvazIuanBnIiwiVXJpU3RyaW5nIjoiYmJlNmNlZDYtM2Y2MC00MzFjLThlYTAtMTM3YjczZjA4YWY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YnBsdXMuYnN6LWJ3LmRlL2JzejI4NjAzMDA3MWluaC5odG0iLCJVcmlTdHJpbmciOiJodHRwczovL3N3YnBsdXMuYnN6LWJ3LmRlL2JzejI4NjAzMDA3MWluaC5odG0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dkNjQzNzRhLTI3MzEtNDZjMC1iZGJjLTAzMjllYTAyNjkyOSIsIlRleHQiOiIoMjAwOCkiLCJXQUlWZXJzaW9uIjoiNi4xMC4wLjAifQ==}</w:instrText>
          </w:r>
          <w:r>
            <w:fldChar w:fldCharType="separate"/>
          </w:r>
          <w:r w:rsidR="00DD7AC9">
            <w:t>(2008)</w:t>
          </w:r>
          <w:r>
            <w:fldChar w:fldCharType="end"/>
          </w:r>
        </w:sdtContent>
      </w:sdt>
      <w:r w:rsidR="00A731C7">
        <w:t xml:space="preserve"> bei seiner Definition. </w:t>
      </w:r>
      <w:r w:rsidR="00B306FA">
        <w:t xml:space="preserve">Diese besagt sinngemäß, dass ein System dann als intelligent angesehen werden kann, wenn </w:t>
      </w:r>
      <w:r w:rsidR="008F374B">
        <w:t xml:space="preserve">selbstständig Probleme lösen kann, ohne vorher von einem Menschen gesagt zu </w:t>
      </w:r>
      <w:r w:rsidR="009F564C">
        <w:t>bekommen,</w:t>
      </w:r>
      <w:r w:rsidR="008F374B">
        <w:t xml:space="preserve"> wie </w:t>
      </w:r>
      <w:r w:rsidR="00734419">
        <w:t xml:space="preserve">genau </w:t>
      </w:r>
      <w:r w:rsidR="008F374B">
        <w:t>das Problem gelöst werden soll</w:t>
      </w:r>
      <w:r w:rsidR="00C12C5F">
        <w:t xml:space="preserve"> </w:t>
      </w:r>
      <w:sdt>
        <w:sdtPr>
          <w:alias w:val="To edit, see citavi.com/edit"/>
          <w:tag w:val="CitaviPlaceholder#cf0877be-d3ef-4066-80a2-cca252b1e7ba"/>
          <w:id w:val="1645459659"/>
          <w:placeholder>
            <w:docPart w:val="169004DA945E48FAB1AEC06C92540140"/>
          </w:placeholder>
        </w:sdtPr>
        <w:sdtContent>
          <w:r w:rsidR="00D47BFD">
            <w:fldChar w:fldCharType="begin"/>
          </w:r>
          <w:r w:rsidR="00D47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zU1ZjgxLTM3ZTktNDYyZC04NWJhLWFlMTcyYTVkMGRhZiIsIlJhbmdlTGVuZ3RoIjoyNy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mltc2NoYSAyMDA4LCBTLiAxMDUpIn1dfSwiVGFnIjoiQ2l0YXZpUGxhY2Vob2xkZXIjY2YwODc3YmUtZDNlZi00MDY2LTgwYTItY2NhMjUyYjFlN2JhIiwiVGV4dCI6Iih2Z2wuIFJpbXNjaGEgMjAwOCwgUy4gMTA1KSIsIldBSVZlcnNpb24iOiI2LjEwLjAuMCJ9}</w:instrText>
          </w:r>
          <w:r w:rsidR="00D47BFD">
            <w:fldChar w:fldCharType="separate"/>
          </w:r>
          <w:r w:rsidR="00DD7AC9">
            <w:t>(vgl. Rimscha 2008, S. 105)</w:t>
          </w:r>
          <w:r w:rsidR="00D47BFD">
            <w:fldChar w:fldCharType="end"/>
          </w:r>
        </w:sdtContent>
      </w:sdt>
      <w:r w:rsidR="008F374B">
        <w:t>.</w:t>
      </w:r>
      <w:r w:rsidR="00B535FA">
        <w:t xml:space="preserve"> </w:t>
      </w:r>
      <w:r w:rsidR="00CB0422">
        <w:t xml:space="preserve">Dieser </w:t>
      </w:r>
      <w:r w:rsidR="00526D3F">
        <w:t xml:space="preserve">Auffassung ähnelt auch die Definition von Nahrstedt </w:t>
      </w:r>
      <w:sdt>
        <w:sdtPr>
          <w:alias w:val="To edit, see citavi.com/edit"/>
          <w:tag w:val="CitaviPlaceholder#7f82bbe8-2f69-4010-8194-9cdc4a38c945"/>
          <w:id w:val="1679462648"/>
          <w:placeholder>
            <w:docPart w:val="169004DA945E48FAB1AEC06C92540140"/>
          </w:placeholder>
        </w:sdtPr>
        <w:sdtContent>
          <w:r w:rsidR="00526D3F">
            <w:fldChar w:fldCharType="begin"/>
          </w:r>
          <w:r w:rsidR="0052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GY5N2RiLThmNWMtNDQ3NC1iNmM5LThmYWU2MTcwNWNhOCIsIlJhbmdlTGVuZ3RoIjo2LCJSZWZlcmVuY2VJZCI6ImU0NzkxNDliLWI5YmQtNDRhMS1iODI3LWEyMTcyNzg0ZW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NSJ9fV0sIk9yZ2FuaXphdGlvbnMiOltdLCJPdGhlcnNJbnZvbHZlZCI6W10sIlBsYWNlT2ZQdWJsaWNhdGlvbiI6IldpZXNiYWRlbiIsIlB1Ymxpc2hlcnMiOlt7IiRpZCI6IjEx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NS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3ZjgyYmJlOC0yZjY5LTQwMTAtODE5NC05Y2RjNGEzOGM5NDUiLCJUZXh0IjoiKDIwMTIpIiwiV0FJVmVyc2lvbiI6IjYuMTAuMC4wIn0=}</w:instrText>
          </w:r>
          <w:r w:rsidR="00526D3F">
            <w:fldChar w:fldCharType="separate"/>
          </w:r>
          <w:r w:rsidR="00DD7AC9">
            <w:t>(2012)</w:t>
          </w:r>
          <w:r w:rsidR="00526D3F">
            <w:fldChar w:fldCharType="end"/>
          </w:r>
        </w:sdtContent>
      </w:sdt>
      <w:r w:rsidR="00526D3F">
        <w:t xml:space="preserve">. </w:t>
      </w:r>
      <w:r w:rsidR="00C80DB1">
        <w:t xml:space="preserve">Ein System im Kontext der künstlichen Intelligenz ist demnach als sogenanntes Expertensystem anzusehen, wenn </w:t>
      </w:r>
      <w:r w:rsidR="004C4873">
        <w:t xml:space="preserve">die gelieferten Lösungen „von der Qualität her von denen eines menschlichen Experten nicht zu unterscheiden sind“ </w:t>
      </w:r>
      <w:sdt>
        <w:sdtPr>
          <w:alias w:val="To edit, see citavi.com/edit"/>
          <w:tag w:val="CitaviPlaceholder#648073c5-c73b-459a-946b-c4413bc39fb6"/>
          <w:id w:val="-1862506106"/>
          <w:placeholder>
            <w:docPart w:val="169004DA945E48FAB1AEC06C92540140"/>
          </w:placeholder>
        </w:sdtPr>
        <w:sdtContent>
          <w:r w:rsidR="004C4873">
            <w:fldChar w:fldCharType="begin"/>
          </w:r>
          <w:r w:rsidR="00B20F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I2MDFkLWUwNmItNDY3Ni1hYWQ2LWQ0MTBlOWI2OWI2MiIsIlJhbmdlTGVuZ3RoIjoyNCwiUmVmZXJlbmNlSWQiOiJlNDc5MTQ5Yi1iOWJkLTQ0YTEtYjgyNy1hMjE3Mjc4NGVk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2IiwiU3RhcnRQYWdlIjp7IiRpZCI6IjUiLCIkdHlwZSI6IlN3aXNzQWNhZGVtaWMuUGFnZU51bWJlciwgU3dpc3NBY2FkZW1pYyIsIklzRnVsbHlOdW1lcmljIjp0cnVlLCJOdW1iZXIiOjI0NiwiTnVtYmVyaW5nVHlwZSI6MCwiTnVtZXJhbFN5c3RlbSI6MCwiT3JpZ2luYWxTdHJpbmciOiIyNDYiLCJQcmV0dHlTdHJpbmciOiIy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gzNDgtMTk4MC0yIiwiRWRpdG9ycyI6W10sIkV2YWx1YXRpb25Db21wbGV4aXR5IjowLCJFdmFsdWF0aW9uU291cmNlVGV4dEZvcm1hdCI6MCwiR3JvdXBzIjpbXSwiSGFzTGFiZWwxIjpmYWxzZSwiSGFzTGFiZWwyIjpmYWxzZSwiSXNibiI6Ijk3OC0zLTgzNDgtMTY5Mi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OCJ9fV0sIk9yZ2FuaXphdGlvbnMiOltdLCJPdGhlcnNJbnZvbHZlZCI6W10sIlBsYWNlT2ZQdWJsaWNhdGlvbiI6IldpZXNiYWRlbiIsIlB1Ymxpc2hlcnMiOlt7IiRpZCI6IjE0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OC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4In19LCJVc2VOdW1iZXJpbmdUeXBlT2ZQYXJlbnREb2N1bWVudCI6ZmFsc2V9XSwiRm9ybWF0dGVkVGV4dCI6eyIkaWQiOiIxNSIsIkNvdW50IjoxLCJUZXh0VW5pdHMiOlt7IiRpZCI6IjE2IiwiRm9udFN0eWxlIjp7IiRpZCI6IjE3IiwiTmV1dHJhbCI6dHJ1ZX0sIlJlYWRpbmdPcmRlciI6MSwiVGV4dCI6IihOYWhyc3RlZHQgMjAxMiwgUy4gMjQ2KSJ9XX0sIlRhZyI6IkNpdGF2aVBsYWNlaG9sZGVyIzY0ODA3M2M1LWM3M2ItNDU5YS05NDZiLWM0NDEzYmMzOWZiNiIsIlRleHQiOiIoTmFocnN0ZWR0IDIwMTIsIFMuIDI0NikiLCJXQUlWZXJzaW9uIjoiNi4xMC4wLjAifQ==}</w:instrText>
          </w:r>
          <w:r w:rsidR="004C4873">
            <w:fldChar w:fldCharType="separate"/>
          </w:r>
          <w:r w:rsidR="00DD7AC9">
            <w:t>(Nahrstedt 2012, S. 246)</w:t>
          </w:r>
          <w:r w:rsidR="004C4873">
            <w:fldChar w:fldCharType="end"/>
          </w:r>
        </w:sdtContent>
      </w:sdt>
      <w:r w:rsidR="00B20FD7">
        <w:t>.</w:t>
      </w:r>
    </w:p>
    <w:p w14:paraId="6EDF355D" w14:textId="12548A9F" w:rsidR="0060665E" w:rsidRDefault="0060665E" w:rsidP="005B35B0">
      <w:r>
        <w:t xml:space="preserve">Der Begriff des Expertensystems </w:t>
      </w:r>
      <w:r w:rsidR="006A1582">
        <w:t xml:space="preserve">taucht auch in der historischen Forschung zur künstlichen Intelligenz auf. Während </w:t>
      </w:r>
      <w:r w:rsidR="00233C40">
        <w:t xml:space="preserve">bereits im Barockzeitalter </w:t>
      </w:r>
      <w:r w:rsidR="003848A5">
        <w:t xml:space="preserve">versucht wird, Gedankengut und erlerntes Wissen </w:t>
      </w:r>
      <w:r w:rsidR="00E92B42">
        <w:t>allein</w:t>
      </w:r>
      <w:r w:rsidR="00DF72C9">
        <w:t xml:space="preserve"> auf Rechnungen zurückzuführen, wächst der Wunsch nach einer Universalsprache</w:t>
      </w:r>
      <w:r w:rsidR="00E92B42">
        <w:t xml:space="preserve">. Diese </w:t>
      </w:r>
      <w:r w:rsidR="00E92B42" w:rsidRPr="00E92B42">
        <w:rPr>
          <w:i/>
          <w:iCs/>
        </w:rPr>
        <w:t>Lingua Universalis</w:t>
      </w:r>
      <w:r w:rsidR="00E92B42">
        <w:t xml:space="preserve"> soll</w:t>
      </w:r>
      <w:r w:rsidR="00B357E0">
        <w:t xml:space="preserve"> </w:t>
      </w:r>
      <w:r w:rsidR="00456538">
        <w:t xml:space="preserve">es unabhängig vom Inhalt </w:t>
      </w:r>
      <w:r w:rsidR="00393282">
        <w:t xml:space="preserve">möglich machen, Wissen in einem mathematischen Kalkül auszudrücken </w:t>
      </w:r>
      <w:sdt>
        <w:sdtPr>
          <w:alias w:val="To edit, see citavi.com/edit"/>
          <w:tag w:val="CitaviPlaceholder#ae3d6fae-319b-4a52-9ec7-c0f987035e0d"/>
          <w:id w:val="-999341162"/>
          <w:placeholder>
            <w:docPart w:val="92BA52E26BE94E2C945DCD0C32C0EE0B"/>
          </w:placeholder>
        </w:sdtPr>
        <w:sdtContent>
          <w:r w:rsidR="006D0607">
            <w:fldChar w:fldCharType="begin"/>
          </w:r>
          <w:r w:rsidR="006D06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Y5MDRiLTMwZGItNDM5Zi04NTAxLTE5OWU4MzlhMzFmMSIsIlJhbmdlTGVuZ3RoIjoyN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1ODA0Ni0yIiwiRWRpdG9ycyI6W10sIkV2YWx1YXRpb25Db21wbGV4aXR5IjowLCJFdmFsdWF0aW9uU291cmNlVGV4dEZvcm1hdCI6MCwiR3JvdXBzIjpbXSwiSGFzTGFiZWwxIjpmYWxzZSwiSGFzTGFiZWwyIjpmYWxzZSwiSXNibiI6Ijk3OC0zLTY2Mi01ODA0NS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WFpbnplciAyMDE5LCBTLiA4KSJ9XX0sIlRhZyI6IkNpdGF2aVBsYWNlaG9sZGVyI2FlM2Q2ZmFlLTMxOWItNGE1Mi05ZWM3LWMwZjk4NzAzNWUwZCIsIlRleHQiOiIodmdsLiBNYWluemVyIDIwMTksIFMuIDgpIiwiV0FJVmVyc2lvbiI6IjYuMTAuMC4wIn0=}</w:instrText>
          </w:r>
          <w:r w:rsidR="006D0607">
            <w:fldChar w:fldCharType="separate"/>
          </w:r>
          <w:r w:rsidR="00DD7AC9">
            <w:t>(vgl. Mainzer 2019, S. 8)</w:t>
          </w:r>
          <w:r w:rsidR="006D0607">
            <w:fldChar w:fldCharType="end"/>
          </w:r>
        </w:sdtContent>
      </w:sdt>
      <w:r w:rsidR="009666BF">
        <w:t xml:space="preserve">. Die Ergebnisse dieser Forschungen waren jedoch bis </w:t>
      </w:r>
      <w:r w:rsidR="00EC0431">
        <w:t xml:space="preserve">Ende der 1960er Jahre kaum praktisch </w:t>
      </w:r>
      <w:r w:rsidR="009E0D44">
        <w:t>e</w:t>
      </w:r>
      <w:r w:rsidR="00EC0431">
        <w:t xml:space="preserve">insatzbar, weshalb sich </w:t>
      </w:r>
      <w:r w:rsidR="005D39DB">
        <w:t xml:space="preserve">in den 1970er Jahren der Begriff des Expertensystems etablierte. </w:t>
      </w:r>
      <w:r w:rsidR="009E0D44">
        <w:t xml:space="preserve">Hierrunter versteht sich die Abgrenzung vom „allgemeinen Problemlöser“ </w:t>
      </w:r>
      <w:sdt>
        <w:sdtPr>
          <w:alias w:val="To edit, see citavi.com/edit"/>
          <w:tag w:val="CitaviPlaceholder#78145630-6fe7-44c6-ae24-377ca682200b"/>
          <w:id w:val="-1091243841"/>
          <w:placeholder>
            <w:docPart w:val="92BA52E26BE94E2C945DCD0C32C0EE0B"/>
          </w:placeholder>
        </w:sdtPr>
        <w:sdtContent>
          <w:r w:rsidR="009E0D44">
            <w:fldChar w:fldCharType="begin"/>
          </w:r>
          <w:r w:rsidR="007537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U2ZmU1LWNjZjQtNGJhNS1hZGUxLWJiYzE0OGRmMDM2NSIsIlJhbmdlTGVuZ3RoIjoyM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V9XSwiRm9ybWF0dGVkVGV4dCI6eyIkaWQiOiIxNSIsIkNvdW50IjoxLCJUZXh0VW5pdHMiOlt7IiRpZCI6IjE2IiwiRm9udFN0eWxlIjp7IiRpZCI6IjE3IiwiTmV1dHJhbCI6dHJ1ZX0sIlJlYWRpbmdPcmRlciI6MSwiVGV4dCI6IihNYWluemVyIDIwMTksIFMuIDExKSJ9XX0sIlRhZyI6IkNpdGF2aVBsYWNlaG9sZGVyIzc4MTQ1NjMwLTZmZTctNDRjNi1hZTI0LTM3N2NhNjgyMjAwYiIsIlRleHQiOiIoTWFpbnplciAyMDE5LCBTLiAxMSkiLCJXQUlWZXJzaW9uIjoiNi4xMC4wLjAifQ==}</w:instrText>
          </w:r>
          <w:r w:rsidR="009E0D44">
            <w:fldChar w:fldCharType="separate"/>
          </w:r>
          <w:r w:rsidR="00DD7AC9">
            <w:t>(Mainzer 2019, S. 11)</w:t>
          </w:r>
          <w:r w:rsidR="009E0D44">
            <w:fldChar w:fldCharType="end"/>
          </w:r>
        </w:sdtContent>
      </w:sdt>
      <w:r w:rsidR="007537F7">
        <w:t xml:space="preserve"> hin zu </w:t>
      </w:r>
      <w:r w:rsidR="008A3391">
        <w:t xml:space="preserve">Expertenwissen in einem in sich geschlossenen und überschaubaren Bereich. </w:t>
      </w:r>
      <w:r w:rsidR="00A16616">
        <w:t xml:space="preserve">Ein Expertensystem </w:t>
      </w:r>
      <w:r w:rsidR="0071492B">
        <w:t xml:space="preserve">verfügt damit über begrenztes Wissen zu einem spezifischen Sachgebiet und kann mit diesem Wissen </w:t>
      </w:r>
      <w:r w:rsidR="0071492B">
        <w:lastRenderedPageBreak/>
        <w:t xml:space="preserve">entsprechend </w:t>
      </w:r>
      <w:r w:rsidR="007C53A8">
        <w:t xml:space="preserve">automatisch Schlussfolgerungen ziehen. Erst diese Eingrenzung ermöglicht erste praxistaugliche Anwendungen basierend auf künstlicher Intelligenz </w:t>
      </w:r>
      <w:sdt>
        <w:sdtPr>
          <w:alias w:val="To edit, see citavi.com/edit"/>
          <w:tag w:val="CitaviPlaceholder#fb7c5b20-8352-45ea-bc3b-8cb2e085a2b4"/>
          <w:id w:val="-139738751"/>
          <w:placeholder>
            <w:docPart w:val="92BA52E26BE94E2C945DCD0C32C0EE0B"/>
          </w:placeholder>
        </w:sdtPr>
        <w:sdtContent>
          <w:r w:rsidR="007C53A8">
            <w:fldChar w:fldCharType="begin"/>
          </w:r>
          <w:r w:rsidR="00F71F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jgwYTU0LTExZDctNGUzNy1hYzg5LTA1NmMyZjUwNDY5OC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IpIn1dfSwiVGFnIjoiQ2l0YXZpUGxhY2Vob2xkZXIjZmI3YzViMjAtODM1Mi00NWVhLWJjM2ItOGNiMmUwODVhMmI0IiwiVGV4dCI6Iih2Z2wuIE1haW56ZXIgMjAxOSwgUy4gMTIpIiwiV0FJVmVyc2lvbiI6IjYuMTAuMC4wIn0=}</w:instrText>
          </w:r>
          <w:r w:rsidR="007C53A8">
            <w:fldChar w:fldCharType="separate"/>
          </w:r>
          <w:r w:rsidR="00DD7AC9">
            <w:t>(vgl. Mainzer 2019, S. 12)</w:t>
          </w:r>
          <w:r w:rsidR="007C53A8">
            <w:fldChar w:fldCharType="end"/>
          </w:r>
        </w:sdtContent>
      </w:sdt>
      <w:r w:rsidR="00F71F2D">
        <w:t>.</w:t>
      </w:r>
    </w:p>
    <w:p w14:paraId="3B5FEE1D" w14:textId="77777777" w:rsidR="00875941" w:rsidRDefault="003D6830" w:rsidP="005B35B0">
      <w:r>
        <w:t>Die Kernaussagen dieser Definitionen lassen sich zu einer Arbeitsdefinition für den Begriff de</w:t>
      </w:r>
      <w:r w:rsidR="005C4000">
        <w:t>s</w:t>
      </w:r>
      <w:r>
        <w:t xml:space="preserve"> </w:t>
      </w:r>
      <w:r w:rsidR="00786708">
        <w:t>intelligenten Betriebsleitsystems</w:t>
      </w:r>
      <w:r>
        <w:t xml:space="preserve"> zusammenfassen, </w:t>
      </w:r>
      <w:r w:rsidR="00B36505">
        <w:t xml:space="preserve">die eine Bewertung des Funktionsprototypen aus Kapitel 3 ermöglichen und damit </w:t>
      </w:r>
      <w:r w:rsidR="008038CC">
        <w:t xml:space="preserve">die </w:t>
      </w:r>
      <w:r w:rsidR="00B36505">
        <w:t>Überprüfbarkeit sicherstell</w:t>
      </w:r>
      <w:r w:rsidR="008038CC">
        <w:t>t</w:t>
      </w:r>
      <w:r w:rsidR="00B36505">
        <w:t xml:space="preserve">. </w:t>
      </w:r>
    </w:p>
    <w:p w14:paraId="5CC314CA" w14:textId="362A3829" w:rsidR="00454F20" w:rsidRPr="00FE3C47" w:rsidRDefault="00A646F4" w:rsidP="00FE3C47">
      <w:pPr>
        <w:rPr>
          <w:rStyle w:val="Hervorhebung"/>
        </w:rPr>
      </w:pPr>
      <w:r w:rsidRPr="00FE3C47">
        <w:rPr>
          <w:rStyle w:val="Hervorhebung"/>
        </w:rPr>
        <w:t>Ein intelligentes Betriebsleitsystem ist demnach ein System, dass</w:t>
      </w:r>
      <w:r w:rsidR="00875941" w:rsidRPr="00FE3C47">
        <w:rPr>
          <w:rStyle w:val="Hervorhebung"/>
        </w:rPr>
        <w:t xml:space="preserve"> selbstständig in der Lage ist, komplexe Probleme effizient zu lösen, ohne dabei </w:t>
      </w:r>
      <w:r w:rsidR="001771D7" w:rsidRPr="00FE3C47">
        <w:rPr>
          <w:rStyle w:val="Hervorhebung"/>
        </w:rPr>
        <w:t>aus</w:t>
      </w:r>
      <w:r w:rsidR="00716650" w:rsidRPr="00FE3C47">
        <w:rPr>
          <w:rStyle w:val="Hervorhebung"/>
        </w:rPr>
        <w:t xml:space="preserve">schließlich vordefinierte Ergebnisse aus einer endlichen Menge auszuwählen, wobei </w:t>
      </w:r>
      <w:r w:rsidR="00D16B42">
        <w:rPr>
          <w:rStyle w:val="Hervorhebung"/>
        </w:rPr>
        <w:t>die gelieferten</w:t>
      </w:r>
      <w:r w:rsidR="00716650" w:rsidRPr="00FE3C47">
        <w:rPr>
          <w:rStyle w:val="Hervorhebung"/>
        </w:rPr>
        <w:t xml:space="preserve"> Ergebnisse hinsichtlich ihrer Qualität nicht von </w:t>
      </w:r>
      <w:r w:rsidR="00FE3C47" w:rsidRPr="00FE3C47">
        <w:rPr>
          <w:rStyle w:val="Hervorhebung"/>
        </w:rPr>
        <w:t>denen eines Menschen unterscheidbar sein dürfen.</w:t>
      </w:r>
    </w:p>
    <w:p w14:paraId="67590288" w14:textId="7DE2F896" w:rsidR="00454F20" w:rsidRDefault="0088567D" w:rsidP="00454F20">
      <w:r>
        <w:t>Die folgenden Stichpunkte beschreiben beispielhaft, wie ein solches intelligentes Betriebsleitsystem in der Praxis ausgeprägt sein könnte</w:t>
      </w:r>
      <w:r w:rsidR="00792DF5">
        <w:t>:</w:t>
      </w:r>
    </w:p>
    <w:p w14:paraId="5DA409EE" w14:textId="607045CD" w:rsidR="00B303C8" w:rsidRPr="005B35B0" w:rsidRDefault="00B303C8" w:rsidP="00B303C8">
      <w:pPr>
        <w:pStyle w:val="Listenabsatz"/>
        <w:numPr>
          <w:ilvl w:val="0"/>
          <w:numId w:val="30"/>
        </w:numPr>
      </w:pPr>
      <w:r>
        <w:t>Die Menge der Ergebnisse ist nicht von vorneherein endlich, sondern richtet sich nach messbaren, relevanten Einflussgrößen und</w:t>
      </w:r>
      <w:r w:rsidR="005C5AA2">
        <w:t xml:space="preserve"> bildet dabei auch Schnittmengen von</w:t>
      </w:r>
      <w:r>
        <w:t xml:space="preserve"> möglichen Kombinationen von Fahrwegen</w:t>
      </w:r>
      <w:r w:rsidR="005C5AA2">
        <w:t xml:space="preserve"> </w:t>
      </w:r>
      <w:r>
        <w:t>(Eigenständige Lösungsfindung)</w:t>
      </w:r>
    </w:p>
    <w:p w14:paraId="0021F5BF" w14:textId="77777777" w:rsidR="00B303C8" w:rsidRDefault="00B303C8" w:rsidP="00B303C8">
      <w:pPr>
        <w:pStyle w:val="Listenabsatz"/>
      </w:pPr>
    </w:p>
    <w:p w14:paraId="57687A04" w14:textId="26615C62" w:rsidR="00792DF5" w:rsidRDefault="006D05C8" w:rsidP="00E50E96">
      <w:pPr>
        <w:pStyle w:val="Listenabsatz"/>
        <w:numPr>
          <w:ilvl w:val="0"/>
          <w:numId w:val="30"/>
        </w:numPr>
      </w:pPr>
      <w:r>
        <w:t xml:space="preserve">Die </w:t>
      </w:r>
      <w:r w:rsidR="00E50E96">
        <w:t xml:space="preserve">Erkennung einer Störungssituation </w:t>
      </w:r>
      <w:r>
        <w:t xml:space="preserve">soll vom Betriebsleitsystem </w:t>
      </w:r>
      <w:r w:rsidR="0068078E">
        <w:t>automatisch basierend auf bekanntem Wissen erfolgen (Selbstständigkeit)</w:t>
      </w:r>
    </w:p>
    <w:p w14:paraId="6F37DABC" w14:textId="4155FF5F" w:rsidR="0068078E" w:rsidRDefault="0068078E" w:rsidP="00CD6853">
      <w:pPr>
        <w:pStyle w:val="Listenabsatz"/>
      </w:pPr>
    </w:p>
    <w:p w14:paraId="7BA856F4" w14:textId="052A42EC" w:rsidR="0068078E" w:rsidRDefault="0068078E" w:rsidP="00E50E96">
      <w:pPr>
        <w:pStyle w:val="Listenabsatz"/>
        <w:numPr>
          <w:ilvl w:val="0"/>
          <w:numId w:val="30"/>
        </w:numPr>
      </w:pPr>
      <w:r>
        <w:t xml:space="preserve">Die </w:t>
      </w:r>
      <w:r w:rsidR="00CD6853">
        <w:t xml:space="preserve">erwartete </w:t>
      </w:r>
      <w:r w:rsidR="00D55F7F">
        <w:t>Lösung bezieht sich auf die Anordnung von Umleitungen</w:t>
      </w:r>
      <w:r w:rsidR="00CD6853">
        <w:t>, nicht jedoch auf weitere Dispositive Maßnahmen wie beispielsweise Kurzwenden. Umleitungen sollen hingegen von nahezu beliebigem Umfang sein können (Komplexität)</w:t>
      </w:r>
    </w:p>
    <w:p w14:paraId="607EC02C" w14:textId="77777777" w:rsidR="003031B9" w:rsidRDefault="003031B9" w:rsidP="003031B9">
      <w:pPr>
        <w:pStyle w:val="Listenabsatz"/>
      </w:pPr>
    </w:p>
    <w:p w14:paraId="3F274494" w14:textId="2E808702" w:rsidR="003031B9" w:rsidRDefault="003031B9" w:rsidP="00E50E96">
      <w:pPr>
        <w:pStyle w:val="Listenabsatz"/>
        <w:numPr>
          <w:ilvl w:val="0"/>
          <w:numId w:val="30"/>
        </w:numPr>
      </w:pPr>
      <w:r>
        <w:t>Die Lösung soll im Optimalfall schneller als von einem Menschen, zumindest aber in angemessen kurzer Zeit geliefert werden (Effizienz)</w:t>
      </w:r>
    </w:p>
    <w:p w14:paraId="1BF4D67B" w14:textId="77777777" w:rsidR="00E53B38" w:rsidRDefault="00E53B38" w:rsidP="00E53B38">
      <w:pPr>
        <w:pStyle w:val="Listenabsatz"/>
      </w:pPr>
    </w:p>
    <w:p w14:paraId="78163565" w14:textId="77777777" w:rsidR="00B138D9" w:rsidRDefault="00B138D9">
      <w:pPr>
        <w:jc w:val="left"/>
      </w:pPr>
      <w:r>
        <w:br w:type="page"/>
      </w:r>
    </w:p>
    <w:p w14:paraId="6907D056" w14:textId="2A9ED5FA" w:rsidR="00B138D9" w:rsidRDefault="00B138D9" w:rsidP="00B138D9">
      <w:pPr>
        <w:pStyle w:val="berschrift2"/>
      </w:pPr>
      <w:bookmarkStart w:id="14" w:name="_Toc120181774"/>
      <w:r>
        <w:lastRenderedPageBreak/>
        <w:t>Überwachtes und unüberwachtes Lernen</w:t>
      </w:r>
      <w:bookmarkEnd w:id="14"/>
    </w:p>
    <w:p w14:paraId="58BB21F2" w14:textId="484A2B76" w:rsidR="003A5C2E" w:rsidRDefault="00395AC5" w:rsidP="00D41749">
      <w:r>
        <w:t xml:space="preserve">Insgesamt wird im </w:t>
      </w:r>
      <w:r w:rsidR="0086392E">
        <w:t>Machine Learning (</w:t>
      </w:r>
      <w:r>
        <w:t>ML</w:t>
      </w:r>
      <w:r w:rsidR="00216F97">
        <w:fldChar w:fldCharType="begin"/>
      </w:r>
      <w:r w:rsidR="00216F97">
        <w:instrText xml:space="preserve"> XE "</w:instrText>
      </w:r>
      <w:r w:rsidR="00216F97" w:rsidRPr="00CE0585">
        <w:instrText>ML</w:instrText>
      </w:r>
      <w:r w:rsidR="00216F97">
        <w:instrText>" \t "</w:instrText>
      </w:r>
      <w:r w:rsidR="00216F97" w:rsidRPr="0057534B">
        <w:rPr>
          <w:i/>
        </w:rPr>
        <w:instrText>Machine Learning</w:instrText>
      </w:r>
      <w:r w:rsidR="00216F97">
        <w:instrText xml:space="preserve">" </w:instrText>
      </w:r>
      <w:r w:rsidR="00216F97">
        <w:fldChar w:fldCharType="end"/>
      </w:r>
      <w:r w:rsidR="0086392E">
        <w:t>)</w:t>
      </w:r>
      <w:r>
        <w:t xml:space="preserve"> zwischen dem </w:t>
      </w:r>
      <w:r w:rsidR="00567E99" w:rsidRPr="00567E99">
        <w:rPr>
          <w:i/>
          <w:iCs/>
        </w:rPr>
        <w:t>überwachten Lernen</w:t>
      </w:r>
      <w:r w:rsidR="00567E99">
        <w:t xml:space="preserve"> und dem </w:t>
      </w:r>
      <w:r w:rsidR="00567E99" w:rsidRPr="00567E99">
        <w:rPr>
          <w:i/>
          <w:iCs/>
        </w:rPr>
        <w:t>unüberwachten Lernen</w:t>
      </w:r>
      <w:r w:rsidR="00567E99">
        <w:t xml:space="preserve"> unterschieden. </w:t>
      </w:r>
      <w:r w:rsidR="00295580">
        <w:t xml:space="preserve">Beim überwachten Lernen werden </w:t>
      </w:r>
      <w:r w:rsidR="00344021">
        <w:t xml:space="preserve">in </w:t>
      </w:r>
      <w:r w:rsidR="00344021" w:rsidRPr="00DE51C7">
        <w:rPr>
          <w:i/>
          <w:iCs/>
        </w:rPr>
        <w:t>Trainingsdaten</w:t>
      </w:r>
      <w:r w:rsidR="00344021">
        <w:t xml:space="preserve"> enthaltene Eigenschaften, sogenannte </w:t>
      </w:r>
      <w:r w:rsidR="00344021" w:rsidRPr="00344021">
        <w:rPr>
          <w:i/>
          <w:iCs/>
        </w:rPr>
        <w:t>Features</w:t>
      </w:r>
      <w:r w:rsidR="00DE51C7">
        <w:rPr>
          <w:i/>
          <w:iCs/>
        </w:rPr>
        <w:t>,</w:t>
      </w:r>
      <w:r w:rsidR="00344021">
        <w:t xml:space="preserve"> extrahiert und einem Ergebnis, dem sogenannten </w:t>
      </w:r>
      <w:r w:rsidR="00344021" w:rsidRPr="00344021">
        <w:rPr>
          <w:i/>
          <w:iCs/>
        </w:rPr>
        <w:t>Label</w:t>
      </w:r>
      <w:r w:rsidR="00DE51C7">
        <w:rPr>
          <w:i/>
          <w:iCs/>
        </w:rPr>
        <w:t>,</w:t>
      </w:r>
      <w:r w:rsidR="00344021">
        <w:t xml:space="preserve"> zugeordnet. Um zu verhindern, dass </w:t>
      </w:r>
      <w:r w:rsidR="00DE51C7">
        <w:t xml:space="preserve">das Modell ausschließlich mit den Trainingsdaten funktioniert, wird das Modell nach Abschluss des Trainings auf einen </w:t>
      </w:r>
      <w:r w:rsidR="00DE51C7" w:rsidRPr="008475EF">
        <w:rPr>
          <w:i/>
          <w:iCs/>
        </w:rPr>
        <w:t>Testdatensatz</w:t>
      </w:r>
      <w:r w:rsidR="00DE51C7">
        <w:t xml:space="preserve"> angewandt. Auf diesem Weg kann die Performance ermittelt werden, welche das Modell mit unbekannten Daten erreicht. </w:t>
      </w:r>
      <w:r w:rsidR="008475EF">
        <w:t xml:space="preserve">Die Überanspassung des Modells an die Trainingsdaten wird auch als </w:t>
      </w:r>
      <w:r w:rsidR="008475EF" w:rsidRPr="008475EF">
        <w:rPr>
          <w:i/>
          <w:iCs/>
        </w:rPr>
        <w:t>Overfitting</w:t>
      </w:r>
      <w:r w:rsidR="008475EF">
        <w:t xml:space="preserve"> bezeichnet </w:t>
      </w:r>
      <w:sdt>
        <w:sdtPr>
          <w:alias w:val="To edit, see citavi.com/edit"/>
          <w:tag w:val="CitaviPlaceholder#061b37fd-b8c1-4d1a-a0cb-4cf424babd02"/>
          <w:id w:val="-1598245773"/>
          <w:placeholder>
            <w:docPart w:val="20E33C08BC404CF3AC69AF6B012D21AF"/>
          </w:placeholder>
        </w:sdtPr>
        <w:sdtContent>
          <w:r w:rsidR="00D41749">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NhMTMxLTg1MGMtNGU2Yy1hMWU3LTU4N2VkZDNkYjYyM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ItMTEtMjRUMDg6MDQ6MT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A2MWIzN2ZkLWI4YzEtNGQxYS1hMGNiLTRjZjQyNGJhYmQwMiIsIlRleHQiOiIodmdsLiBOaWVibGVyIDIwMTgsIFMuIDExKSIsIldBSVZlcnNpb24iOiI2LjEwLjAuMCJ9}</w:instrText>
          </w:r>
          <w:r w:rsidR="00D41749">
            <w:fldChar w:fldCharType="separate"/>
          </w:r>
          <w:r w:rsidR="00EE6313">
            <w:t>(vgl. Niebler 2018, S. 11)</w:t>
          </w:r>
          <w:r w:rsidR="00D41749">
            <w:fldChar w:fldCharType="end"/>
          </w:r>
        </w:sdtContent>
      </w:sdt>
      <w:r w:rsidR="00D41749">
        <w:t>.</w:t>
      </w:r>
    </w:p>
    <w:p w14:paraId="1BB5F44A" w14:textId="18D9FB48" w:rsidR="00D41749" w:rsidRDefault="00A85032" w:rsidP="00D41749">
      <w:r>
        <w:t xml:space="preserve">Das unüberwachte Lernen </w:t>
      </w:r>
      <w:r w:rsidR="00B168F2">
        <w:t>verarbeitet hingege</w:t>
      </w:r>
      <w:r w:rsidR="001B590C">
        <w:t>n</w:t>
      </w:r>
      <w:r w:rsidR="0072650D">
        <w:t xml:space="preserve"> grundsätzlich unbekannte Daten</w:t>
      </w:r>
      <w:r w:rsidR="006968CA">
        <w:t xml:space="preserve"> mit dem Ziel, bislang unbekannte Zusammenhänge innerhalb dieser Daten zu </w:t>
      </w:r>
      <w:r w:rsidR="00570983">
        <w:t>finden</w:t>
      </w:r>
      <w:r w:rsidR="00863B57">
        <w:t xml:space="preserve"> oder Inhalte nach verschiedenen Merkmalen zu </w:t>
      </w:r>
      <w:r w:rsidR="002A797F">
        <w:t>ordnen. Ein nachgelagerter Test mit Testdaten erfolgt nicht.</w:t>
      </w:r>
      <w:r w:rsidR="00570983">
        <w:t xml:space="preserve"> </w:t>
      </w:r>
      <w:sdt>
        <w:sdtPr>
          <w:alias w:val="To edit, see citavi.com/edit"/>
          <w:tag w:val="CitaviPlaceholder#4aa85d64-40e3-4c79-a5f8-3966e6bf14be"/>
          <w:id w:val="-312015442"/>
          <w:placeholder>
            <w:docPart w:val="E8A35E7F6864494E97EAD005CD2CB5FF"/>
          </w:placeholder>
        </w:sdtPr>
        <w:sdtContent>
          <w:r w:rsidR="00570983">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YwM2Y2LTU1MmItNGY4Mi04YjAxLWU3MTE5MjgyNWI1N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ItMTEtMjRUMDg6MDQ6MT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RhYTg1ZDY0LTQwZTMtNGM3OS1hNWY4LTM5NjZlNmJmMTRiZSIsIlRleHQiOiIodmdsLiBOaWVibGVyIDIwMTgsIFMuIDExKSIsIldBSVZlcnNpb24iOiI2LjEwLjAuMCJ9}</w:instrText>
          </w:r>
          <w:r w:rsidR="00570983">
            <w:fldChar w:fldCharType="separate"/>
          </w:r>
          <w:r w:rsidR="00EE6313">
            <w:t>(vgl. Niebler 2018, S. 11)</w:t>
          </w:r>
          <w:r w:rsidR="00570983">
            <w:fldChar w:fldCharType="end"/>
          </w:r>
        </w:sdtContent>
      </w:sdt>
      <w:r w:rsidR="00863B57">
        <w:t>.</w:t>
      </w:r>
    </w:p>
    <w:p w14:paraId="211E52F0" w14:textId="5ECE051A" w:rsidR="001404C5" w:rsidRDefault="009A70E4" w:rsidP="00D41749">
      <w:r>
        <w:t xml:space="preserve">Das konstruierte Beispiel </w:t>
      </w:r>
      <w:r w:rsidR="00AB5095">
        <w:t xml:space="preserve">der Haltestellensuche </w:t>
      </w:r>
      <w:r w:rsidR="00783170">
        <w:t>kann</w:t>
      </w:r>
      <w:r>
        <w:t xml:space="preserve"> anhand dieser </w:t>
      </w:r>
      <w:r w:rsidR="006344FD">
        <w:t>Definitionen</w:t>
      </w:r>
      <w:r>
        <w:t xml:space="preserve"> </w:t>
      </w:r>
      <w:r w:rsidR="00D660EA">
        <w:t xml:space="preserve">nicht </w:t>
      </w:r>
      <w:r w:rsidR="006344FD">
        <w:t xml:space="preserve">exakt </w:t>
      </w:r>
      <w:r w:rsidR="00783170">
        <w:t>eingeordnet werden</w:t>
      </w:r>
      <w:r w:rsidR="00D660EA">
        <w:t xml:space="preserve">. </w:t>
      </w:r>
      <w:r w:rsidR="00B0377D">
        <w:t>Tendenziell tr</w:t>
      </w:r>
      <w:r w:rsidR="00E629A1">
        <w:t xml:space="preserve">ifft die Beschreibung des überwachten Lernens </w:t>
      </w:r>
      <w:r w:rsidR="009A3BF9">
        <w:t xml:space="preserve">eher zu. </w:t>
      </w:r>
      <w:r w:rsidR="005A3D11">
        <w:t>Die Nutzung des Systems kann dabei als fortlaufendes Training betrachtet werden</w:t>
      </w:r>
      <w:r w:rsidR="00DE33FB">
        <w:t xml:space="preserve">. Die Trigramme der Eingabezeichenfolge werden dem jeweils von den Nutzenden tatsächlich gewählten Suchvorschlag </w:t>
      </w:r>
      <w:r w:rsidR="00411D7B">
        <w:t xml:space="preserve">zugeordnet. </w:t>
      </w:r>
      <w:r w:rsidR="00DF4800">
        <w:t xml:space="preserve">Die Kombination aus Trigrammen entspricht dabei den Features, der tatsächlich gewählte Suchvorschlag dem </w:t>
      </w:r>
      <w:r w:rsidR="001F450F">
        <w:t>Label</w:t>
      </w:r>
      <w:r w:rsidR="00DF4800">
        <w:t>.</w:t>
      </w:r>
      <w:r w:rsidR="003A6A39">
        <w:t xml:space="preserve"> </w:t>
      </w:r>
      <w:r w:rsidR="005B7349">
        <w:t>Das typischerweise beim überwachten Lernen folgende Testing</w:t>
      </w:r>
      <w:r w:rsidR="004C56A6">
        <w:t xml:space="preserve"> entfällt an dieser Stelle allerdings.</w:t>
      </w:r>
      <w:r w:rsidR="00F12A38">
        <w:t xml:space="preserve"> </w:t>
      </w:r>
      <w:r w:rsidR="00431D45">
        <w:t xml:space="preserve">Die verarbeiteten Daten werden direkt gespeichert und beim nächsten Suchvorgang </w:t>
      </w:r>
      <w:r w:rsidR="001E7D25">
        <w:t>genutzt</w:t>
      </w:r>
      <w:r w:rsidR="00431D45">
        <w:t xml:space="preserve">. </w:t>
      </w:r>
      <w:r w:rsidR="00F12A38">
        <w:t xml:space="preserve">Eine Überanspassung ist dann möglich, wenn </w:t>
      </w:r>
      <w:r w:rsidR="00C924E9">
        <w:t xml:space="preserve">die Trigramme </w:t>
      </w:r>
      <w:r w:rsidR="00346D6B">
        <w:t>der Eingabezeichenfolg</w:t>
      </w:r>
      <w:r w:rsidR="00815B65">
        <w:t xml:space="preserve">e bereits aus anderen Eingaben enthalten </w:t>
      </w:r>
      <w:r w:rsidR="002361AF">
        <w:t>und dadurch einem anderen Suchvorschlag zugeordnet sind als dem eigentlich gewünschten.</w:t>
      </w:r>
      <w:r w:rsidR="00F10DE7">
        <w:t xml:space="preserve"> </w:t>
      </w:r>
      <w:r w:rsidR="000A714C">
        <w:t>Entsprechend k</w:t>
      </w:r>
      <w:r w:rsidR="00B26EE7">
        <w:t xml:space="preserve">önnte </w:t>
      </w:r>
      <w:r w:rsidR="00031EAD">
        <w:t xml:space="preserve">dem Beispiel auch der k-Nearest-Neighbours </w:t>
      </w:r>
      <w:r w:rsidR="00385E04">
        <w:t xml:space="preserve">Algorithmus </w:t>
      </w:r>
      <w:r w:rsidR="00031EAD">
        <w:t>(KNN</w:t>
      </w:r>
      <w:r w:rsidR="009C67AB">
        <w:fldChar w:fldCharType="begin"/>
      </w:r>
      <w:r w:rsidR="009C67AB">
        <w:instrText xml:space="preserve"> XE "</w:instrText>
      </w:r>
      <w:r w:rsidR="009C67AB" w:rsidRPr="00771B4C">
        <w:instrText>KNN</w:instrText>
      </w:r>
      <w:r w:rsidR="009C67AB">
        <w:instrText>" \t "</w:instrText>
      </w:r>
      <w:r w:rsidR="009C67AB" w:rsidRPr="00893059">
        <w:rPr>
          <w:i/>
        </w:rPr>
        <w:instrText>k-Nearest-Neighbours Algorithmus</w:instrText>
      </w:r>
      <w:r w:rsidR="009C67AB">
        <w:instrText xml:space="preserve">" </w:instrText>
      </w:r>
      <w:r w:rsidR="009C67AB">
        <w:fldChar w:fldCharType="end"/>
      </w:r>
      <w:r w:rsidR="00031EAD">
        <w:t xml:space="preserve">) </w:t>
      </w:r>
      <w:r w:rsidR="008311D0">
        <w:t xml:space="preserve">zu Grunde liegen, welcher dem unüberwachten Lernen zuzuordnen ist </w:t>
      </w:r>
      <w:sdt>
        <w:sdtPr>
          <w:alias w:val="To edit, see citavi.com/edit"/>
          <w:tag w:val="CitaviPlaceholder#f19bc26f-284e-423a-904f-0f54e9705f94"/>
          <w:id w:val="-1623535435"/>
          <w:placeholder>
            <w:docPart w:val="DefaultPlaceholder_-1854013440"/>
          </w:placeholder>
        </w:sdtPr>
        <w:sdtContent>
          <w:r w:rsidR="00DD6452">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ZkODIzLTJhYWEtNDUxMS05OWJlLWJjMGFlY2ZiYzJjNS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NlYmFzdGlhbiIsIklkIjoiOGM4YTVlMjEtY2E1Ni00ZjRhLThiMzAtNGQ4MTY3ZjU5MDg3IiwiTW9kaWZpZWRPbiI6IjIwMjItMTEtMjRUMDg6MDQ6MTk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2YxOWJjMjZmLTI4NGUtNDIzYS05MDRmLTBmNTRlOTcwNWY5NCIsIlRleHQiOiIodmdsLiBOaWVibGVyIDIwMTgsIFMuIDExKSIsIldBSVZlcnNpb24iOiI2LjEwLjAuMCJ9}</w:instrText>
          </w:r>
          <w:r w:rsidR="00DD6452">
            <w:fldChar w:fldCharType="separate"/>
          </w:r>
          <w:r w:rsidR="00EE6313">
            <w:t>(vgl. Niebler 2018, S. 11)</w:t>
          </w:r>
          <w:r w:rsidR="00DD6452">
            <w:fldChar w:fldCharType="end"/>
          </w:r>
        </w:sdtContent>
      </w:sdt>
      <w:r w:rsidR="00DD6452">
        <w:t>.</w:t>
      </w:r>
      <w:r w:rsidR="009C67AB">
        <w:t xml:space="preserve"> Der KNN </w:t>
      </w:r>
      <w:r w:rsidR="00BC139C">
        <w:t>ordnet Daten dabei anhand ihrer Features in Dimensionen ein und sucht entsprechend</w:t>
      </w:r>
      <w:r w:rsidR="001F3F8C">
        <w:t xml:space="preserve"> die</w:t>
      </w:r>
      <w:r w:rsidR="00BC139C">
        <w:t xml:space="preserve"> k </w:t>
      </w:r>
      <w:r w:rsidR="001F3F8C">
        <w:t xml:space="preserve">Nachbarn, deren Features am nächsten am Ausgangsdatensatz liegen. </w:t>
      </w:r>
      <w:r w:rsidR="00385E04">
        <w:t>Anhand dieser k Nachbarn wird dann versucht, eine Aussage über den Ausgangsdatensatz zu treffen.</w:t>
      </w:r>
    </w:p>
    <w:p w14:paraId="49BB4926" w14:textId="77777777" w:rsidR="001404C5" w:rsidRDefault="001404C5">
      <w:pPr>
        <w:jc w:val="left"/>
      </w:pPr>
      <w:r>
        <w:br w:type="page"/>
      </w:r>
    </w:p>
    <w:p w14:paraId="528F0EF0" w14:textId="6A572E27" w:rsidR="001404C5" w:rsidRDefault="00D127CF" w:rsidP="00D41749">
      <w:r>
        <w:rPr>
          <w:noProof/>
        </w:rPr>
        <w:lastRenderedPageBreak/>
        <mc:AlternateContent>
          <mc:Choice Requires="wps">
            <w:drawing>
              <wp:anchor distT="0" distB="0" distL="114300" distR="114300" simplePos="0" relativeHeight="251658246" behindDoc="0" locked="0" layoutInCell="1" allowOverlap="1" wp14:anchorId="2D927F89" wp14:editId="5250E3DF">
                <wp:simplePos x="0" y="0"/>
                <wp:positionH relativeFrom="margin">
                  <wp:align>right</wp:align>
                </wp:positionH>
                <wp:positionV relativeFrom="paragraph">
                  <wp:posOffset>4279265</wp:posOffset>
                </wp:positionV>
                <wp:extent cx="5570855" cy="635"/>
                <wp:effectExtent l="0" t="0" r="0" b="8890"/>
                <wp:wrapTopAndBottom/>
                <wp:docPr id="7" name="Textfeld 7"/>
                <wp:cNvGraphicFramePr/>
                <a:graphic xmlns:a="http://schemas.openxmlformats.org/drawingml/2006/main">
                  <a:graphicData uri="http://schemas.microsoft.com/office/word/2010/wordprocessingShape">
                    <wps:wsp>
                      <wps:cNvSpPr txBox="1"/>
                      <wps:spPr>
                        <a:xfrm>
                          <a:off x="0" y="0"/>
                          <a:ext cx="5571461" cy="635"/>
                        </a:xfrm>
                        <a:prstGeom prst="rect">
                          <a:avLst/>
                        </a:prstGeom>
                        <a:solidFill>
                          <a:prstClr val="white"/>
                        </a:solidFill>
                        <a:ln>
                          <a:noFill/>
                        </a:ln>
                      </wps:spPr>
                      <wps:txbx>
                        <w:txbxContent>
                          <w:p w14:paraId="05D2607F" w14:textId="392402A1" w:rsidR="00D127CF" w:rsidRPr="00226502" w:rsidRDefault="00D127CF" w:rsidP="00D127CF">
                            <w:pPr>
                              <w:pStyle w:val="Beschriftung"/>
                              <w:jc w:val="center"/>
                              <w:rPr>
                                <w:vanish/>
                                <w:specVanish/>
                              </w:rPr>
                            </w:pPr>
                            <w:bookmarkStart w:id="15" w:name="_Toc120181754"/>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CF5791">
                              <w:rPr>
                                <w:b/>
                                <w:bCs w:val="0"/>
                                <w:noProof/>
                              </w:rPr>
                              <w:t>1</w:t>
                            </w:r>
                            <w:r w:rsidRPr="004F4142">
                              <w:rPr>
                                <w:b/>
                                <w:bCs w:val="0"/>
                              </w:rPr>
                              <w:fldChar w:fldCharType="end"/>
                            </w:r>
                            <w:r w:rsidRPr="004F4142">
                              <w:rPr>
                                <w:b/>
                                <w:bCs w:val="0"/>
                              </w:rPr>
                              <w:t>:</w:t>
                            </w:r>
                            <w:r>
                              <w:t xml:space="preserve"> Graphische Darstellung des k-Nearest-Neighbours Algorithmus</w:t>
                            </w:r>
                            <w:bookmarkEnd w:id="15"/>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27F89" id="Textfeld 7" o:spid="_x0000_s1030" type="#_x0000_t202" style="position:absolute;left:0;text-align:left;margin-left:387.45pt;margin-top:336.95pt;width:438.65pt;height:.05pt;z-index:25165824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" stroked="f">
                <v:textbox style="mso-fit-shape-to-text:t" inset="0,0,0,0">
                  <w:txbxContent>
                    <w:p w14:paraId="05D2607F" w14:textId="392402A1" w:rsidR="00D127CF" w:rsidRPr="00226502" w:rsidRDefault="00D127CF" w:rsidP="00D127CF">
                      <w:pPr>
                        <w:pStyle w:val="Beschriftung"/>
                        <w:jc w:val="center"/>
                        <w:rPr>
                          <w:vanish/>
                          <w:specVanish/>
                        </w:rPr>
                      </w:pPr>
                      <w:bookmarkStart w:id="16" w:name="_Toc120181754"/>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CF5791">
                        <w:rPr>
                          <w:b/>
                          <w:bCs w:val="0"/>
                          <w:noProof/>
                        </w:rPr>
                        <w:t>1</w:t>
                      </w:r>
                      <w:r w:rsidRPr="004F4142">
                        <w:rPr>
                          <w:b/>
                          <w:bCs w:val="0"/>
                        </w:rPr>
                        <w:fldChar w:fldCharType="end"/>
                      </w:r>
                      <w:r w:rsidRPr="004F4142">
                        <w:rPr>
                          <w:b/>
                          <w:bCs w:val="0"/>
                        </w:rPr>
                        <w:t>:</w:t>
                      </w:r>
                      <w:r>
                        <w:t xml:space="preserve"> Graphische Darstellung des k-Nearest-Neighbours Algorithmus</w:t>
                      </w:r>
                      <w:bookmarkEnd w:id="16"/>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v:textbox>
                <w10:wrap type="topAndBottom" anchorx="margin"/>
              </v:shape>
            </w:pict>
          </mc:Fallback>
        </mc:AlternateContent>
      </w:r>
      <w:r w:rsidR="00953692">
        <w:rPr>
          <w:noProof/>
        </w:rPr>
        <w:drawing>
          <wp:anchor distT="0" distB="0" distL="114300" distR="114300" simplePos="0" relativeHeight="251658245" behindDoc="0" locked="0" layoutInCell="1" allowOverlap="1" wp14:anchorId="219CBD09" wp14:editId="1D25E863">
            <wp:simplePos x="0" y="0"/>
            <wp:positionH relativeFrom="margin">
              <wp:align>center</wp:align>
            </wp:positionH>
            <wp:positionV relativeFrom="paragraph">
              <wp:posOffset>780976</wp:posOffset>
            </wp:positionV>
            <wp:extent cx="4762500" cy="3438525"/>
            <wp:effectExtent l="0" t="0" r="0" b="952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762500" cy="3438525"/>
                    </a:xfrm>
                    <a:prstGeom prst="rect">
                      <a:avLst/>
                    </a:prstGeom>
                  </pic:spPr>
                </pic:pic>
              </a:graphicData>
            </a:graphic>
            <wp14:sizeRelH relativeFrom="page">
              <wp14:pctWidth>0</wp14:pctWidth>
            </wp14:sizeRelH>
            <wp14:sizeRelV relativeFrom="page">
              <wp14:pctHeight>0</wp14:pctHeight>
            </wp14:sizeRelV>
          </wp:anchor>
        </w:drawing>
      </w:r>
      <w:r w:rsidR="001404C5">
        <w:t xml:space="preserve">Die folgende Abbildung verdeutlicht die Funktionsweise des KNN anhand einem Datensatz </w:t>
      </w:r>
      <w:r>
        <w:t>über den eine Aussage basierend auf den nächsten k Datensätzen aus zwei verschiedenen Klassen getroffen werden soll</w:t>
      </w:r>
      <w:r w:rsidR="00443083">
        <w:t>:</w:t>
      </w:r>
    </w:p>
    <w:p w14:paraId="7F816319" w14:textId="35EDAD65" w:rsidR="008E2BF2" w:rsidRDefault="00AD06B6" w:rsidP="000B412B">
      <w:r>
        <w:t xml:space="preserve">In grün dargestellt ist der Datensatz, über den eine Aussage getroffen werden soll. In rot und blau respektive als Dreieck und als Quadrat dargestellt, sind die bereits klassifizierten Datensätze. </w:t>
      </w:r>
      <w:r w:rsidR="0029707C">
        <w:t>Der KNN ermittelt nun die k Datensätze, die am nächsten liegen und verwendet diese als Grundlage für eine Aussage über den neuen Datensatz</w:t>
      </w:r>
      <w:r w:rsidR="000613E8">
        <w:t xml:space="preserve"> </w:t>
      </w:r>
      <w:sdt>
        <w:sdtPr>
          <w:alias w:val="To edit, see citavi.com/edit"/>
          <w:tag w:val="CitaviPlaceholder#5c4a35d6-754e-47a8-b4ea-0efaeca0a33d"/>
          <w:id w:val="547965480"/>
          <w:placeholder>
            <w:docPart w:val="DefaultPlaceholder_-1854013440"/>
          </w:placeholder>
        </w:sdtPr>
        <w:sdtContent>
          <w:r w:rsidR="000613E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WUwOWIyLTg1ZjQtNGNiYy1iMjFjLTY3Yjc4YzdiMzQ4NSIsIlJhbmdlTGVuZ3RoIjoyNywiUmVmZXJlbmNlSWQiOiI3NWNlY2JlYy1lNDcxLTQwMjctYjMzYS1lYWRhMzZiZDhj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ZWgiLCJMYXN0TmFtZSI6IkFsYWxpeWF0IiwiUHJvdGVjdGVkIjpmYWxzZSwiU2V4IjoyLCJDcmVhdGVkQnkiOiJfU2ViYXN0aWFuIEtub3BmIiwiQ3JlYXRlZE9uIjoiMjAyMi0wOS0xNFQyMTowMzo1MSIsIk1vZGlmaWVkQnkiOiJfU2ViYXN0aWFuIEtub3BmIiwiSWQiOiI5ZDFkZWVmZi0zZTFjLTQ0MmQtYmU4Mi01OWM5ZWVlYTA3ZDgiLCJNb2RpZmllZE9uIjoiMjAyMi0wOS0xNFQyMTowMz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ih2Z2wuIEFsYWxpeWF0IDIwMjIsIFMuIDM4KSJ9XX0sIlRhZyI6IkNpdGF2aVBsYWNlaG9sZGVyIzVjNGEzNWQ2LTc1NGUtNDdhOC1iNGVhLTBlZmFlY2EwYTMzZCIsIlRleHQiOiIodmdsLiBBbGFsaXlhdCAyMDIyLCBTLiAzOCkiLCJXQUlWZXJzaW9uIjoiNi4xMC4wLjAifQ==}</w:instrText>
          </w:r>
          <w:r w:rsidR="000613E8">
            <w:fldChar w:fldCharType="separate"/>
          </w:r>
          <w:r w:rsidR="00EE6313">
            <w:t>(vgl. Alaliyat 2022, S. 38)</w:t>
          </w:r>
          <w:r w:rsidR="000613E8">
            <w:fldChar w:fldCharType="end"/>
          </w:r>
        </w:sdtContent>
      </w:sdt>
      <w:r w:rsidR="0029707C">
        <w:t xml:space="preserve">. </w:t>
      </w:r>
      <w:r w:rsidR="001018AD">
        <w:t>Je größer k ist, desto größer ist im Regelfall auch der Suchraum</w:t>
      </w:r>
      <w:r w:rsidR="00DB4281">
        <w:t>.</w:t>
      </w:r>
      <w:r w:rsidR="00975644">
        <w:t xml:space="preserve"> Am Beispiel der Haltestellensuche käme eine Zählung der Trigramme der Eingabezeichenfolge mit anschließendem Abgleich zwischen bereits einmal gesuchten Trigrammen und anschließender Suche mittels KNN am nächsten.</w:t>
      </w:r>
    </w:p>
    <w:p w14:paraId="17678511" w14:textId="77777777" w:rsidR="008E2BF2" w:rsidRDefault="008E2BF2">
      <w:pPr>
        <w:jc w:val="left"/>
      </w:pPr>
      <w:r>
        <w:br w:type="page"/>
      </w:r>
    </w:p>
    <w:p w14:paraId="7CD7D98B" w14:textId="7F83E6B0" w:rsidR="00946CB4" w:rsidRDefault="003631C7" w:rsidP="00CE5F2F">
      <w:pPr>
        <w:pStyle w:val="berschrift2"/>
      </w:pPr>
      <w:bookmarkStart w:id="17" w:name="_Toc120181775"/>
      <w:r>
        <w:lastRenderedPageBreak/>
        <w:t>Bestärkendes Lernen</w:t>
      </w:r>
      <w:bookmarkEnd w:id="17"/>
    </w:p>
    <w:p w14:paraId="672C3A84" w14:textId="66FD9534" w:rsidR="0019607F" w:rsidRDefault="0075302D" w:rsidP="00946CB4">
      <w:r>
        <w:t xml:space="preserve">Im vorhergehenden Kapitel wurde Machine Learning bereits in </w:t>
      </w:r>
      <w:r w:rsidR="003631C7">
        <w:t>beiden verbreitet</w:t>
      </w:r>
      <w:r w:rsidR="00324170">
        <w:t xml:space="preserve">en </w:t>
      </w:r>
      <w:r w:rsidR="00B958E7">
        <w:t>Verfahrensarten</w:t>
      </w:r>
      <w:r w:rsidR="00FA204E">
        <w:t xml:space="preserve"> des</w:t>
      </w:r>
      <w:r w:rsidR="00324170">
        <w:t xml:space="preserve"> </w:t>
      </w:r>
      <w:r w:rsidR="000C2617">
        <w:t>überwachte</w:t>
      </w:r>
      <w:r w:rsidR="00FA204E">
        <w:t>n</w:t>
      </w:r>
      <w:r w:rsidR="000C2617">
        <w:t xml:space="preserve"> und unüberwachte</w:t>
      </w:r>
      <w:r w:rsidR="00FA204E">
        <w:t>n</w:t>
      </w:r>
      <w:r w:rsidR="000C2617">
        <w:t xml:space="preserve"> Lernen</w:t>
      </w:r>
      <w:r w:rsidR="00FA204E">
        <w:t>s</w:t>
      </w:r>
      <w:r w:rsidR="000C2617">
        <w:t xml:space="preserve"> unterteilt. In diesem Kapitel </w:t>
      </w:r>
      <w:r w:rsidR="00893ABB">
        <w:t xml:space="preserve">wird </w:t>
      </w:r>
      <w:r w:rsidR="00585DC7">
        <w:t xml:space="preserve">entkoppelt vom Beispiel der </w:t>
      </w:r>
      <w:r w:rsidR="00A105A7">
        <w:t xml:space="preserve">Haltestellensuche </w:t>
      </w:r>
      <w:r w:rsidR="00893ABB">
        <w:t xml:space="preserve">das sogenannte </w:t>
      </w:r>
      <w:r w:rsidR="00893ABB" w:rsidRPr="00820AE4">
        <w:rPr>
          <w:i/>
          <w:iCs/>
        </w:rPr>
        <w:t>bestärkende Lernen</w:t>
      </w:r>
      <w:r w:rsidR="00893ABB">
        <w:t xml:space="preserve"> betrachtet.</w:t>
      </w:r>
      <w:r w:rsidR="002672A0">
        <w:t xml:space="preserve"> </w:t>
      </w:r>
    </w:p>
    <w:p w14:paraId="4AD3CF45" w14:textId="1E7BFC85" w:rsidR="00E100FA" w:rsidRDefault="002672A0" w:rsidP="00946CB4">
      <w:r>
        <w:t>Üblicherweise wird das bestärkende Lernen auch als Reinforcement Learning (RL</w:t>
      </w:r>
      <w:r w:rsidR="006A2298">
        <w:fldChar w:fldCharType="begin"/>
      </w:r>
      <w:r w:rsidR="006A2298">
        <w:instrText xml:space="preserve"> XE "</w:instrText>
      </w:r>
      <w:r w:rsidR="006A2298" w:rsidRPr="00A5533C">
        <w:instrText>RL</w:instrText>
      </w:r>
      <w:r w:rsidR="006A2298">
        <w:instrText>" \t "</w:instrText>
      </w:r>
      <w:r w:rsidR="006A2298" w:rsidRPr="00602353">
        <w:rPr>
          <w:i/>
        </w:rPr>
        <w:instrText>Reinforcement Learning</w:instrText>
      </w:r>
      <w:r w:rsidR="006A2298">
        <w:instrText xml:space="preserve">" </w:instrText>
      </w:r>
      <w:r w:rsidR="006A2298">
        <w:fldChar w:fldCharType="end"/>
      </w:r>
      <w:r>
        <w:t>) bezeichnet.</w:t>
      </w:r>
      <w:r w:rsidR="00A05B41">
        <w:t xml:space="preserve"> Im Gegensatz zu</w:t>
      </w:r>
      <w:r w:rsidR="00544443">
        <w:t xml:space="preserve">m überwachten und unüberwachten Lernen benötigt RL keine </w:t>
      </w:r>
      <w:r w:rsidR="005353CE">
        <w:t xml:space="preserve">Datenbasis mit entsprechenden </w:t>
      </w:r>
      <w:r w:rsidR="009B6A77">
        <w:t>Features und Labels</w:t>
      </w:r>
      <w:r w:rsidR="00945B4E">
        <w:t xml:space="preserve"> </w:t>
      </w:r>
      <w:sdt>
        <w:sdtPr>
          <w:alias w:val="To edit, see citavi.com/edit"/>
          <w:tag w:val="CitaviPlaceholder#0c6669ed-ec35-4f2d-a4a0-0a372b69d7a4"/>
          <w:id w:val="1670982167"/>
          <w:placeholder>
            <w:docPart w:val="DefaultPlaceholder_-1854013440"/>
          </w:placeholder>
        </w:sdtPr>
        <w:sdtContent>
          <w:r w:rsidR="00C0709C">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mFkN2I2LTVhYWMtNGQ2Ni04MjQxLTM4MmNkNjJjNjJm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BjNjY2OWVkLWVjMzUtNGYyZC1hNGEwLTBhMzcyYjY5ZDdhNCIsIlRleHQiOiIodmdsLiBTY2htaXR6IDIwMTcsIFMuIDEyKSIsIldBSVZlcnNpb24iOiI2LjEwLjAuMCJ9}</w:instrText>
          </w:r>
          <w:r w:rsidR="00C0709C">
            <w:fldChar w:fldCharType="separate"/>
          </w:r>
          <w:r w:rsidR="00DD7AC9">
            <w:t>(vgl. Schmitz 2017, S. 12)</w:t>
          </w:r>
          <w:r w:rsidR="00C0709C">
            <w:fldChar w:fldCharType="end"/>
          </w:r>
        </w:sdtContent>
      </w:sdt>
      <w:r w:rsidR="003F785C">
        <w:t xml:space="preserve">. RL </w:t>
      </w:r>
      <w:r w:rsidR="00E87FBC">
        <w:t xml:space="preserve">liefert </w:t>
      </w:r>
      <w:r w:rsidR="003F785C">
        <w:t xml:space="preserve">als Ergebnis eine Folge von </w:t>
      </w:r>
      <w:r w:rsidR="003F785C" w:rsidRPr="00BE5B00">
        <w:rPr>
          <w:i/>
          <w:iCs/>
        </w:rPr>
        <w:t>Aktionen</w:t>
      </w:r>
      <w:r w:rsidR="003F785C">
        <w:t>, die beim Eintreten eines gewissen Falles optimalerweise durchgeführt werden</w:t>
      </w:r>
      <w:r w:rsidR="00E87FBC">
        <w:t xml:space="preserve"> sollen</w:t>
      </w:r>
      <w:r w:rsidR="003F785C">
        <w:t xml:space="preserve">. </w:t>
      </w:r>
      <w:r w:rsidR="005E0BB2">
        <w:t>Das Training</w:t>
      </w:r>
      <w:r w:rsidR="00B32C3A">
        <w:t xml:space="preserve"> eines sogenannten </w:t>
      </w:r>
      <w:r w:rsidR="00B32C3A" w:rsidRPr="00B32C3A">
        <w:rPr>
          <w:i/>
          <w:iCs/>
        </w:rPr>
        <w:t>Agenten</w:t>
      </w:r>
      <w:r w:rsidR="005E0BB2">
        <w:t xml:space="preserve"> erfolgt nach einem </w:t>
      </w:r>
      <w:r w:rsidR="00E87FBC">
        <w:t>„</w:t>
      </w:r>
      <w:r w:rsidR="005E0BB2">
        <w:t>Trial-and-Error</w:t>
      </w:r>
      <w:r w:rsidR="00E87FBC">
        <w:t xml:space="preserve">“ </w:t>
      </w:r>
      <w:r w:rsidR="005E0BB2">
        <w:t>Verfahren in einer Simulation des späteren Einsatzgebietes</w:t>
      </w:r>
      <w:r w:rsidR="006B13A1">
        <w:t xml:space="preserve">, </w:t>
      </w:r>
      <w:r w:rsidR="00C940E1">
        <w:t xml:space="preserve">wobei eine virtuelle </w:t>
      </w:r>
      <w:r w:rsidR="00C940E1" w:rsidRPr="0000123B">
        <w:rPr>
          <w:i/>
          <w:iCs/>
        </w:rPr>
        <w:t>Belohnung</w:t>
      </w:r>
      <w:r w:rsidR="00C940E1">
        <w:t xml:space="preserve"> </w:t>
      </w:r>
      <w:r w:rsidR="00BC2604">
        <w:t>zur Bewertung einer Aktion dient</w:t>
      </w:r>
      <w:r w:rsidR="0000123B">
        <w:t xml:space="preserve">. Ziel des RL ist es, in einer </w:t>
      </w:r>
      <w:r w:rsidR="0000123B" w:rsidRPr="00E53DD5">
        <w:rPr>
          <w:i/>
          <w:iCs/>
        </w:rPr>
        <w:t>Umgebung</w:t>
      </w:r>
      <w:r w:rsidR="0000123B">
        <w:t xml:space="preserve"> </w:t>
      </w:r>
      <w:r w:rsidR="001E605B">
        <w:t xml:space="preserve">ausgehend von einem gewissen </w:t>
      </w:r>
      <w:r w:rsidR="001E605B" w:rsidRPr="001E605B">
        <w:rPr>
          <w:i/>
          <w:iCs/>
        </w:rPr>
        <w:t>Zustand</w:t>
      </w:r>
      <w:r w:rsidR="001E605B">
        <w:t xml:space="preserve"> </w:t>
      </w:r>
      <w:r w:rsidR="0000123B">
        <w:t xml:space="preserve">durch </w:t>
      </w:r>
      <w:r w:rsidR="00BE5B00">
        <w:t xml:space="preserve">eine bestimmte </w:t>
      </w:r>
      <w:r w:rsidR="00BE5B00" w:rsidRPr="00465A33">
        <w:t>Strategie</w:t>
      </w:r>
      <w:r w:rsidR="00BE5B00">
        <w:t xml:space="preserve"> </w:t>
      </w:r>
      <w:r w:rsidR="00E53DD5">
        <w:t>bestehend aus</w:t>
      </w:r>
      <w:r w:rsidR="00BE5B00">
        <w:t xml:space="preserve"> geeignete</w:t>
      </w:r>
      <w:r w:rsidR="00E53DD5">
        <w:t>n</w:t>
      </w:r>
      <w:r w:rsidR="0000123B">
        <w:t xml:space="preserve"> Aktionen ein Maximum an Belohnung zu erhalten </w:t>
      </w:r>
      <w:sdt>
        <w:sdtPr>
          <w:alias w:val="To edit, see citavi.com/edit"/>
          <w:tag w:val="CitaviPlaceholder#b2ef4a08-817f-4267-bb5a-64fdc8d5b2b5"/>
          <w:id w:val="405347217"/>
          <w:placeholder>
            <w:docPart w:val="DefaultPlaceholder_-1854013440"/>
          </w:placeholder>
        </w:sdtPr>
        <w:sdtContent>
          <w:r w:rsidR="001674EA">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M5Y2UzLTNjNzEtNDhkMS1hZGU5LTM2YmIyZTZhNWRlY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iMmVmNGEwOC04MTdmLTQyNjctYmI1YS02NGZkYzhkNWIyYjUiLCJUZXh0IjoiKHZnbC4gQ2hhbiBldCBhbC4gMjAyMiwgUy4gNDcpIiwiV0FJVmVyc2lvbiI6IjYuMTAuMC4wIn0=}</w:instrText>
          </w:r>
          <w:r w:rsidR="001674EA">
            <w:fldChar w:fldCharType="separate"/>
          </w:r>
          <w:r w:rsidR="00DD7AC9">
            <w:t>(vgl. Chan et al. 2022, S. 47)</w:t>
          </w:r>
          <w:r w:rsidR="001674EA">
            <w:fldChar w:fldCharType="end"/>
          </w:r>
        </w:sdtContent>
      </w:sdt>
      <w:r w:rsidR="001674EA">
        <w:t>.</w:t>
      </w:r>
      <w:r w:rsidR="00945B4E">
        <w:t xml:space="preserve"> </w:t>
      </w:r>
      <w:r w:rsidR="004D0259">
        <w:t>D</w:t>
      </w:r>
      <w:r w:rsidR="00E104E3" w:rsidRPr="009F29A1">
        <w:t xml:space="preserve">ie Verfahrensweise von RL </w:t>
      </w:r>
      <w:r w:rsidR="004D0259">
        <w:t xml:space="preserve">ähnelt </w:t>
      </w:r>
      <w:r w:rsidR="00DC783B" w:rsidRPr="009F29A1">
        <w:t xml:space="preserve">dem Lernprozess </w:t>
      </w:r>
      <w:r w:rsidR="00735C1C">
        <w:t>bestimmter</w:t>
      </w:r>
      <w:r w:rsidR="00DC783B" w:rsidRPr="009F29A1">
        <w:t xml:space="preserve"> Lebewesens sehr. </w:t>
      </w:r>
      <w:r w:rsidR="00735C1C">
        <w:t>Ein bekanntes Beispiel dazu</w:t>
      </w:r>
      <w:r w:rsidR="00DC783B" w:rsidRPr="009F29A1">
        <w:t xml:space="preserve"> </w:t>
      </w:r>
      <w:r w:rsidR="00735C1C">
        <w:t xml:space="preserve">ist </w:t>
      </w:r>
      <w:r w:rsidR="00DC783B" w:rsidRPr="009F29A1">
        <w:t>ein Baby, dass Laufen lernt</w:t>
      </w:r>
      <w:r w:rsidR="001403C3">
        <w:t xml:space="preserve"> </w:t>
      </w:r>
      <w:sdt>
        <w:sdtPr>
          <w:alias w:val="To edit, see citavi.com/edit"/>
          <w:tag w:val="CitaviPlaceholder#5d020f3b-32f3-4ac2-8585-609829544764"/>
          <w:id w:val="257260827"/>
          <w:placeholder>
            <w:docPart w:val="DefaultPlaceholder_-1854013440"/>
          </w:placeholder>
        </w:sdtPr>
        <w:sdtContent>
          <w:r w:rsidR="001403C3">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IyZDg3LTA0YTItNGFlYS1iODZmLWQwNWRjY2ZlNmMw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VkMDIwZjNiLTMyZjMtNGFjMi04NTg1LTYwOTgyOTU0NDc2NCIsIlRleHQiOiIodmdsLiBTY2htaXR6IDIwMTcsIFMuIDEyKSIsIldBSVZlcnNpb24iOiI2LjEwLjAuMCJ9}</w:instrText>
          </w:r>
          <w:r w:rsidR="001403C3">
            <w:fldChar w:fldCharType="separate"/>
          </w:r>
          <w:r w:rsidR="00DD7AC9">
            <w:t>(vgl. Schmitz 2017, S. 12)</w:t>
          </w:r>
          <w:r w:rsidR="001403C3">
            <w:fldChar w:fldCharType="end"/>
          </w:r>
        </w:sdtContent>
      </w:sdt>
      <w:r w:rsidR="00CC623F" w:rsidRPr="009F29A1">
        <w:t xml:space="preserve">. </w:t>
      </w:r>
      <w:r w:rsidR="00A80A89" w:rsidRPr="009F29A1">
        <w:t>Schafft es das Baby, eine bestimmte Strecke zu laufen, wird es gelobt. Es kommt zu einem Erfolgserlebnis, welches</w:t>
      </w:r>
      <w:r w:rsidR="00CC623F" w:rsidRPr="009F29A1">
        <w:t xml:space="preserve"> </w:t>
      </w:r>
      <w:r w:rsidR="00A80A89" w:rsidRPr="009F29A1">
        <w:t xml:space="preserve">in diesem Fall die </w:t>
      </w:r>
      <w:r w:rsidR="00CC623F" w:rsidRPr="009F29A1">
        <w:t xml:space="preserve">positive </w:t>
      </w:r>
      <w:r w:rsidR="00A80A89" w:rsidRPr="009F29A1">
        <w:t xml:space="preserve">Belohnung repräsentiert. Fällt das Baby hingegen hin, </w:t>
      </w:r>
      <w:r w:rsidR="00CC623F" w:rsidRPr="009F29A1">
        <w:t>führt dies zum Scheitern und damit zu einer negativen Belohnung.</w:t>
      </w:r>
      <w:r w:rsidR="00703401" w:rsidRPr="009F29A1">
        <w:t xml:space="preserve"> </w:t>
      </w:r>
      <w:r w:rsidR="00E7430F">
        <w:t xml:space="preserve">Das Beispiel lässt sich </w:t>
      </w:r>
      <w:r w:rsidR="00735C1C">
        <w:t>ähnlich</w:t>
      </w:r>
      <w:r w:rsidR="00E7430F">
        <w:t xml:space="preserve"> auch auf ein autonomes Fahrzeug übertragen</w:t>
      </w:r>
      <w:r w:rsidR="004D5D89">
        <w:t>, welches ein bestimmtes Ziel</w:t>
      </w:r>
      <w:r w:rsidR="00056599">
        <w:t xml:space="preserve"> erreichen soll. Das Fahrzeug kann abbiegen oder geradeaus fahren. Erreicht das Fahrzeug das geforderte Ziel ohne einen Unfall, </w:t>
      </w:r>
      <w:r w:rsidR="00C25C46">
        <w:t xml:space="preserve">folgt eine positive Belohnung. Kommt es hingegen zu einem Zusammenstoß mit einem anderen Fahrzeug, </w:t>
      </w:r>
      <w:r w:rsidR="00C16F39">
        <w:t xml:space="preserve">folgt daraus eine negative Belohnung </w:t>
      </w:r>
      <w:sdt>
        <w:sdtPr>
          <w:alias w:val="To edit, see citavi.com/edit"/>
          <w:tag w:val="CitaviPlaceholder#e8491dd1-3f3f-4ccc-8db6-9bd31b37fbf1"/>
          <w:id w:val="-1280872910"/>
          <w:placeholder>
            <w:docPart w:val="DefaultPlaceholder_-1854013440"/>
          </w:placeholder>
        </w:sdtPr>
        <w:sdtContent>
          <w:r w:rsidR="00C16F39">
            <w:fldChar w:fldCharType="begin"/>
          </w:r>
          <w:r w:rsidR="003201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k3MGRjLTFiNGMtNDlhOC04YmEyLWM4MmRkYjNmN2I4N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lODQ5MWRkMS0zZjNmLTRjY2MtOGRiNi05YmQzMWIzN2ZiZjEiLCJUZXh0IjoiKHZnbC4gQ2hhbiBldCBhbC4gMjAyMiwgUy4gNDcpIiwiV0FJVmVyc2lvbiI6IjYuMTAuMC4wIn0=}</w:instrText>
          </w:r>
          <w:r w:rsidR="00C16F39">
            <w:fldChar w:fldCharType="separate"/>
          </w:r>
          <w:r w:rsidR="00DD7AC9">
            <w:t>(vgl. Chan et al. 2022, S. 47)</w:t>
          </w:r>
          <w:r w:rsidR="00C16F39">
            <w:fldChar w:fldCharType="end"/>
          </w:r>
        </w:sdtContent>
      </w:sdt>
      <w:r w:rsidR="003201DF">
        <w:t>.</w:t>
      </w:r>
      <w:r w:rsidR="00DA63A8">
        <w:t xml:space="preserve"> </w:t>
      </w:r>
      <w:r w:rsidR="00D22A40">
        <w:t xml:space="preserve">Generell werden im RL eine </w:t>
      </w:r>
      <w:r w:rsidR="00D22A40" w:rsidRPr="00735C1C">
        <w:rPr>
          <w:i/>
          <w:iCs/>
        </w:rPr>
        <w:t>Policy</w:t>
      </w:r>
      <w:r w:rsidR="00D22A40">
        <w:t xml:space="preserve">- und eine </w:t>
      </w:r>
      <w:r w:rsidR="00735C1C" w:rsidRPr="00735C1C">
        <w:rPr>
          <w:i/>
          <w:iCs/>
        </w:rPr>
        <w:t>Value</w:t>
      </w:r>
      <w:r w:rsidR="00D22A40" w:rsidRPr="00735C1C">
        <w:rPr>
          <w:i/>
          <w:iCs/>
        </w:rPr>
        <w:t>funktion</w:t>
      </w:r>
      <w:r w:rsidR="00D22A40">
        <w:t xml:space="preserve"> definiert. Während die Policy</w:t>
      </w:r>
      <w:r w:rsidR="00735C1C">
        <w:t>f</w:t>
      </w:r>
      <w:r w:rsidR="00D22A40">
        <w:t xml:space="preserve">unktion </w:t>
      </w:r>
      <w:r w:rsidR="0022559F">
        <w:t>eine Wahrscheinlichkeit angibt, mit der eine bestimmte Aktion ausgeführt wird, definiert die Value</w:t>
      </w:r>
      <w:r w:rsidR="00FA52EC">
        <w:t>f</w:t>
      </w:r>
      <w:r w:rsidR="0022559F">
        <w:t xml:space="preserve">unktion, </w:t>
      </w:r>
      <w:r w:rsidR="00E42F12">
        <w:t xml:space="preserve">ob ausgehend von einem bestimmten Zustand </w:t>
      </w:r>
      <w:r w:rsidR="004B4C42">
        <w:t xml:space="preserve">beim Ausführen einer Aktion eine negative oder positive Belohnung zu erwarten ist </w:t>
      </w:r>
      <w:sdt>
        <w:sdtPr>
          <w:alias w:val="To edit, see citavi.com/edit"/>
          <w:tag w:val="CitaviPlaceholder#76629fc5-bdc6-41d4-b9d3-fcf2bc0afade"/>
          <w:id w:val="-37667316"/>
          <w:placeholder>
            <w:docPart w:val="DefaultPlaceholder_-1854013440"/>
          </w:placeholder>
        </w:sdtPr>
        <w:sdtContent>
          <w:r w:rsidR="004B4C42">
            <w:fldChar w:fldCharType="begin"/>
          </w:r>
          <w:r w:rsidR="004B4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Q3MTE1LWI0ZDktNDEyNi05MTE2LTY1YzZkYmYyYTFjNCIsIlJhbmdlTGVuZ3RoIjoyNy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yIGZmLiIsIlN0YXJ0UGFnZSI6eyIkaWQiOiI1IiwiJHR5cGUiOiJTd2lzc0FjYWRlbWljLlBhZ2VOdW1iZXIsIFN3aXNzQWNhZGVtaWMiLCJJc0Z1bGx5TnVtZXJpYyI6ZmFsc2UsIk51bWJlciI6MTIsIk51bWJlcmluZ1R5cGUiOjAsIk51bWVyYWxTeXN0ZW0iOi0xLCJPcmlnaW5hbFN0cmluZyI6IjEyIGZmLiIsIlByZXR0eVN0cmluZyI6IjEyIGZ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yIGZmLikifV19LCJUYWciOiJDaXRhdmlQbGFjZWhvbGRlciM3NjYyOWZjNS1iZGM2LTQxZDQtYjlkMy1mY2YyYmMwYWZhZGUiLCJUZXh0IjoiKHZnbC4gU2NobWl0eiAyMDE3LCAxMiBmZi4pIiwiV0FJVmVyc2lvbiI6IjYuMTAuMC4wIn0=}</w:instrText>
          </w:r>
          <w:r w:rsidR="004B4C42">
            <w:fldChar w:fldCharType="separate"/>
          </w:r>
          <w:r w:rsidR="00DD7AC9">
            <w:t>(vgl. Schmitz 2017, 12 ff.)</w:t>
          </w:r>
          <w:r w:rsidR="004B4C42">
            <w:fldChar w:fldCharType="end"/>
          </w:r>
        </w:sdtContent>
      </w:sdt>
      <w:r w:rsidR="004B4C42">
        <w:t>.</w:t>
      </w:r>
      <w:r w:rsidR="00BE6091">
        <w:t xml:space="preserve"> </w:t>
      </w:r>
    </w:p>
    <w:p w14:paraId="763B3D2C" w14:textId="77777777" w:rsidR="00E100FA" w:rsidRDefault="00E100FA">
      <w:pPr>
        <w:jc w:val="left"/>
      </w:pPr>
      <w:r>
        <w:br w:type="page"/>
      </w:r>
    </w:p>
    <w:p w14:paraId="06902984" w14:textId="5FBADC3D" w:rsidR="00BE6091" w:rsidRDefault="00465A33" w:rsidP="00946CB4">
      <w:r>
        <w:rPr>
          <w:noProof/>
        </w:rPr>
        <w:lastRenderedPageBreak/>
        <mc:AlternateContent>
          <mc:Choice Requires="wpg">
            <w:drawing>
              <wp:anchor distT="0" distB="0" distL="114300" distR="114300" simplePos="0" relativeHeight="251658247" behindDoc="0" locked="0" layoutInCell="1" allowOverlap="1" wp14:anchorId="76DBCBBD" wp14:editId="6A4E6C35">
                <wp:simplePos x="0" y="0"/>
                <wp:positionH relativeFrom="margin">
                  <wp:align>right</wp:align>
                </wp:positionH>
                <wp:positionV relativeFrom="paragraph">
                  <wp:posOffset>599440</wp:posOffset>
                </wp:positionV>
                <wp:extent cx="5581650" cy="1667510"/>
                <wp:effectExtent l="0" t="0" r="0" b="8890"/>
                <wp:wrapTopAndBottom/>
                <wp:docPr id="26" name="Gruppieren 26"/>
                <wp:cNvGraphicFramePr/>
                <a:graphic xmlns:a="http://schemas.openxmlformats.org/drawingml/2006/main">
                  <a:graphicData uri="http://schemas.microsoft.com/office/word/2010/wordprocessingGroup">
                    <wpg:wgp>
                      <wpg:cNvGrpSpPr/>
                      <wpg:grpSpPr>
                        <a:xfrm>
                          <a:off x="0" y="0"/>
                          <a:ext cx="5581860" cy="1668027"/>
                          <a:chOff x="0" y="0"/>
                          <a:chExt cx="4609263" cy="1419086"/>
                        </a:xfrm>
                      </wpg:grpSpPr>
                      <pic:pic xmlns:pic="http://schemas.openxmlformats.org/drawingml/2006/picture">
                        <pic:nvPicPr>
                          <pic:cNvPr id="8" name="Grafik 8" descr="Erdkugel: Afrika und Europa mit einfarbiger Füllung"/>
                          <pic:cNvPicPr>
                            <a:picLocks noChangeAspect="1"/>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3275763" y="0"/>
                            <a:ext cx="1333500" cy="1333500"/>
                          </a:xfrm>
                          <a:prstGeom prst="rect">
                            <a:avLst/>
                          </a:prstGeom>
                        </pic:spPr>
                      </pic:pic>
                      <pic:pic xmlns:pic="http://schemas.openxmlformats.org/drawingml/2006/picture">
                        <pic:nvPicPr>
                          <pic:cNvPr id="10" name="Grafik 10" descr="Mann mit einfarbiger Füllung"/>
                          <pic:cNvPicPr>
                            <a:picLocks noChangeAspect="1"/>
                          </pic:cNvPicPr>
                        </pic:nvPicPr>
                        <pic:blipFill>
                          <a:blip r:embed="rId30">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105508"/>
                            <a:ext cx="1072515" cy="1072515"/>
                          </a:xfrm>
                          <a:prstGeom prst="rect">
                            <a:avLst/>
                          </a:prstGeom>
                        </pic:spPr>
                      </pic:pic>
                      <wps:wsp>
                        <wps:cNvPr id="11" name="Gerade Verbindung mit Pfeil 11"/>
                        <wps:cNvCnPr/>
                        <wps:spPr>
                          <a:xfrm flipH="1" flipV="1">
                            <a:off x="901392" y="247022"/>
                            <a:ext cx="1706880" cy="1574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Gerade Verbindung mit Pfeil 15"/>
                        <wps:cNvCnPr/>
                        <wps:spPr>
                          <a:xfrm flipH="1" flipV="1">
                            <a:off x="906417" y="980552"/>
                            <a:ext cx="1707233" cy="1046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feld 2"/>
                        <wps:cNvSpPr txBox="1">
                          <a:spLocks noChangeArrowheads="1"/>
                        </wps:cNvSpPr>
                        <wps:spPr bwMode="auto">
                          <a:xfrm>
                            <a:off x="2621753" y="125605"/>
                            <a:ext cx="829310" cy="263525"/>
                          </a:xfrm>
                          <a:prstGeom prst="rect">
                            <a:avLst/>
                          </a:prstGeom>
                          <a:solidFill>
                            <a:srgbClr val="FFFFFF"/>
                          </a:solidFill>
                          <a:ln w="9525">
                            <a:noFill/>
                            <a:miter lim="800000"/>
                            <a:headEnd/>
                            <a:tailEnd/>
                          </a:ln>
                        </wps:spPr>
                        <wps:txb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wps:txbx>
                        <wps:bodyPr rot="0" vert="horz" wrap="square" lIns="91440" tIns="45720" rIns="91440" bIns="45720" anchor="t" anchorCtr="0">
                          <a:noAutofit/>
                        </wps:bodyPr>
                      </wps:wsp>
                      <wps:wsp>
                        <wps:cNvPr id="21" name="Textfeld 2"/>
                        <wps:cNvSpPr txBox="1">
                          <a:spLocks noChangeArrowheads="1"/>
                        </wps:cNvSpPr>
                        <wps:spPr bwMode="auto">
                          <a:xfrm>
                            <a:off x="811943" y="487345"/>
                            <a:ext cx="549275" cy="263525"/>
                          </a:xfrm>
                          <a:prstGeom prst="rect">
                            <a:avLst/>
                          </a:prstGeom>
                          <a:solidFill>
                            <a:srgbClr val="FFFFFF"/>
                          </a:solidFill>
                          <a:ln w="9525">
                            <a:noFill/>
                            <a:miter lim="800000"/>
                            <a:headEnd/>
                            <a:tailEnd/>
                          </a:ln>
                        </wps:spPr>
                        <wps:txb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wps:txbx>
                        <wps:bodyPr rot="0" vert="horz" wrap="square" lIns="91440" tIns="45720" rIns="91440" bIns="45720" anchor="t" anchorCtr="0">
                          <a:noAutofit/>
                        </wps:bodyPr>
                      </wps:wsp>
                      <wps:wsp>
                        <wps:cNvPr id="22" name="Textfeld 2"/>
                        <wps:cNvSpPr txBox="1">
                          <a:spLocks noChangeArrowheads="1"/>
                        </wps:cNvSpPr>
                        <wps:spPr bwMode="auto">
                          <a:xfrm>
                            <a:off x="2611704" y="854110"/>
                            <a:ext cx="829310" cy="263525"/>
                          </a:xfrm>
                          <a:prstGeom prst="rect">
                            <a:avLst/>
                          </a:prstGeom>
                          <a:solidFill>
                            <a:srgbClr val="FFFFFF"/>
                          </a:solidFill>
                          <a:ln w="9525">
                            <a:noFill/>
                            <a:miter lim="800000"/>
                            <a:headEnd/>
                            <a:tailEnd/>
                          </a:ln>
                        </wps:spPr>
                        <wps:txb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wps:txbx>
                        <wps:bodyPr rot="0" vert="horz" wrap="square" lIns="91440" tIns="45720" rIns="91440" bIns="45720" anchor="t" anchorCtr="0">
                          <a:noAutofit/>
                        </wps:bodyPr>
                      </wps:wsp>
                      <wps:wsp>
                        <wps:cNvPr id="23" name="Gerade Verbindung mit Pfeil 23"/>
                        <wps:cNvCnPr/>
                        <wps:spPr>
                          <a:xfrm>
                            <a:off x="1369627" y="633884"/>
                            <a:ext cx="189166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feld 2"/>
                        <wps:cNvSpPr txBox="1">
                          <a:spLocks noChangeArrowheads="1"/>
                        </wps:cNvSpPr>
                        <wps:spPr bwMode="auto">
                          <a:xfrm>
                            <a:off x="312790" y="1126396"/>
                            <a:ext cx="549275" cy="263525"/>
                          </a:xfrm>
                          <a:prstGeom prst="rect">
                            <a:avLst/>
                          </a:prstGeom>
                          <a:solidFill>
                            <a:srgbClr val="FFFFFF"/>
                          </a:solidFill>
                          <a:ln w="9525">
                            <a:noFill/>
                            <a:miter lim="800000"/>
                            <a:headEnd/>
                            <a:tailEnd/>
                          </a:ln>
                        </wps:spPr>
                        <wps:txb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wps:txbx>
                        <wps:bodyPr rot="0" vert="horz" wrap="square" lIns="91440" tIns="45720" rIns="91440" bIns="45720" anchor="t" anchorCtr="0">
                          <a:noAutofit/>
                        </wps:bodyPr>
                      </wps:wsp>
                      <wps:wsp>
                        <wps:cNvPr id="25" name="Textfeld 2"/>
                        <wps:cNvSpPr txBox="1">
                          <a:spLocks noChangeArrowheads="1"/>
                        </wps:cNvSpPr>
                        <wps:spPr bwMode="auto">
                          <a:xfrm>
                            <a:off x="3605626" y="1155561"/>
                            <a:ext cx="813435" cy="263525"/>
                          </a:xfrm>
                          <a:prstGeom prst="rect">
                            <a:avLst/>
                          </a:prstGeom>
                          <a:noFill/>
                          <a:ln w="9525">
                            <a:noFill/>
                            <a:miter lim="800000"/>
                            <a:headEnd/>
                            <a:tailEnd/>
                          </a:ln>
                        </wps:spPr>
                        <wps:txb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6DBCBBD" id="Gruppieren 26" o:spid="_x0000_s1031" style="position:absolute;left:0;text-align:left;margin-left:388.3pt;margin-top:47.2pt;width:439.5pt;height:131.3pt;z-index:251658247;mso-position-horizontal:right;mso-position-horizontal-relative:margin;mso-width-relative:margin;mso-height-relative:margin" coordsize="46092,1419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2" type="#_x0000_t75" alt="Erdkugel: Afrika und Europa mit einfarbiger Füllung" style="position:absolute;left:32757;width:13335;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">
                  <v:imagedata r:id="rId32" o:title=" Afrika und Europa mit einfarbiger Füllung"/>
                </v:shape>
                <v:shape id="Grafik 10" o:spid="_x0000_s1033" type="#_x0000_t75" alt="Mann mit einfarbiger Füllung" style="position:absolute;top:1055;width:10725;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">
                  <v:imagedata r:id="rId33" o:title="Mann mit einfarbiger Füllung"/>
                </v:shape>
                <v:shapetype id="_x0000_t32" coordsize="21600,21600" o:spt="32" o:oned="t" path="m,l21600,21600e" filled="f">
                  <v:path arrowok="t" fillok="f" o:connecttype="none"/>
                  <o:lock v:ext="edit" shapetype="t"/>
                </v:shapetype>
                <v:shape id="Gerade Verbindung mit Pfeil 11" o:spid="_x0000_s1034" type="#_x0000_t32" style="position:absolute;left:9013;top:2470;width:17069;height:1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" strokecolor="black [3213]" strokeweight="1.5pt">
                  <v:stroke endarrow="block"/>
                </v:shape>
                <v:shape id="Gerade Verbindung mit Pfeil 15" o:spid="_x0000_s1035" type="#_x0000_t32" style="position:absolute;left:9064;top:9805;width:17072;height:1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" strokecolor="black [3213]" strokeweight="1.5pt">
                  <v:stroke endarrow="block"/>
                </v:shape>
                <v:shape id="Textfeld 2" o:spid="_x0000_s1036" type="#_x0000_t202" style="position:absolute;left:26217;top:1256;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v:textbox>
                </v:shape>
                <v:shape id="Textfeld 2" o:spid="_x0000_s1037" type="#_x0000_t202" style="position:absolute;left:8119;top:4873;width:54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v:textbox>
                </v:shape>
                <v:shape id="Textfeld 2" o:spid="_x0000_s1038" type="#_x0000_t202" style="position:absolute;left:26117;top:8541;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v:textbox>
                </v:shape>
                <v:shape id="Gerade Verbindung mit Pfeil 23" o:spid="_x0000_s1039" type="#_x0000_t32" style="position:absolute;left:13696;top:6338;width:18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shape id="Textfeld 2" o:spid="_x0000_s1040" type="#_x0000_t202" style="position:absolute;left:3127;top:11263;width:5493;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v:textbox>
                </v:shape>
                <v:shape id="Textfeld 2" o:spid="_x0000_s1041" type="#_x0000_t202" style="position:absolute;left:36056;top:11555;width:8134;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v:textbox>
                </v:shape>
                <w10:wrap type="topAndBottom" anchorx="margin"/>
              </v:group>
            </w:pict>
          </mc:Fallback>
        </mc:AlternateContent>
      </w:r>
      <w:r w:rsidR="0082703C">
        <w:rPr>
          <w:noProof/>
        </w:rPr>
        <mc:AlternateContent>
          <mc:Choice Requires="wps">
            <w:drawing>
              <wp:anchor distT="0" distB="0" distL="114300" distR="114300" simplePos="0" relativeHeight="251658248" behindDoc="0" locked="0" layoutInCell="1" allowOverlap="1" wp14:anchorId="1301E432" wp14:editId="1E9FED13">
                <wp:simplePos x="0" y="0"/>
                <wp:positionH relativeFrom="column">
                  <wp:posOffset>-1905</wp:posOffset>
                </wp:positionH>
                <wp:positionV relativeFrom="paragraph">
                  <wp:posOffset>2324100</wp:posOffset>
                </wp:positionV>
                <wp:extent cx="5581650"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A839B0C" w14:textId="3429D665" w:rsidR="006D517F" w:rsidRPr="006D517F" w:rsidRDefault="006D517F" w:rsidP="006D517F">
                            <w:pPr>
                              <w:pStyle w:val="Beschriftung"/>
                              <w:rPr>
                                <w:vanish/>
                                <w:specVanish/>
                              </w:rPr>
                            </w:pPr>
                            <w:bookmarkStart w:id="18" w:name="_Toc120181755"/>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CF5791">
                              <w:rPr>
                                <w:b/>
                                <w:bCs w:val="0"/>
                                <w:noProof/>
                              </w:rPr>
                              <w:t>2</w:t>
                            </w:r>
                            <w:r w:rsidRPr="0082703C">
                              <w:rPr>
                                <w:b/>
                                <w:bCs w:val="0"/>
                              </w:rPr>
                              <w:fldChar w:fldCharType="end"/>
                            </w:r>
                            <w:r>
                              <w:t>: Graphische Darstellung des Reinforcement Learning</w:t>
                            </w:r>
                            <w:bookmarkEnd w:id="18"/>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1E432" id="Textfeld 29" o:spid="_x0000_s1042" type="#_x0000_t202" style="position:absolute;left:0;text-align:left;margin-left:-.15pt;margin-top:183pt;width:439.5pt;height:.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" stroked="f">
                <v:textbox style="mso-fit-shape-to-text:t" inset="0,0,0,0">
                  <w:txbxContent>
                    <w:p w14:paraId="7A839B0C" w14:textId="3429D665" w:rsidR="006D517F" w:rsidRPr="006D517F" w:rsidRDefault="006D517F" w:rsidP="006D517F">
                      <w:pPr>
                        <w:pStyle w:val="Beschriftung"/>
                        <w:rPr>
                          <w:vanish/>
                          <w:specVanish/>
                        </w:rPr>
                      </w:pPr>
                      <w:bookmarkStart w:id="19" w:name="_Toc120181755"/>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CF5791">
                        <w:rPr>
                          <w:b/>
                          <w:bCs w:val="0"/>
                          <w:noProof/>
                        </w:rPr>
                        <w:t>2</w:t>
                      </w:r>
                      <w:r w:rsidRPr="0082703C">
                        <w:rPr>
                          <w:b/>
                          <w:bCs w:val="0"/>
                        </w:rPr>
                        <w:fldChar w:fldCharType="end"/>
                      </w:r>
                      <w:r>
                        <w:t>: Graphische Darstellung des Reinforcement Learning</w:t>
                      </w:r>
                      <w:bookmarkEnd w:id="19"/>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v:textbox>
                <w10:wrap type="topAndBottom"/>
              </v:shape>
            </w:pict>
          </mc:Fallback>
        </mc:AlternateContent>
      </w:r>
      <w:r w:rsidR="00BE6091">
        <w:t xml:space="preserve">Die folgende Grafik zeigt das </w:t>
      </w:r>
      <w:r w:rsidR="00083635">
        <w:t>Zusammenspiel zwischen Agenten und Umgebung im Reinforcement Learning:</w:t>
      </w:r>
    </w:p>
    <w:p w14:paraId="7A2ACA51" w14:textId="5A466531" w:rsidR="00465A33" w:rsidRDefault="00C447C4" w:rsidP="00946CB4">
      <w:r>
        <w:t xml:space="preserve">Ausgehend von einem bestimmten Zustand der Umgebung </w:t>
      </w:r>
      <w:r w:rsidR="00592F15">
        <w:t xml:space="preserve">entscheidet sich der Agent für eine verfügbare Aktion. In Abhängigkeit der Valuefunktion </w:t>
      </w:r>
      <w:r w:rsidR="00AD778C">
        <w:t>erhält der Agent dafür eine positive oder negative Belohnung, welche wiederrum Einfluss darauf nehmen wird, welche</w:t>
      </w:r>
      <w:r w:rsidR="000F1EF5">
        <w:t xml:space="preserve"> Aktion beim nächsten Durchgang mit demselben Ausgangszustand gewählt wird.</w:t>
      </w:r>
      <w:r w:rsidR="006C3F64">
        <w:t xml:space="preserve"> Je nach Dauer und Detaillierungsgrad es Trainings handelt es sich also um eine Kombination aus „Trial and Error“ und bereits erlerntem Wissen, welches der Agent für seine Entscheidungsfindung heranzieht</w:t>
      </w:r>
      <w:r w:rsidR="00864294">
        <w:t xml:space="preserve"> </w:t>
      </w:r>
      <w:sdt>
        <w:sdtPr>
          <w:alias w:val="To edit, see citavi.com/edit"/>
          <w:tag w:val="CitaviPlaceholder#8552fa2a-72c4-4dd7-a4db-e4b20e1976c4"/>
          <w:id w:val="-816568588"/>
          <w:placeholder>
            <w:docPart w:val="DefaultPlaceholder_-1854013440"/>
          </w:placeholder>
        </w:sdtPr>
        <w:sdtContent>
          <w:r w:rsidR="00FC3934">
            <w:fldChar w:fldCharType="begin"/>
          </w:r>
          <w:r w:rsidR="000B41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jQzMDE0LTI1NWYtNGJiMC1iYjliLTkzNDk5MDNkMzVmN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NTUyZmEyYS03MmM0LTRkZDctYTRkYi1lNGIyMGUxOTc2YzQiLCJUZXh0IjoiKHZnbC4gTMO8dGggMjAxOSwgUy4gMikiLCJXQUlWZXJzaW9uIjoiNi4xMC4wLjAifQ==}</w:instrText>
          </w:r>
          <w:r w:rsidR="00FC3934">
            <w:fldChar w:fldCharType="separate"/>
          </w:r>
          <w:r w:rsidR="00DD7AC9">
            <w:t>(vgl. Lüth 2019, S. 2)</w:t>
          </w:r>
          <w:r w:rsidR="00FC3934">
            <w:fldChar w:fldCharType="end"/>
          </w:r>
        </w:sdtContent>
      </w:sdt>
      <w:r w:rsidR="006C3F64">
        <w:t xml:space="preserve">. </w:t>
      </w:r>
      <w:r w:rsidR="00CD3D0C">
        <w:t>Dar</w:t>
      </w:r>
      <w:r w:rsidR="00FF1027">
        <w:t xml:space="preserve">aus folgt, dass der Agent umso sicherer </w:t>
      </w:r>
      <w:r w:rsidR="00FC3934">
        <w:t xml:space="preserve">in seiner Entscheidung </w:t>
      </w:r>
      <w:r w:rsidR="00FF1027">
        <w:t xml:space="preserve">wird, je häufiger er </w:t>
      </w:r>
      <w:r w:rsidR="00FF4CAD">
        <w:t>eine</w:t>
      </w:r>
      <w:r w:rsidR="006E737C">
        <w:t>n</w:t>
      </w:r>
      <w:r w:rsidR="00FF4CAD">
        <w:t xml:space="preserve"> bestimmten Ausgangszustand </w:t>
      </w:r>
      <w:r w:rsidR="006E737C">
        <w:t>mit darauffolgender Bewertung trainiert hat.</w:t>
      </w:r>
    </w:p>
    <w:p w14:paraId="6A7DE7CF" w14:textId="0375AAAE" w:rsidR="00F32324" w:rsidRDefault="008B2622" w:rsidP="00946CB4">
      <w:r>
        <w:t>Üblicherweise wird die Umgebung als sogenannter Markov-Entscheidungsprozess (MEP</w:t>
      </w:r>
      <w:r w:rsidR="00B6256D">
        <w:fldChar w:fldCharType="begin"/>
      </w:r>
      <w:r w:rsidR="00B6256D">
        <w:instrText xml:space="preserve"> XE "</w:instrText>
      </w:r>
      <w:r w:rsidR="00B6256D" w:rsidRPr="00F678B4">
        <w:instrText>MEP</w:instrText>
      </w:r>
      <w:r w:rsidR="00B6256D">
        <w:instrText>" \t "</w:instrText>
      </w:r>
      <w:r w:rsidR="00B6256D" w:rsidRPr="00EA7856">
        <w:rPr>
          <w:i/>
        </w:rPr>
        <w:instrText>Markov-Entscheidungsprozess</w:instrText>
      </w:r>
      <w:r w:rsidR="00B6256D">
        <w:instrText xml:space="preserve">" </w:instrText>
      </w:r>
      <w:r w:rsidR="00B6256D">
        <w:fldChar w:fldCharType="end"/>
      </w:r>
      <w:r>
        <w:t>) modelliert</w:t>
      </w:r>
      <w:r w:rsidR="00B6256D">
        <w:t xml:space="preserve"> </w:t>
      </w:r>
      <w:sdt>
        <w:sdtPr>
          <w:alias w:val="To edit, see citavi.com/edit"/>
          <w:tag w:val="CitaviPlaceholder#b16335e8-7501-40b9-a1e5-3a8876523fba"/>
          <w:id w:val="-1155910241"/>
          <w:placeholder>
            <w:docPart w:val="DefaultPlaceholder_-1854013440"/>
          </w:placeholder>
        </w:sdtPr>
        <w:sdtContent>
          <w:r w:rsidR="00074023">
            <w:fldChar w:fldCharType="begin"/>
          </w:r>
          <w:r w:rsidR="00287B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DVhYjU1LTJkZWQtNDMxYS04NDE2LTFhMTIzMzZhOGFkZSIsIlJhbmdlTGVuZ3RoIjoyMS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0seyIkaWQiOiIxNCIsIiR0eXBlIjoiU3dpc3NBY2FkZW1pYy5DaXRhdmkuQ2l0YXRpb25zLldvcmRQbGFjZWhvbGRlckVudHJ5LCBTd2lzc0FjYWRlbWljLkNpdGF2aSIsIklkIjoiODE5Y2IwMDctOTY5MS00NDg5LTliZGMtNTc2NWYwZjVjMjQ0IiwiUmFuZ2VTdGFydCI6MjEsIlJhbmdlTGVuZ3RoIjoyMSwiUmVmZXJlbmNlSWQiOiIxMzk5MWEwYi0yODZhLTQzNmYtOGE1Ni01N2NiZjMyNmVjZj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3IiwiU3RhcnRQYWdlIjp7IiRpZCI6IjE3IiwiJHR5cGUiOiJTd2lzc0FjYWRlbWljLlBhZ2VOdW1iZXIsIFN3aXNzQWNhZGVtaWMiLCJJc0Z1bGx5TnVtZXJpYyI6dHJ1ZSwiTnVtYmVyIjo3LCJOdW1iZXJpbmdUeXBlIjowLCJOdW1lcmFsU3lzdGVtIjowLCJPcmlnaW5hbFN0cmluZyI6IjciLCJQcmV0dHlTdHJpbmciOiI3In19LCJSZWZlcmVuY2UiOnsiJGlkIjoiMTgiLCIkdHlwZSI6IlN3aXNzQWNhZGVtaWMuQ2l0YXZpLlJlZmVyZW5jZSwgU3dpc3NBY2FkZW1pYy5DaXRhdmkiLCJBYnN0cmFjdENvbXBsZXhpdHkiOjAsIkFic3RyYWN0U291cmNlVGV4dEZvcm1hdCI6MCwiQWNjZXNzRGF0ZSI6IjEzLjExLjIwMjIiLCJBdXRob3JzIjpbeyIkaWQiOiIxOS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yZWYiOiI4In19XSwiQ2l0YXRpb25LZXlVcGRhdGVUeXBlIjowLCJDb2xsYWJvcmF0b3JzIjpbeyIkaWQiOiIyMC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yMS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I1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V9XSwiRm9ybWF0dGVkVGV4dCI6eyIkaWQiOiIyNiIsIkNvdW50IjoxLCJUZXh0VW5pdHMiOlt7IiRpZCI6IjI3IiwiRm9udFN0eWxlIjp7IiRpZCI6IjI4IiwiTmV1dHJhbCI6dHJ1ZX0sIlJlYWRpbmdPcmRlciI6MSwiVGV4dCI6Iih2Z2wuIEzDvHRoIDIwMTksIFMuIDI7IFNjaG1pdHogMjAxNywgUy4gNykifV19LCJUYWciOiJDaXRhdmlQbGFjZWhvbGRlciNiMTYzMzVlOC03NTAxLTQwYjktYTFlNS0zYTg4NzY1MjNmYmEiLCJUZXh0IjoiKHZnbC4gTMO8dGggMjAxOSwgUy4gMjsgU2NobWl0eiAyMDE3LCBTLiA3KSIsIldBSVZlcnNpb24iOiI2LjEwLjAuMCJ9}</w:instrText>
          </w:r>
          <w:r w:rsidR="00074023">
            <w:fldChar w:fldCharType="separate"/>
          </w:r>
          <w:r w:rsidR="00DD7AC9">
            <w:t>(vgl. Lüth 2019, S. 2; Schmitz 2017, S. 7)</w:t>
          </w:r>
          <w:r w:rsidR="00074023">
            <w:fldChar w:fldCharType="end"/>
          </w:r>
        </w:sdtContent>
      </w:sdt>
      <w:r w:rsidR="00287BBE">
        <w:t>.</w:t>
      </w:r>
      <w:r w:rsidR="008625F0">
        <w:t xml:space="preserve"> </w:t>
      </w:r>
      <w:r w:rsidR="00F32324">
        <w:t xml:space="preserve">Der nach dem russischen Mathematiker Markov benannte MEP </w:t>
      </w:r>
      <w:r w:rsidR="00CE3224">
        <w:t xml:space="preserve">dient zur Modellierung eines Entscheidungsproblems, bei dem ausgehend vom einem gewissen Zustand eines Systems beim Ausführen einer Aktion mit einer </w:t>
      </w:r>
      <w:r w:rsidR="00032F5E">
        <w:t>gewissen</w:t>
      </w:r>
      <w:r w:rsidR="00CE3224">
        <w:t xml:space="preserve"> Wahrscheinlichkeit </w:t>
      </w:r>
      <w:r w:rsidR="00E260FF">
        <w:t xml:space="preserve">ein </w:t>
      </w:r>
      <w:r w:rsidR="00032F5E">
        <w:t>bestimmter Folgezustand erreicht wird</w:t>
      </w:r>
      <w:r w:rsidR="00C17F8B">
        <w:t>. Jeder Zustandsübergang wird darüber hinaus durch eine</w:t>
      </w:r>
      <w:r w:rsidR="006251AF">
        <w:t xml:space="preserve"> </w:t>
      </w:r>
      <w:r w:rsidR="00FF729D">
        <w:t xml:space="preserve">Kostenfunktion bewertet </w:t>
      </w:r>
      <w:sdt>
        <w:sdtPr>
          <w:alias w:val="To edit, see citavi.com/edit"/>
          <w:tag w:val="CitaviPlaceholder#8b459d4d-0f6d-4818-a8ae-b47413971070"/>
          <w:id w:val="290028000"/>
          <w:placeholder>
            <w:docPart w:val="D8DDFB48E8074282AA57B9B822018F54"/>
          </w:placeholder>
        </w:sdtPr>
        <w:sdtContent>
          <w:r w:rsidR="00AB075B">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FiMmUzLThmZmMtNGZhOS1iOTMzLTM3ZGYxODNlNmM2OCIsIlJhbmdlTGVuZ3RoIjoyMywiUmVmZXJlbmNlSWQiOiI5ODAwYTkyNC04NDFlLTQwMTYtYTgzZi1kYWRiMjA1YzJ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RvaSI6IjEwLjE4NDE5L29wdXMtOTYzNSIsIkVkaXRvcnMiOltdLCJFdmFsdWF0aW9uQ29tcGxleGl0eSI6MCwiRXZhbHVhdGlvblNvdXJjZVRleHRGb3JtYXQiOjAsIkdyb3VwcyI6W1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WxpYi51bmktc3R1dHRnYXJ0LmRlL2hhbmRsZS8xMTY4Mi85NjUyIiwiVXJpU3RyaW5nIjoiaHR0cHM6Ly9lbGliLnVuaS1zdHV0dGdhcnQuZGUvaGFuZGxlLzExNjgyLzk2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Dg6MjA6MjEiLCJNb2RpZmllZEJ5IjoiX1NlYmFzdGlhbiBLbm9wZiIsIklkIjoiM2U1NTllNzgtODBmZS00MTgwLWFiYTEtNGUxODkyZmJlMjY4IiwiTW9kaWZpZWRPbiI6IjIwMjItMTEtMTRUMDg6MjA6Mj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QxOS9vcHVzLTk2MzUiLCJVcmlTdHJpbmciOiJodHRwczovL2RvaS5vcmcvMTAuMTg0MTkvb3B1cy05Nj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0VDA4OjE5OjUxIiwiTW9kaWZpZWRCeSI6Il9TZWJhc3RpYW4gS25vcGYiLCJJZCI6ImZjMjRkNTE3LTg0ZmUtNDU3Yy1hODYxLWE0ZGRjNjQ4OWUyZSIsIk1vZGlmaWVkT24iOiIyMDIyLTExLTE0VDA4OjE5OjUxIiwiUHJvamVjdCI6eyIkcmVmIjoiOCJ9fV0sIk9ubGluZUFkZHJlc3MiOiJodHRwczovL2VsaWIudW5pLXN0dXR0Z2FydC5kZS9oYW5kbGUvMTE2ODIvOTY1MiIsIk9yZ2FuaXphdGlvbnMiOlt7IiRpZCI6IjE5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7IiRpZCI6IjIw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Cw7ZobSAyMDE2LCAxNCBmLikifV19LCJUYWciOiJDaXRhdmlQbGFjZWhvbGRlciM4YjQ1OWQ0ZC0wZjZkLTQ4MTgtYThhZS1iNDc0MTM5NzEwNzAiLCJUZXh0IjoiKHZnbC4gQsO2aG0gMjAxNiwgMTQgZi4pIiwiV0FJVmVyc2lvbiI6IjYuMTAuMC4wIn0=}</w:instrText>
          </w:r>
          <w:r w:rsidR="00AB075B">
            <w:fldChar w:fldCharType="separate"/>
          </w:r>
          <w:r w:rsidR="00EE6313">
            <w:t>(vgl. Böhm 2016, 14 f.)</w:t>
          </w:r>
          <w:r w:rsidR="00AB075B">
            <w:fldChar w:fldCharType="end"/>
          </w:r>
        </w:sdtContent>
      </w:sdt>
      <w:r w:rsidR="00E801BB">
        <w:t>.</w:t>
      </w:r>
      <w:r w:rsidR="009F2505">
        <w:t xml:space="preserve"> </w:t>
      </w:r>
      <w:r w:rsidR="00EC1320">
        <w:t>Außer der Beschreibung der</w:t>
      </w:r>
      <w:r w:rsidR="004D0259" w:rsidRPr="009F29A1">
        <w:t xml:space="preserve"> Umgebung als</w:t>
      </w:r>
      <w:r w:rsidR="00784635">
        <w:t xml:space="preserve"> </w:t>
      </w:r>
      <w:r w:rsidR="00255783">
        <w:t xml:space="preserve">Simulationsmodell </w:t>
      </w:r>
      <w:r w:rsidR="005060CE">
        <w:t xml:space="preserve">ist darüber hinaus kein zusätzliches, </w:t>
      </w:r>
      <w:r w:rsidR="00CC6482">
        <w:t>menschliches Fachwissen in aufbereiteter Form für das Training erforderlich</w:t>
      </w:r>
      <w:r w:rsidR="00F85AE5">
        <w:t xml:space="preserve"> </w:t>
      </w:r>
      <w:sdt>
        <w:sdtPr>
          <w:alias w:val="To edit, see citavi.com/edit"/>
          <w:tag w:val="CitaviPlaceholder#d495c0b1-fd39-420b-bc2d-4f8cf7edacf8"/>
          <w:id w:val="-95327664"/>
          <w:placeholder>
            <w:docPart w:val="DefaultPlaceholder_-1854013440"/>
          </w:placeholder>
        </w:sdtPr>
        <w:sdtContent>
          <w:r w:rsidR="00784635">
            <w:fldChar w:fldCharType="begin"/>
          </w:r>
          <w:r w:rsidR="002557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I1NzZhLTQ5OGMtNDAyZC04YzFhLTEyMDcxODc3MTI1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2Q0OTVjMGIxLWZkMzktNDIwYi1iYzJkLTRmOGNmN2VkYWNmOCIsIlRleHQiOiIodmdsLiBTY2htaXR6IDIwMTcsIFMuIDEyKSIsIldBSVZlcnNpb24iOiI2LjEwLjAuMCJ9}</w:instrText>
          </w:r>
          <w:r w:rsidR="00784635">
            <w:fldChar w:fldCharType="separate"/>
          </w:r>
          <w:r w:rsidR="00DD7AC9">
            <w:t>(vgl. Schmitz 2017, S. 12)</w:t>
          </w:r>
          <w:r w:rsidR="00784635">
            <w:fldChar w:fldCharType="end"/>
          </w:r>
        </w:sdtContent>
      </w:sdt>
      <w:r w:rsidR="008C0BDD">
        <w:t xml:space="preserve">. </w:t>
      </w:r>
      <w:r w:rsidR="00CE0CDD">
        <w:t xml:space="preserve">Das Simulationsmodell muss </w:t>
      </w:r>
      <w:r w:rsidR="009C1DB3">
        <w:t xml:space="preserve">darüber hinaus kein vollständig mathematisches oder stochastisches Modell sein, </w:t>
      </w:r>
      <w:r w:rsidR="00E20846">
        <w:t>was insbesondere in komplexen Umgebungen mit vielen Einflussfaktoren zum Vorteil wird</w:t>
      </w:r>
      <w:r w:rsidR="009C1DB3">
        <w:t xml:space="preserve"> </w:t>
      </w:r>
      <w:sdt>
        <w:sdtPr>
          <w:alias w:val="To edit, see citavi.com/edit"/>
          <w:tag w:val="CitaviPlaceholder#5407fc35-845f-4be1-806b-1f91b435bbc3"/>
          <w:id w:val="64622947"/>
          <w:placeholder>
            <w:docPart w:val="DefaultPlaceholder_-1854013440"/>
          </w:placeholder>
        </w:sdtPr>
        <w:sdtContent>
          <w:r w:rsidR="009C1DB3">
            <w:fldChar w:fldCharType="begin"/>
          </w:r>
          <w:r w:rsidR="009C1D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M0NGIyLTFjYWQtNDNkNS04MjhlLTM5MzhmNzViY2VkY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ykifV19LCJUYWciOiJDaXRhdmlQbGFjZWhvbGRlciM1NDA3ZmMzNS04NDVmLTRiZTEtODA2Yi0xZjkxYjQzNWJiYzMiLCJUZXh0IjoiKHZnbC4gTMO8dGggMjAxOSwgUy4gMykiLCJXQUlWZXJzaW9uIjoiNi4xMC4wLjAifQ==}</w:instrText>
          </w:r>
          <w:r w:rsidR="009C1DB3">
            <w:fldChar w:fldCharType="separate"/>
          </w:r>
          <w:r w:rsidR="00DD7AC9">
            <w:t>(vgl. Lüth 2019, S. 3)</w:t>
          </w:r>
          <w:r w:rsidR="009C1DB3">
            <w:fldChar w:fldCharType="end"/>
          </w:r>
        </w:sdtContent>
      </w:sdt>
      <w:r w:rsidR="009C1DB3">
        <w:t>.</w:t>
      </w:r>
      <w:r w:rsidR="00E20846">
        <w:t xml:space="preserve"> </w:t>
      </w:r>
    </w:p>
    <w:p w14:paraId="20666949" w14:textId="6290DD12" w:rsidR="004D0259" w:rsidRDefault="00E20846" w:rsidP="00946CB4">
      <w:r>
        <w:t>Durch die Anwendung des „</w:t>
      </w:r>
      <w:r w:rsidR="00C250A7">
        <w:t>Trial-and-Error</w:t>
      </w:r>
      <w:r>
        <w:t xml:space="preserve">“ Prinzips folgt, dass </w:t>
      </w:r>
      <w:r w:rsidR="00A56192">
        <w:t>das Training vorab auch entfallen und stattdessen im laufenden Betrieb einer Umgebung durchgeführt werden</w:t>
      </w:r>
      <w:r>
        <w:t xml:space="preserve"> kann</w:t>
      </w:r>
      <w:r w:rsidR="00A86FD7">
        <w:t xml:space="preserve">. In der Praxis ist das jedoch allenfalls für unkritische, unterstützende Anwendungen möglich, </w:t>
      </w:r>
      <w:r w:rsidR="00C517E0">
        <w:t xml:space="preserve">bei der der Nutzen durch Einsatz von RL einen eventuellen Schaden während der Trainingsphase </w:t>
      </w:r>
      <w:r w:rsidR="00FE12CF">
        <w:t xml:space="preserve">eliminiert. Man stelle sich jedoch im Gegenzug vor, wo </w:t>
      </w:r>
      <w:r w:rsidR="003F4F29">
        <w:t>d</w:t>
      </w:r>
      <w:r w:rsidR="009358D4">
        <w:t xml:space="preserve">ie Forschung </w:t>
      </w:r>
      <w:r w:rsidR="003F4F29">
        <w:t xml:space="preserve">rund um das autonome </w:t>
      </w:r>
      <w:r w:rsidR="003F4F29">
        <w:lastRenderedPageBreak/>
        <w:t xml:space="preserve">Fahren nach heutigem Stand wäre, hätte man ein RL-Training für ein Fahrzeug </w:t>
      </w:r>
      <w:r w:rsidR="009358D4">
        <w:t>wie im letzten Beispiel tatsächlich im öffentlichen Straßenverkehr durchgeführt.</w:t>
      </w:r>
    </w:p>
    <w:p w14:paraId="79258830" w14:textId="77777777" w:rsidR="00DD7AC9" w:rsidRDefault="00DD7AC9" w:rsidP="00DD7AC9">
      <w:pPr>
        <w:pStyle w:val="berschrift2"/>
      </w:pPr>
      <w:bookmarkStart w:id="20" w:name="_Toc120181776"/>
      <w:r w:rsidRPr="00DC6DE4">
        <w:t>Künstliche Intelligenz und maschinelles Lernen</w:t>
      </w:r>
      <w:bookmarkEnd w:id="20"/>
    </w:p>
    <w:p w14:paraId="2FE680FD" w14:textId="5BBFA366" w:rsidR="00DD7AC9" w:rsidRDefault="00DD7AC9" w:rsidP="00DD7AC9">
      <w:r>
        <w:t>Die Begriffe künstliche Intelligenz und maschinelles Lernen oder auch Maschinenlernen genannt (ML</w:t>
      </w:r>
      <w:r>
        <w:fldChar w:fldCharType="begin"/>
      </w:r>
      <w:r>
        <w:instrText xml:space="preserve"> XE "</w:instrText>
      </w:r>
      <w:r w:rsidRPr="0011732D">
        <w:instrText>ML</w:instrText>
      </w:r>
      <w:r>
        <w:instrText>" \t "</w:instrText>
      </w:r>
      <w:r w:rsidRPr="00E200B7">
        <w:rPr>
          <w:i/>
        </w:rPr>
        <w:instrText>Maschinelles Lernen oder Maschinenlernen</w:instrText>
      </w:r>
      <w:r>
        <w:instrText xml:space="preserve">" </w:instrText>
      </w:r>
      <w:r>
        <w:fldChar w:fldCharType="end"/>
      </w:r>
      <w:r>
        <w:t>) tauchen oft im selben Kontext auf. In den letzten Jahren werden diese Schlüsselwörter dem Anschein nach besonders häufig dann verwendet, wenn ein Projekt nach außen als besonders innovativ oder forschungsintensiv dargestellt werden soll. Stellenweise werden beide Begriffe auch als Synonym verwendet. In diesem Kapitel werden KI, ML und verwandte Begriffe aus diesem Fachgebiet voneinander abgegrenzt.</w:t>
      </w:r>
    </w:p>
    <w:p w14:paraId="4E34EC5A" w14:textId="77777777" w:rsidR="00DD7AC9" w:rsidRDefault="00DD7AC9" w:rsidP="00DD7AC9">
      <w:r>
        <w:t>Zur Verdeutlichung der Abgrenzung zwischen KI und ML sei das folgende Beispiel konstruiert:</w:t>
      </w:r>
    </w:p>
    <w:p w14:paraId="5F5C1CDF" w14:textId="77777777" w:rsidR="00DD7AC9" w:rsidRPr="00815E85" w:rsidRDefault="00DD7AC9" w:rsidP="00DD7AC9">
      <w:pPr>
        <w:rPr>
          <w:rStyle w:val="Hervorhebung"/>
        </w:rPr>
      </w:pPr>
      <w:r w:rsidRPr="00815E85">
        <w:rPr>
          <w:rStyle w:val="Hervorhebung"/>
        </w:rPr>
        <w:t>In einem Eingabefeld können Nutzende Haltestellennamen eingeben und aus einem Dropdown mit Vorschlägen die gewünschte Haltestelle auswählen. Dabei werden Tippfehler in gewissen Grenzen toleriert und Vorschläge auch dann angezeigt, wenn keine exakte Übereinstimmung gefunden wurde.</w:t>
      </w:r>
      <w:r>
        <w:rPr>
          <w:rStyle w:val="Hervorhebung"/>
        </w:rPr>
        <w:t xml:space="preserve"> Werden Abkürzungen verwendet, die zu keiner direkten Übereinstimmung führen, merkt das System sich, welche Haltestelle die Nutzenden nach ihrer Eingabe aus den Vorschlägen auswählen und setzt diesen Vorschlag beim nächsten Suchvorgang im Ranking nach oben.</w:t>
      </w:r>
    </w:p>
    <w:p w14:paraId="6BCC9198" w14:textId="77777777" w:rsidR="00DD7AC9" w:rsidRDefault="00DD7AC9" w:rsidP="00DD7AC9">
      <w:r>
        <w:t>Die nachfolgend ausgeführten Leitfragen lauten nun:</w:t>
      </w:r>
    </w:p>
    <w:p w14:paraId="21FA545B" w14:textId="77777777" w:rsidR="00DD7AC9" w:rsidRDefault="00DD7AC9" w:rsidP="00DD7AC9">
      <w:pPr>
        <w:pStyle w:val="Listenabsatz"/>
        <w:numPr>
          <w:ilvl w:val="0"/>
          <w:numId w:val="31"/>
        </w:numPr>
      </w:pPr>
      <w:r>
        <w:t>Handelt es sich bereits um eine Form der KI?</w:t>
      </w:r>
    </w:p>
    <w:p w14:paraId="1B82DC56" w14:textId="77777777" w:rsidR="00DD7AC9" w:rsidRDefault="00DD7AC9" w:rsidP="00DD7AC9">
      <w:pPr>
        <w:pStyle w:val="Listenabsatz"/>
      </w:pPr>
    </w:p>
    <w:p w14:paraId="064B8857" w14:textId="77777777" w:rsidR="00DD7AC9" w:rsidRDefault="00DD7AC9" w:rsidP="00DD7AC9">
      <w:pPr>
        <w:pStyle w:val="Listenabsatz"/>
        <w:numPr>
          <w:ilvl w:val="0"/>
          <w:numId w:val="31"/>
        </w:numPr>
      </w:pPr>
      <w:r>
        <w:t>Kommen hierbei Ansätze aus dem ML zum Einsatz?</w:t>
      </w:r>
    </w:p>
    <w:p w14:paraId="1ABA34D2" w14:textId="77777777" w:rsidR="00DD7AC9" w:rsidRDefault="00DD7AC9" w:rsidP="00DD7AC9">
      <w:pPr>
        <w:pStyle w:val="Listenabsatz"/>
      </w:pPr>
    </w:p>
    <w:p w14:paraId="74890D24" w14:textId="77777777" w:rsidR="00DD7AC9" w:rsidRPr="00816629" w:rsidRDefault="00DD7AC9" w:rsidP="00DD7AC9">
      <w:pPr>
        <w:rPr>
          <w:b/>
          <w:bCs/>
        </w:rPr>
      </w:pPr>
      <w:r w:rsidRPr="00816629">
        <w:rPr>
          <w:b/>
          <w:bCs/>
        </w:rPr>
        <w:t xml:space="preserve">Handelt es sich </w:t>
      </w:r>
      <w:r>
        <w:rPr>
          <w:b/>
          <w:bCs/>
        </w:rPr>
        <w:t xml:space="preserve">bereits </w:t>
      </w:r>
      <w:r w:rsidRPr="00816629">
        <w:rPr>
          <w:b/>
          <w:bCs/>
        </w:rPr>
        <w:t>um eine Form der KI?</w:t>
      </w:r>
    </w:p>
    <w:p w14:paraId="48CA0867" w14:textId="77777777" w:rsidR="00DD7AC9" w:rsidRDefault="00DD7AC9" w:rsidP="00DD7AC9">
      <w:r>
        <w:t>Das System ist in der Lage, kleinere Schreibfehler zu korrigieren und den Nutzenden trotzdem passende Suchvorschläge anzuzeigen. Wird so beispielsweise „Kallsruh Hbf“ statt „Karlsruhe Hbf“ eingegeben, ist das System dennoch in der Lage, die korrekte Haltestelle „Karlsruhe Hbf“ zu ermitteln. Würde einem Menschen mit entsprechendem Fachwissen dieselbe Aufgabe stellen, wäre auch dieser in der Lage trotz des offensichtlichen Fehlers passende Ergebnisse vorzuschlagen.</w:t>
      </w:r>
    </w:p>
    <w:p w14:paraId="09B127AB" w14:textId="77777777" w:rsidR="00DD7AC9" w:rsidRDefault="00DD7AC9" w:rsidP="00DD7AC9">
      <w:r>
        <w:lastRenderedPageBreak/>
        <w:t xml:space="preserve">Eine Möglichkeit, um solche Ergebnisse zu erhalten, ist die Verwendung sogenannter </w:t>
      </w:r>
      <w:r w:rsidRPr="00AE28ED">
        <w:rPr>
          <w:i/>
          <w:iCs/>
        </w:rPr>
        <w:t>unscharfer Mengen</w:t>
      </w:r>
      <w:r>
        <w:t xml:space="preserve">. Im Gegensatz zu einer klassischen Menge, welche bezogen auf das obige Beispiel eine einfache Liste aller verfügbaren Haltestellennamen im Klartext wäre, würde eine unscharfe Menge die Haltestellennamen unterteilt in Buchstabenblöcken zu jeweils drei Buchstaben enthalten. Diese Buchstabenblöcke werden auch als </w:t>
      </w:r>
      <w:r w:rsidRPr="00CD39D4">
        <w:rPr>
          <w:i/>
          <w:iCs/>
        </w:rPr>
        <w:t>Trigramme</w:t>
      </w:r>
      <w:r>
        <w:t xml:space="preserve"> bezeichnet. Aus dem Wort „Karlsruhe Hbf“ würden sich demnach die Trigramme</w:t>
      </w:r>
    </w:p>
    <w:p w14:paraId="6C4B9333" w14:textId="77777777" w:rsidR="00DD7AC9" w:rsidRDefault="00DD7AC9" w:rsidP="00DD7AC9">
      <w:r>
        <w:t>KAR ARL RLS LSR SRU RUH UHE HBF</w:t>
      </w:r>
    </w:p>
    <w:p w14:paraId="2A5B01B1" w14:textId="77777777" w:rsidR="00DD7AC9" w:rsidRDefault="00DD7AC9" w:rsidP="00DD7AC9">
      <w:r>
        <w:t xml:space="preserve">ergeben. </w:t>
      </w:r>
    </w:p>
    <w:p w14:paraId="005CA804" w14:textId="77777777" w:rsidR="00DD7AC9" w:rsidRDefault="00DD7AC9" w:rsidP="00DD7AC9">
      <w:r>
        <w:t xml:space="preserve">Der durch die Nutzenden eingegebene Text wird ebenfalls in seine Trigramme zerlegt und für jedes Element in der unscharfen Menge ermittelt, wie viele Trigramme aus der Eingabezeichenfolge im jeweiligen Element der unscharfen Menge enthalten sind. Das Ergebnis ist ein Überdeckungsgrad auf dem Intervall [0; 1]. </w:t>
      </w:r>
    </w:p>
    <w:p w14:paraId="6E93FCF9" w14:textId="77777777" w:rsidR="00DD7AC9" w:rsidRDefault="00DD7AC9" w:rsidP="00DD7AC9">
      <w:r>
        <w:t>Am Beispiel der Eingabezeichenfolge „Kallsruh Hbf“ ergäben sich die Trigramme</w:t>
      </w:r>
    </w:p>
    <w:p w14:paraId="3E5CC296" w14:textId="77777777" w:rsidR="00DD7AC9" w:rsidRDefault="00DD7AC9" w:rsidP="00DD7AC9">
      <w:r>
        <w:t xml:space="preserve">KAL ALL LLS </w:t>
      </w:r>
      <w:r w:rsidRPr="00B3606D">
        <w:rPr>
          <w:b/>
          <w:bCs/>
        </w:rPr>
        <w:t>LSR</w:t>
      </w:r>
      <w:r>
        <w:t xml:space="preserve"> </w:t>
      </w:r>
      <w:r w:rsidRPr="00B3606D">
        <w:rPr>
          <w:b/>
          <w:bCs/>
        </w:rPr>
        <w:t>SRU</w:t>
      </w:r>
      <w:r>
        <w:t xml:space="preserve"> </w:t>
      </w:r>
      <w:r w:rsidRPr="00B3606D">
        <w:rPr>
          <w:b/>
          <w:bCs/>
        </w:rPr>
        <w:t>RUH</w:t>
      </w:r>
      <w:r>
        <w:t xml:space="preserve"> </w:t>
      </w:r>
      <w:r w:rsidRPr="00B3606D">
        <w:rPr>
          <w:b/>
          <w:bCs/>
        </w:rPr>
        <w:t>HBF</w:t>
      </w:r>
    </w:p>
    <w:p w14:paraId="07A1BE27" w14:textId="77777777" w:rsidR="00DD7AC9" w:rsidRDefault="00DD7AC9" w:rsidP="00DD7AC9">
      <w:r>
        <w:t xml:space="preserve">wovon die fett markierten Trigramme auch im entsprechenden Element der unscharfen Menge enthalten sind. Durch den entstehenden Überdeckungsgrad &gt; 0 kann mit einer gewissen Wahrscheinlichkeit davon ausgegangen werden, dass mit der Eingabezeichenfolge eigentlich das korrespondierende Element der unscharfen Menge gesucht ist, wenngleich keine hundertprozentige Übereinstimmung mit der Eingabezeichenfolge vorliegt. </w:t>
      </w:r>
    </w:p>
    <w:p w14:paraId="6308807C" w14:textId="77777777" w:rsidR="00DD7AC9" w:rsidRDefault="00DD7AC9" w:rsidP="00DD7AC9">
      <w:r>
        <w:rPr>
          <w:noProof/>
        </w:rPr>
        <mc:AlternateContent>
          <mc:Choice Requires="wps">
            <w:drawing>
              <wp:anchor distT="0" distB="0" distL="114300" distR="114300" simplePos="0" relativeHeight="251658250" behindDoc="0" locked="0" layoutInCell="1" allowOverlap="1" wp14:anchorId="035D2FAF" wp14:editId="28FAEBD2">
                <wp:simplePos x="0" y="0"/>
                <wp:positionH relativeFrom="margin">
                  <wp:align>right</wp:align>
                </wp:positionH>
                <wp:positionV relativeFrom="paragraph">
                  <wp:posOffset>2800350</wp:posOffset>
                </wp:positionV>
                <wp:extent cx="5593080" cy="356235"/>
                <wp:effectExtent l="0" t="0" r="7620" b="5715"/>
                <wp:wrapTopAndBottom/>
                <wp:docPr id="4" name="Textfeld 4"/>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14F36C62" w14:textId="54125F68" w:rsidR="00DD7AC9" w:rsidRPr="00226502" w:rsidRDefault="00DD7AC9" w:rsidP="00DD7AC9">
                            <w:pPr>
                              <w:pStyle w:val="Beschriftung"/>
                              <w:jc w:val="center"/>
                              <w:rPr>
                                <w:vanish/>
                                <w:specVanish/>
                              </w:rPr>
                            </w:pPr>
                            <w:bookmarkStart w:id="21" w:name="_Toc120181756"/>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CF5791">
                              <w:rPr>
                                <w:b/>
                                <w:bCs w:val="0"/>
                                <w:noProof/>
                              </w:rPr>
                              <w:t>3</w:t>
                            </w:r>
                            <w:r w:rsidRPr="00226502">
                              <w:rPr>
                                <w:b/>
                                <w:bCs w:val="0"/>
                              </w:rPr>
                              <w:fldChar w:fldCharType="end"/>
                            </w:r>
                            <w:r w:rsidRPr="00226502">
                              <w:rPr>
                                <w:b/>
                                <w:bCs w:val="0"/>
                              </w:rPr>
                              <w:t>:</w:t>
                            </w:r>
                            <w:r>
                              <w:t xml:space="preserve"> Darstellung einer klassischen und einer unscharfen Menge</w:t>
                            </w:r>
                            <w:bookmarkEnd w:id="21"/>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D2FAF" id="Textfeld 4" o:spid="_x0000_s1043" type="#_x0000_t202" style="position:absolute;left:0;text-align:left;margin-left:389.2pt;margin-top:220.5pt;width:440.4pt;height:28.05pt;z-index:25165825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" stroked="f">
                <v:textbox inset="0,0,0,0">
                  <w:txbxContent>
                    <w:p w14:paraId="14F36C62" w14:textId="54125F68" w:rsidR="00DD7AC9" w:rsidRPr="00226502" w:rsidRDefault="00DD7AC9" w:rsidP="00DD7AC9">
                      <w:pPr>
                        <w:pStyle w:val="Beschriftung"/>
                        <w:jc w:val="center"/>
                        <w:rPr>
                          <w:vanish/>
                          <w:specVanish/>
                        </w:rPr>
                      </w:pPr>
                      <w:bookmarkStart w:id="22" w:name="_Toc120181756"/>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CF5791">
                        <w:rPr>
                          <w:b/>
                          <w:bCs w:val="0"/>
                          <w:noProof/>
                        </w:rPr>
                        <w:t>3</w:t>
                      </w:r>
                      <w:r w:rsidRPr="00226502">
                        <w:rPr>
                          <w:b/>
                          <w:bCs w:val="0"/>
                        </w:rPr>
                        <w:fldChar w:fldCharType="end"/>
                      </w:r>
                      <w:r w:rsidRPr="00226502">
                        <w:rPr>
                          <w:b/>
                          <w:bCs w:val="0"/>
                        </w:rPr>
                        <w:t>:</w:t>
                      </w:r>
                      <w:r>
                        <w:t xml:space="preserve"> Darstellung einer klassischen und einer unscharfen Menge</w:t>
                      </w:r>
                      <w:bookmarkEnd w:id="22"/>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v:textbox>
                <w10:wrap type="topAndBottom" anchorx="margin"/>
              </v:shape>
            </w:pict>
          </mc:Fallback>
        </mc:AlternateContent>
      </w:r>
      <w:r>
        <w:rPr>
          <w:noProof/>
        </w:rPr>
        <w:drawing>
          <wp:anchor distT="0" distB="0" distL="114300" distR="114300" simplePos="0" relativeHeight="251658249" behindDoc="0" locked="0" layoutInCell="1" allowOverlap="1" wp14:anchorId="3D35A750" wp14:editId="4E60819A">
            <wp:simplePos x="0" y="0"/>
            <wp:positionH relativeFrom="margin">
              <wp:align>center</wp:align>
            </wp:positionH>
            <wp:positionV relativeFrom="paragraph">
              <wp:posOffset>579813</wp:posOffset>
            </wp:positionV>
            <wp:extent cx="5099050" cy="2172970"/>
            <wp:effectExtent l="0" t="0" r="635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t>Die folgende Abbildung zeigt die graphische Darstellung einer klassischen und einer unscharfen Menge am Beispiel von Temperaturen im Vergleich:</w:t>
      </w:r>
    </w:p>
    <w:p w14:paraId="5835F63A" w14:textId="77777777" w:rsidR="00DD7AC9" w:rsidRDefault="00DD7AC9" w:rsidP="00DD7AC9">
      <w:r>
        <w:lastRenderedPageBreak/>
        <w:t>Die Temperaturen werden in der Klassifikation „tief“, „normal“ und „hoch“ durch Verwendung der unscharfen Mengen nicht exakt abgegrenzt, sondern bilden das tatsächliche Empfinden verschiedener Menschen ab. So liegt eine „niedrige“ Temperatur bei einer Person schon bei 15° C, bei einer anderen Person aber erst bei 5° C. Umgekehrt empfindet eine Person eine Umgebungstemperatur von 20° C bereits als „warm“, während eine andere Person hier erst im Bereich von „angenehm“ ankommt.</w:t>
      </w:r>
    </w:p>
    <w:p w14:paraId="4ADC3D64" w14:textId="77777777" w:rsidR="00DD7AC9" w:rsidRDefault="00DD7AC9" w:rsidP="00DD7AC9">
      <w:r>
        <w:rPr>
          <w:noProof/>
        </w:rPr>
        <mc:AlternateContent>
          <mc:Choice Requires="wps">
            <w:drawing>
              <wp:anchor distT="0" distB="0" distL="114300" distR="114300" simplePos="0" relativeHeight="251658252" behindDoc="0" locked="0" layoutInCell="1" allowOverlap="1" wp14:anchorId="6758CD1B" wp14:editId="54C16EAE">
                <wp:simplePos x="0" y="0"/>
                <wp:positionH relativeFrom="column">
                  <wp:posOffset>-1905</wp:posOffset>
                </wp:positionH>
                <wp:positionV relativeFrom="paragraph">
                  <wp:posOffset>3834765</wp:posOffset>
                </wp:positionV>
                <wp:extent cx="557974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316D0D" w14:textId="431E0505" w:rsidR="00DD7AC9" w:rsidRPr="00226502" w:rsidRDefault="00DD7AC9" w:rsidP="00DD7AC9">
                            <w:pPr>
                              <w:pStyle w:val="Beschriftung"/>
                              <w:jc w:val="center"/>
                              <w:rPr>
                                <w:vanish/>
                                <w:specVanish/>
                              </w:rPr>
                            </w:pPr>
                            <w:bookmarkStart w:id="23" w:name="_Toc120181757"/>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CF5791">
                              <w:rPr>
                                <w:b/>
                                <w:bCs w:val="0"/>
                                <w:noProof/>
                              </w:rPr>
                              <w:t>4</w:t>
                            </w:r>
                            <w:r w:rsidRPr="00EB2868">
                              <w:rPr>
                                <w:b/>
                                <w:bCs w:val="0"/>
                              </w:rPr>
                              <w:fldChar w:fldCharType="end"/>
                            </w:r>
                            <w:r w:rsidRPr="00EB2868">
                              <w:rPr>
                                <w:b/>
                                <w:bCs w:val="0"/>
                              </w:rPr>
                              <w:t>:</w:t>
                            </w:r>
                            <w:r>
                              <w:t xml:space="preserve"> Graphische Darstellung der Überdeckung unscharfer Mengen</w:t>
                            </w:r>
                            <w:bookmarkEnd w:id="23"/>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58CD1B" id="Textfeld 6" o:spid="_x0000_s1044" type="#_x0000_t202" style="position:absolute;left:0;text-align:left;margin-left:-.15pt;margin-top:301.95pt;width:439.35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" stroked="f">
                <v:textbox style="mso-fit-shape-to-text:t" inset="0,0,0,0">
                  <w:txbxContent>
                    <w:p w14:paraId="7C316D0D" w14:textId="431E0505" w:rsidR="00DD7AC9" w:rsidRPr="00226502" w:rsidRDefault="00DD7AC9" w:rsidP="00DD7AC9">
                      <w:pPr>
                        <w:pStyle w:val="Beschriftung"/>
                        <w:jc w:val="center"/>
                        <w:rPr>
                          <w:vanish/>
                          <w:specVanish/>
                        </w:rPr>
                      </w:pPr>
                      <w:bookmarkStart w:id="24" w:name="_Toc120181757"/>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CF5791">
                        <w:rPr>
                          <w:b/>
                          <w:bCs w:val="0"/>
                          <w:noProof/>
                        </w:rPr>
                        <w:t>4</w:t>
                      </w:r>
                      <w:r w:rsidRPr="00EB2868">
                        <w:rPr>
                          <w:b/>
                          <w:bCs w:val="0"/>
                        </w:rPr>
                        <w:fldChar w:fldCharType="end"/>
                      </w:r>
                      <w:r w:rsidRPr="00EB2868">
                        <w:rPr>
                          <w:b/>
                          <w:bCs w:val="0"/>
                        </w:rPr>
                        <w:t>:</w:t>
                      </w:r>
                      <w:r>
                        <w:t xml:space="preserve"> Graphische Darstellung der Überdeckung unscharfer Mengen</w:t>
                      </w:r>
                      <w:bookmarkEnd w:id="24"/>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Pr>
          <w:noProof/>
        </w:rPr>
        <w:drawing>
          <wp:anchor distT="0" distB="0" distL="114300" distR="114300" simplePos="0" relativeHeight="251658251" behindDoc="0" locked="0" layoutInCell="1" allowOverlap="1" wp14:anchorId="1BBFFC4E" wp14:editId="2F3EEFD0">
            <wp:simplePos x="0" y="0"/>
            <wp:positionH relativeFrom="margin">
              <wp:align>right</wp:align>
            </wp:positionH>
            <wp:positionV relativeFrom="paragraph">
              <wp:posOffset>575607</wp:posOffset>
            </wp:positionV>
            <wp:extent cx="5579745" cy="3202305"/>
            <wp:effectExtent l="0" t="0" r="1905"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79745" cy="3202305"/>
                    </a:xfrm>
                    <a:prstGeom prst="rect">
                      <a:avLst/>
                    </a:prstGeom>
                  </pic:spPr>
                </pic:pic>
              </a:graphicData>
            </a:graphic>
          </wp:anchor>
        </w:drawing>
      </w:r>
      <w:r>
        <w:t>Diese Überdeckung von verschiedenen Temperaturempfinden ist in der folgenden Abbildung graphisch dargestellt:</w:t>
      </w:r>
    </w:p>
    <w:p w14:paraId="7E2BF1E7" w14:textId="1E877743" w:rsidR="00DD7AC9" w:rsidRDefault="00DD7AC9" w:rsidP="00DD7AC9">
      <w:r>
        <w:t xml:space="preserve">Dasselbe Prinzip lässt sich auf die Suche nach Haltestellennamen übertragen. Die Zerlegung der Eingabezeichenfolge und der tatsächlichen Haltestellennamen bilden mehrere unscharfe Mengen, die sich zu einem gewissen Grad überdecken können und damit eine teilweise Übereinstimmung feststellbar machen. Wäre die Suche hingegen in einer klassischen Menge durchgeführt worden, hätte dies zu keinem Ergebnis geführt, da die Eingabezeichenfolge mit keinem der Elemente exakt übereinstimmt. Dieses Verfahren wird auch als </w:t>
      </w:r>
      <w:r w:rsidRPr="00857CCB">
        <w:rPr>
          <w:i/>
          <w:iCs/>
        </w:rPr>
        <w:t>unscharfe Suche</w:t>
      </w:r>
      <w:r>
        <w:t xml:space="preserve"> oder </w:t>
      </w:r>
      <w:r w:rsidRPr="00857CCB">
        <w:rPr>
          <w:i/>
          <w:iCs/>
        </w:rPr>
        <w:t>Fuzzy-Suche</w:t>
      </w:r>
      <w:r>
        <w:t xml:space="preserve"> bezeichnet und ist eine bekannte KI-Anwendung </w:t>
      </w:r>
      <w:sdt>
        <w:sdtPr>
          <w:alias w:val="To edit, see citavi.com/edit"/>
          <w:tag w:val="CitaviPlaceholder#b90afc66-984c-4d03-bcb4-5f7c4aaa9b21"/>
          <w:id w:val="510569897"/>
          <w:placeholder>
            <w:docPart w:val="51DA11ADDEF74859B967EA6D3B60FEE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fldChar w:fldCharType="separate"/>
          </w:r>
          <w:r>
            <w:t>(vgl. Engfer 2002, S. 3)</w:t>
          </w:r>
          <w:r>
            <w:fldChar w:fldCharType="end"/>
          </w:r>
        </w:sdtContent>
      </w:sdt>
      <w:r>
        <w:t>.</w:t>
      </w:r>
    </w:p>
    <w:p w14:paraId="76EC1D2E" w14:textId="77777777" w:rsidR="00DD7AC9" w:rsidRPr="00DC6DE4" w:rsidRDefault="00DD7AC9" w:rsidP="00DD7AC9">
      <w:r>
        <w:t>Die erste Bedingung, um von einer KI gemäß der zuvor festgelegten Arbeitsdefinition ausgehen zu können ist damit erfüllt. Die Qualität der Ergebnisse der KI ist im Nachhinein nicht von der Qualität der Ergebnisse eines Menschen mit entsprechendem Fachwissen zu unterscheiden. Folglich darf beim verwendeten Beispiel von einer Form der KI ausgegangen werden.</w:t>
      </w:r>
    </w:p>
    <w:p w14:paraId="5B286E10" w14:textId="77777777" w:rsidR="00DD7AC9" w:rsidRDefault="00DD7AC9" w:rsidP="00DD7AC9">
      <w:pPr>
        <w:rPr>
          <w:b/>
          <w:bCs/>
        </w:rPr>
      </w:pPr>
      <w:r w:rsidRPr="00E85B0D">
        <w:rPr>
          <w:b/>
          <w:bCs/>
        </w:rPr>
        <w:lastRenderedPageBreak/>
        <w:t>Kommen hierbei Ansätze aus dem ML zum Einsatz?</w:t>
      </w:r>
    </w:p>
    <w:p w14:paraId="39133B7F" w14:textId="5959ADB4" w:rsidR="00DD7AC9" w:rsidRDefault="00DD7AC9" w:rsidP="00DD7AC9">
      <w:r>
        <w:t xml:space="preserve">Grundsätzlich ist ML eine Möglichkeit, die „Programmen die Möglichkeit gibt, mit Hilfe von Daten zu lernen, ohne explizit programmiert zu werden“ </w:t>
      </w:r>
      <w:sdt>
        <w:sdtPr>
          <w:alias w:val="To edit, see citavi.com/edit"/>
          <w:tag w:val="CitaviPlaceholder#46afde26-4f9b-4f18-af62-f2c07cf6be5b"/>
          <w:id w:val="1173303589"/>
          <w:placeholder>
            <w:docPart w:val="4058F9BAB94B4A02B92CBD0937497B55"/>
          </w:placeholder>
        </w:sdtPr>
        <w:sdtContent>
          <w:r>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9ubGluZUFkZHJlc3MiOiJodHRwczovL2Vib29rY2VudHJhbC5wcm9xdWVzdC5jb20vbGliL2t4cC9kZXRhaWwuYWN0aW9uP2RvY0lEPTU1NjY4MTciLCJPcmdhbml6YXRpb25zIjpbXSwiT3RoZXJzSW52b2x2ZWQiOltdLCJQYWdlQ291bnQiOiI0OCIsIlBsYWNlT2ZQdWJsaWNhdGlvbiI6IldpZXNiYWRlbiIsIlB1Ymxpc2hlcnMiOlt7IiRpZCI6IjE1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OCJ9fV0sIlF1b3RhdGlvbnMiOltdLCJSYXRpbmciOjAsIlJlZmVyZW5jZVR5cGUiOiJCb29rIiwiU2VyaWVzVGl0bGUiOnsiJGlkIjoiMTY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g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}</w:instrText>
          </w:r>
          <w:r>
            <w:fldChar w:fldCharType="separate"/>
          </w:r>
          <w:r w:rsidR="00EE6313">
            <w:t>(Niebler 2018, S. 10)</w:t>
          </w:r>
          <w:r>
            <w:fldChar w:fldCharType="end"/>
          </w:r>
        </w:sdtContent>
      </w:sdt>
      <w:r>
        <w:t xml:space="preserve">. </w:t>
      </w:r>
      <w:r w:rsidR="00CE0A14">
        <w:t xml:space="preserve">Diese Bedingung ist im Beispiel der Haltestellensuche durch die Zuordnung von </w:t>
      </w:r>
      <w:r w:rsidR="00B715FF">
        <w:t xml:space="preserve">möglichen Eingaben zu tatsächlich existenten Haltestellen gegeben. </w:t>
      </w:r>
    </w:p>
    <w:p w14:paraId="38933B78" w14:textId="1BEF837C" w:rsidR="00DD7AC9" w:rsidRDefault="00B715FF" w:rsidP="00DD7AC9">
      <w:r>
        <w:t>Die</w:t>
      </w:r>
      <w:r w:rsidR="00DD7AC9">
        <w:t xml:space="preserve"> Haltestellensuche lässt sich mit diesen Erkenntnissen </w:t>
      </w:r>
      <w:r>
        <w:t xml:space="preserve">jedoch </w:t>
      </w:r>
      <w:r w:rsidR="00DD7AC9">
        <w:t xml:space="preserve">nicht exakt dem überwachten oder unüberwachten Lernen zuordnen. Das bestärkende Lernen scheidet per Definition bereits aus. Vielmehr hängt eine genaue Einordnung von der Implementierung der Haltestellensuche innerhalb eines Systems ab. Generell lässt sich jedoch festhalten, dass die Haltestellensuche aus dem Beispiel durchaus lernfähig ist, ohne dabei in die Implementierung einzugreifen. Angelehnt an die Definition von Niebler </w:t>
      </w:r>
      <w:sdt>
        <w:sdtPr>
          <w:alias w:val="To edit, see citavi.com/edit"/>
          <w:tag w:val="CitaviPlaceholder#2338615b-bf96-4d5c-8b32-b225d7f62b66"/>
          <w:id w:val="1049650155"/>
          <w:placeholder>
            <w:docPart w:val="5A057B6A41B9475C8A6C75B7BC6359E0"/>
          </w:placeholder>
        </w:sdtPr>
        <w:sdtContent>
          <w:r w:rsidR="00DD7AC9">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JmNmUwLTgyZjMtNGIxNC1iNGYwLWE0YmFkNjJhOGNiMiIsIlJhbmdlTGVuZ3RoIjo2LCJSZWZlcmVuY2VJZCI6IjhjOGE1ZTIxLWNhNTYtNGY0YS04YjMwLTRkODE2N2Y1OTA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OaWVibGVyIiwiUHJvdGVjdGVkIjpmYWxzZSwiU2V4IjoyLCJDcmVhdGVkQnkiOiJfU2ViYXN0aWFuIEtub3BmIiwiQ3JlYXRlZE9uIjoiMjAyMi0wOS0xMlQxNDoxOToxMiIsIk1vZGlmaWVkQnkiOiJfU2ViYXN0aWFuIEtub3BmIiwiSWQiOiI3Yjg5YjU3ZS04NTMwLTQyOWQtOWViYS0yMzgxZDg2ZDMxYmQiLCJNb2RpZmllZE9uIjoiMjAyMi0wOS0xMlQxNDoxO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Eb21pbmljIiwiTGFzdE5hbWUiOiJMaW5kbmVyIiwiUHJvdGVjdGVkIjpmYWxzZSwiU2V4IjoyLCJDcmVhdGVkQnkiOiJfU2ViYXN0aWFuIEtub3BmIiwiQ3JlYXRlZE9uIjoiMjAyMi0wOS0xMlQxNDoxOToxMiIsIk1vZGlmaWVkQnkiOiJfU2ViYXN0aWFuIEtub3BmIiwiSWQiOiIwZGFiMzE4My04ZTU0LTQ1MzEtYmRlMC05NGM3ZDk5ZWI0NzUiLCJNb2RpZmllZE9uIjoiMjAyMi0wOS0xMlQxNDoxOToxMiIsIlByb2plY3QiOnsiJHJlZiI6IjUifX1dLCJDb3ZlclBhdGgiOnsiJGlkIjoiNy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Jvb2tjZW50cmFsLnByb3F1ZXN0LmNvbS9saWIva3hwL2RldGFpbC5hY3Rpb24/ZG9jSUQ9NTU2NjgxNyIsIlVyaVN0cmluZyI6Imh0dHBzOi8vZWJvb2tjZW50cmFsLnByb3F1ZXN0LmNvbS9saWIva3hwL2RldGFpbC5hY3Rpb24/ZG9jSUQ9NTU2Njg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wOS0xMlQxNDoxOToxMiIsIk1vZGlmaWVkQnkiOiJfU2ViYXN0aWFuIEtub3BmIiwiSWQiOiJjZmRiNDVkYS0wYzEyLTRhNjktOWQwNC0zZTFkNmMwOTAyNjAiLCJNb2RpZmllZE9uIjoiMjAyMi0wOS0xMlQxNDoxOToxMiIsIlByb2plY3QiOnsiJHJlZiI6IjUifX1dLCJPbmxpbmVBZGRyZXNzIjoiaHR0cHM6Ly9lYm9va2NlbnRyYWwucHJvcXVlc3QuY29tL2xpYi9reHAvZGV0YWlsLmFjdGlvbj9kb2NJRD01NTY2ODE3IiwiT3JnYW5pemF0aW9ucyI6W10sIk90aGVyc0ludm9sdmVkIjpbXSwiUGFnZUNvdW50IjoiNDgiLCJQbGFjZU9mUHVibGljYXRpb24iOiJXaWVzYmFkZW4iLCJQdWJsaXNoZXJzIjpbeyIkaWQiOiIxMi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UifX1dLCJRdW90YXRpb25zIjpbXSwiUmF0aW5nIjowLCJSZWZlcmVuY2VUeXBlIjoiQm9vayIsIlNlcmllc1RpdGxlIjp7IiRpZCI6IjEz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1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U2ViYXN0aWFuIiwiSWQiOiI4YzhhNWUyMS1jYTU2LTRmNGEtOGIzMC00ZDgxNjdmNTkwODciLCJNb2RpZmllZE9uIjoiMjAyMi0xMS0yNFQwODowNDoxOS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4KSJ9XX0sIlRhZyI6IkNpdGF2aVBsYWNlaG9sZGVyIzIzMzg2MTViLWJmOTYtNGQ1Yy04YjMyLWIyMjVkN2Y2MmI2NiIsIlRleHQiOiIoMjAxOCkiLCJXQUlWZXJzaW9uIjoiNi4xMC4wLjAifQ==}</w:instrText>
          </w:r>
          <w:r w:rsidR="00DD7AC9">
            <w:fldChar w:fldCharType="separate"/>
          </w:r>
          <w:r w:rsidR="00EE6313">
            <w:t>(2018)</w:t>
          </w:r>
          <w:r w:rsidR="00DD7AC9">
            <w:fldChar w:fldCharType="end"/>
          </w:r>
        </w:sdtContent>
      </w:sdt>
      <w:r w:rsidR="00DD7AC9">
        <w:t xml:space="preserve"> kann die Haltestellensuche zumindest klar dem Machine Learning zugeordnet werden.</w:t>
      </w:r>
    </w:p>
    <w:p w14:paraId="763230B5" w14:textId="3C128BE1" w:rsidR="00C029E7" w:rsidRDefault="00FC690A" w:rsidP="00CE5F2F">
      <w:pPr>
        <w:pStyle w:val="berschrift2"/>
      </w:pPr>
      <w:bookmarkStart w:id="25" w:name="_Toc120181777"/>
      <w:r>
        <w:t>Zusammenfassender Vergleich</w:t>
      </w:r>
      <w:r w:rsidR="00CE5F2F">
        <w:t xml:space="preserve"> </w:t>
      </w:r>
      <w:r>
        <w:t>von</w:t>
      </w:r>
      <w:r w:rsidR="00CE5F2F">
        <w:t xml:space="preserve"> ML-Verfahren</w:t>
      </w:r>
      <w:bookmarkEnd w:id="25"/>
    </w:p>
    <w:p w14:paraId="1D2C58DC" w14:textId="1EF625BA" w:rsidR="00CE5F2F" w:rsidRDefault="00216F97" w:rsidP="00CE5F2F">
      <w:r>
        <w:t>In den vorangegangenen Kapiteln wur</w:t>
      </w:r>
      <w:r w:rsidR="003E715E">
        <w:t xml:space="preserve">de der Begriff des Machine Learning von der künstlichen Intelligenz abgegrenzt und </w:t>
      </w:r>
      <w:r w:rsidR="00813649">
        <w:t>in überwachtes, unüberwachtes und bestärkendes Lernen aufgeteilt. In diesem Kapitel werden die drei ML-</w:t>
      </w:r>
      <w:r w:rsidR="00B958E7">
        <w:t>Verfahren</w:t>
      </w:r>
      <w:r w:rsidR="00813649">
        <w:t xml:space="preserve"> </w:t>
      </w:r>
      <w:r w:rsidR="003D7F76">
        <w:t>einander gegenübergestellt und zusammenfassend miteinander verglichen.</w:t>
      </w:r>
    </w:p>
    <w:p w14:paraId="5AC3FF27" w14:textId="70F59BFC" w:rsidR="003D7F76" w:rsidRDefault="00537E8B" w:rsidP="00CE5F2F">
      <w:pPr>
        <w:rPr>
          <w:b/>
          <w:bCs/>
        </w:rPr>
      </w:pPr>
      <w:r>
        <w:rPr>
          <w:b/>
          <w:bCs/>
        </w:rPr>
        <w:t>Überwachtes Lernen</w:t>
      </w:r>
    </w:p>
    <w:p w14:paraId="2F2E1D5C" w14:textId="71C1F045" w:rsidR="00E25440" w:rsidRDefault="00184635" w:rsidP="00CE5F2F">
      <w:r>
        <w:t xml:space="preserve">Das überwachte Lernen arbeitet </w:t>
      </w:r>
      <w:r w:rsidR="005076CF">
        <w:t>mit einem Eingangsdatensatz, in dem bestimmte Eigenschaften</w:t>
      </w:r>
      <w:r w:rsidR="00AF4B8B">
        <w:t xml:space="preserve"> ihren</w:t>
      </w:r>
      <w:r w:rsidR="003F0D3E">
        <w:t xml:space="preserve"> korrekten Werten</w:t>
      </w:r>
      <w:r w:rsidR="00D32297">
        <w:t xml:space="preserve">, den sogenannten Labels, zugeordnet sind. In der Trainingsphase </w:t>
      </w:r>
      <w:r w:rsidR="00923DA2">
        <w:t xml:space="preserve">wird das Modell mit </w:t>
      </w:r>
      <w:r w:rsidR="00263EAD">
        <w:t>dem Eingangsdatensatz trainiert. Nach Abschluss des Trainings wird das Modell mit einem zweiten Datensatz geprüft</w:t>
      </w:r>
      <w:r w:rsidR="0029285A">
        <w:t>.</w:t>
      </w:r>
      <w:r w:rsidR="00A65EAB" w:rsidRPr="00A65EAB">
        <w:t xml:space="preserve"> Ziel ist die Evaluation des Modells und eine Überanpassung zu vermeiden. Das überwachte Lernen eignet sich besonders für </w:t>
      </w:r>
      <w:r w:rsidR="00C0299A" w:rsidRPr="00A65EAB">
        <w:t>Anwendung</w:t>
      </w:r>
      <w:r w:rsidR="00C0299A">
        <w:t>en,</w:t>
      </w:r>
      <w:r w:rsidR="00A65EAB" w:rsidRPr="00A65EAB">
        <w:t xml:space="preserve"> über die eine Vielzahl an möglichst umfangreichen Daten vorliegen. Optimalerweise sind diese Daten bereits gelabelt. Andernfalls muss zunächst menschliches Wissen eingebracht werden, um dem Modell eine Trainingsgrundlage zu schaffen</w:t>
      </w:r>
      <w:r w:rsidR="0029285A">
        <w:t xml:space="preserve"> </w:t>
      </w:r>
    </w:p>
    <w:p w14:paraId="382B8E76" w14:textId="77777777" w:rsidR="00E25440" w:rsidRDefault="00E25440">
      <w:pPr>
        <w:jc w:val="left"/>
      </w:pPr>
      <w:r>
        <w:br w:type="page"/>
      </w:r>
    </w:p>
    <w:p w14:paraId="2CD13A9A" w14:textId="4A9A131A" w:rsidR="00537E8B" w:rsidRPr="00E25440" w:rsidRDefault="00E25440" w:rsidP="00CE5F2F">
      <w:pPr>
        <w:rPr>
          <w:b/>
          <w:bCs/>
        </w:rPr>
      </w:pPr>
      <w:r w:rsidRPr="00E25440">
        <w:rPr>
          <w:b/>
          <w:bCs/>
        </w:rPr>
        <w:lastRenderedPageBreak/>
        <w:t>Unüberwachtes Lernen</w:t>
      </w:r>
    </w:p>
    <w:p w14:paraId="6B509E28" w14:textId="32EE4A30" w:rsidR="00E25440" w:rsidRDefault="00E25440" w:rsidP="00CE5F2F">
      <w:r w:rsidRPr="00E25440">
        <w:t>Im Gegensatz dazu enthält der Trainingsdatensatz beim unüberwachten Lernen keine Labels, die Evaluation mittels eines zweiten Datensatzes entfällt ebenso. Das unüberwachte Lernen eignet sich damit besonders, um unbekannte Zusammenhänge zwischen Daten zu finden oder Daten in bestimmte Cluster einzuordnen. Menschliches Vorwissen ist folglich nicht erforderlich.</w:t>
      </w:r>
    </w:p>
    <w:p w14:paraId="045CE9F4" w14:textId="11C5F3E6" w:rsidR="00E25440" w:rsidRPr="002B7A3D" w:rsidRDefault="00E25440" w:rsidP="00CE5F2F">
      <w:pPr>
        <w:rPr>
          <w:b/>
          <w:bCs/>
        </w:rPr>
      </w:pPr>
      <w:r w:rsidRPr="002B7A3D">
        <w:rPr>
          <w:b/>
          <w:bCs/>
        </w:rPr>
        <w:t>Bestärkendes Lernen</w:t>
      </w:r>
    </w:p>
    <w:p w14:paraId="627F21E7" w14:textId="4E10F403" w:rsidR="00E25440" w:rsidRDefault="002B7A3D" w:rsidP="00CE5F2F">
      <w:r w:rsidRPr="002B7A3D">
        <w:t>Abweichend von den beiden zuvor genannten ML-</w:t>
      </w:r>
      <w:r w:rsidR="00B958E7">
        <w:t>Verfahren</w:t>
      </w:r>
      <w:r w:rsidRPr="002B7A3D">
        <w:t xml:space="preserve"> benötigt das bestärkende Lernen, auch Reinforcement Learning genannt, gar keinen Trainingsdatensatz. Stattdessen findet das Training in einer Simulation des späteren Einsatzgebietes statt, das Modell trainiert sich selbst anhand eines "Trial-and-Error" Verfahrens. Damit eignet sich das bestärkende Lernen besonders für Anwendungen mit komplexen Einflussfaktoren, ohne dass zuvor alle möglichen Rückschlüsse durch menschliches Vorwissen ausreichend trainiert wurden.</w:t>
      </w:r>
    </w:p>
    <w:p w14:paraId="33FB51DC" w14:textId="7F3D82F3" w:rsidR="00EC2303" w:rsidRDefault="00CD3286" w:rsidP="005517AB">
      <w:pPr>
        <w:pStyle w:val="berschrift2"/>
      </w:pPr>
      <w:bookmarkStart w:id="26" w:name="_Toc120181778"/>
      <w:r>
        <w:t>Grundbegriffe aus dem ÖPNV-Betrieb</w:t>
      </w:r>
      <w:bookmarkEnd w:id="26"/>
    </w:p>
    <w:p w14:paraId="1CFA7820" w14:textId="470C7CCE" w:rsidR="00CD3286" w:rsidRDefault="00CD3286" w:rsidP="002C662F">
      <w:r>
        <w:t>In diesem Unterkapitel werden der Reihe nach einige wichtige Grundbegriffe aus dem Betrieb des öffentlichen Personen</w:t>
      </w:r>
      <w:r w:rsidR="00D263D8">
        <w:t>nah</w:t>
      </w:r>
      <w:r>
        <w:t xml:space="preserve">verkehrs </w:t>
      </w:r>
      <w:r w:rsidR="00D263D8">
        <w:t>definiert, welche für das spätere Verständnis der Arbeit von Nöten sind.</w:t>
      </w:r>
    </w:p>
    <w:p w14:paraId="052552F4" w14:textId="572311A5" w:rsidR="0096636C" w:rsidRDefault="0096636C" w:rsidP="0096636C">
      <w:pPr>
        <w:pStyle w:val="berschrift3"/>
      </w:pPr>
      <w:bookmarkStart w:id="27" w:name="_Toc120181779"/>
      <w:r>
        <w:t>Betriebstag</w:t>
      </w:r>
      <w:bookmarkEnd w:id="27"/>
    </w:p>
    <w:p w14:paraId="0B986939" w14:textId="0DA0114A" w:rsidR="00337E7D" w:rsidRDefault="00BE2503" w:rsidP="002C662F">
      <w:r>
        <w:t xml:space="preserve">Generell betrachtet geht man davon aus, dass ein Tag 24 Stunden hat. Diese </w:t>
      </w:r>
      <w:r w:rsidR="005D16E5">
        <w:t xml:space="preserve">Sichtweise stößt dann an ihre Grenzen, wenn </w:t>
      </w:r>
      <w:r w:rsidR="00631367">
        <w:t>Fahrten</w:t>
      </w:r>
      <w:r w:rsidR="005D16E5">
        <w:t xml:space="preserve"> abgebildet werden sollen, die über 23:59 Uhr hinaus verkehren. </w:t>
      </w:r>
      <w:r w:rsidR="00631367">
        <w:t xml:space="preserve">Im Fachjargon spricht man daher von </w:t>
      </w:r>
      <w:r w:rsidR="00631367" w:rsidRPr="00631367">
        <w:rPr>
          <w:i/>
          <w:iCs/>
        </w:rPr>
        <w:t>Betriebstagen</w:t>
      </w:r>
      <w:r w:rsidR="00631367">
        <w:t xml:space="preserve">, die auch länger als 24 Stunden sein können. </w:t>
      </w:r>
      <w:r w:rsidR="00DE6E12">
        <w:t xml:space="preserve">Entsprechend gibt es im </w:t>
      </w:r>
      <w:r w:rsidR="00A54DDD">
        <w:t>betrieblichen Sinne auch Zeiten wie 25:08 Uhr. Gemeint ist damit beispielsweise der folgende Kalendertag um 01:08 Uhr morgens. D</w:t>
      </w:r>
      <w:r w:rsidR="00D42A37">
        <w:t>er</w:t>
      </w:r>
      <w:r w:rsidR="00A54DDD">
        <w:t xml:space="preserve"> </w:t>
      </w:r>
      <w:r w:rsidR="00D42A37" w:rsidRPr="00D42A37">
        <w:rPr>
          <w:i/>
          <w:iCs/>
        </w:rPr>
        <w:t>Betriebsschluss</w:t>
      </w:r>
      <w:r w:rsidR="00A54DDD">
        <w:t xml:space="preserve"> gibt die </w:t>
      </w:r>
      <w:r w:rsidR="00895D2A">
        <w:t>Zeit an, zu der die letzte Fahrt endet. Zur Vereinheitlichung wurde d</w:t>
      </w:r>
      <w:r w:rsidR="00D42A37">
        <w:t>er</w:t>
      </w:r>
      <w:r w:rsidR="00895D2A">
        <w:t xml:space="preserve"> Betriebsschluss </w:t>
      </w:r>
      <w:r w:rsidR="00D42A37">
        <w:t>weitestgehend einheitlich auf 03:00 Uhr festgelegt. Ein Betriebstag hat demzufolge 26 Stunden und 59 Minuten.</w:t>
      </w:r>
    </w:p>
    <w:p w14:paraId="50C401FF" w14:textId="77777777" w:rsidR="00337E7D" w:rsidRDefault="00337E7D">
      <w:pPr>
        <w:jc w:val="left"/>
      </w:pPr>
      <w:r>
        <w:br w:type="page"/>
      </w:r>
    </w:p>
    <w:p w14:paraId="6912B469" w14:textId="6CEA00E3" w:rsidR="0096636C" w:rsidRDefault="00337E7D" w:rsidP="00337E7D">
      <w:pPr>
        <w:pStyle w:val="berschrift3"/>
      </w:pPr>
      <w:bookmarkStart w:id="28" w:name="_Toc120181780"/>
      <w:r>
        <w:lastRenderedPageBreak/>
        <w:t>Linie und Linienvariante</w:t>
      </w:r>
      <w:bookmarkEnd w:id="28"/>
    </w:p>
    <w:p w14:paraId="0181F419" w14:textId="0FA68A75" w:rsidR="002C662F" w:rsidRDefault="002C662F" w:rsidP="002C662F">
      <w:r>
        <w:t xml:space="preserve">Typischerweise sind </w:t>
      </w:r>
      <w:r w:rsidR="001D4622">
        <w:t xml:space="preserve">ÖPNV-Netze </w:t>
      </w:r>
      <w:r>
        <w:t xml:space="preserve">in </w:t>
      </w:r>
      <w:r w:rsidRPr="009C6ECB">
        <w:rPr>
          <w:i/>
          <w:iCs/>
        </w:rPr>
        <w:t>Linien</w:t>
      </w:r>
      <w:r>
        <w:t xml:space="preserve"> eingeteilt. Eine </w:t>
      </w:r>
      <w:r w:rsidR="001D4622">
        <w:t xml:space="preserve">Linie ist </w:t>
      </w:r>
      <w:r w:rsidR="00574681">
        <w:t>per Definition eine Streckenführung</w:t>
      </w:r>
      <w:r w:rsidR="00813F7B">
        <w:t xml:space="preserve"> mit einem </w:t>
      </w:r>
      <w:r w:rsidR="007275DC">
        <w:t xml:space="preserve">regelmäßig in beide Richtungen </w:t>
      </w:r>
      <w:r w:rsidR="003C2B41">
        <w:t xml:space="preserve">verkehrenden Fahrtenangebot </w:t>
      </w:r>
      <w:r w:rsidR="007275DC">
        <w:t xml:space="preserve">entlang fest definierter Haltestellen </w:t>
      </w:r>
      <w:sdt>
        <w:sdtPr>
          <w:alias w:val="To edit, see citavi.com/edit"/>
          <w:tag w:val="CitaviPlaceholder#eef67d2b-6f24-4820-adad-27c509db2a76"/>
          <w:id w:val="303201151"/>
          <w:placeholder>
            <w:docPart w:val="D902276A0BD94D41B2F06A0115BBBE00"/>
          </w:placeholder>
        </w:sdtPr>
        <w:sdtContent>
          <w:r w:rsidR="003C2B41">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2Q1ZjhmLTM0YTctNGMxMC1iYWQ2LTliZmQ0OGUyN2Q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ItMTEtMjRUMDg6MDQ6MTk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2VlZjY3ZDJiLTZmMjQtNDgyMC1hZGFkLTI3YzUwOWRiMmE3NiIsIlRleHQiOiIodmdsLiBSZWluaGFyZHQgMjAxOCwgUy4gNDU2KSIsIldBSVZlcnNpb24iOiI2LjEwLjAuMCJ9}</w:instrText>
          </w:r>
          <w:r w:rsidR="003C2B41">
            <w:fldChar w:fldCharType="separate"/>
          </w:r>
          <w:r w:rsidR="00EE6313">
            <w:t>(vgl. Reinhardt 2018, S. 456)</w:t>
          </w:r>
          <w:r w:rsidR="003C2B41">
            <w:fldChar w:fldCharType="end"/>
          </w:r>
        </w:sdtContent>
      </w:sdt>
      <w:r w:rsidR="00A912D9">
        <w:t>.</w:t>
      </w:r>
      <w:r w:rsidR="00B752E5">
        <w:t xml:space="preserve"> Einzelne Fahrten können in Teilen von der Linienführung abweichen und beispielsweise nur einen Abschnitt der Linie bedienen. Ein typisches Beispiel hierfür sind Schnellbuslinien, die </w:t>
      </w:r>
      <w:r w:rsidR="00D324AC">
        <w:t xml:space="preserve">als Zu- und Abbringer zum </w:t>
      </w:r>
      <w:r w:rsidR="002E1EDF">
        <w:t>nächstgrößeren</w:t>
      </w:r>
      <w:r w:rsidR="00D324AC">
        <w:t xml:space="preserve"> Verkehrsknotenpunkt dienen.</w:t>
      </w:r>
      <w:r w:rsidR="003D379E">
        <w:t xml:space="preserve"> Die </w:t>
      </w:r>
      <w:r w:rsidR="006F5565">
        <w:t xml:space="preserve">einzelnen Fahrwege aller Fahrten einer Linie werden in diversen Planungssystemen </w:t>
      </w:r>
      <w:r w:rsidR="0047553D">
        <w:t xml:space="preserve">als </w:t>
      </w:r>
      <w:r w:rsidR="0047553D" w:rsidRPr="0047553D">
        <w:rPr>
          <w:i/>
          <w:iCs/>
        </w:rPr>
        <w:t>Linienvariante</w:t>
      </w:r>
      <w:r w:rsidR="0047553D">
        <w:t xml:space="preserve"> hinterlegt. Auch im Fachjargon unter Verkehrsunternehmen hat sich dieser Begriff durchgesetzt. Entsprechend besteht eine Linie grundlegend aus einer Linienvariante für die Hin</w:t>
      </w:r>
      <w:r w:rsidR="002E1EDF">
        <w:t xml:space="preserve">-Richtung und einer Linienvariante für die Rück-Richtung. Weitere Linienvarianten kommen für jeden abweichenden </w:t>
      </w:r>
      <w:r w:rsidR="00FB492A">
        <w:t>oder auch verkürzten Fahrweg respektive hinzu.</w:t>
      </w:r>
    </w:p>
    <w:p w14:paraId="2A948A3F" w14:textId="761B3440" w:rsidR="00337E7D" w:rsidRDefault="0005432C" w:rsidP="00337E7D">
      <w:pPr>
        <w:pStyle w:val="berschrift3"/>
      </w:pPr>
      <w:bookmarkStart w:id="29" w:name="_Toc120181781"/>
      <w:r>
        <w:t>Umlauf- und Dienstplan</w:t>
      </w:r>
      <w:bookmarkEnd w:id="29"/>
    </w:p>
    <w:p w14:paraId="0FB566F0" w14:textId="4963CA01" w:rsidR="002A7CA4" w:rsidRDefault="0088796D" w:rsidP="002C662F">
      <w:r>
        <w:t xml:space="preserve">Jede Fahrt innerhalb einer Linie muss mit mindestens einem Fahrzeug besetzt sein. Alle Fahrten, die ein Fahrzeug an einem Betriebstag durchführt, werden durch den sogenannten </w:t>
      </w:r>
      <w:r w:rsidRPr="0088796D">
        <w:rPr>
          <w:i/>
          <w:iCs/>
        </w:rPr>
        <w:t>Umlauf</w:t>
      </w:r>
      <w:r>
        <w:t xml:space="preserve"> zusammengefasst. </w:t>
      </w:r>
      <w:r w:rsidR="000B2A94">
        <w:t>Anhand eines Umlaufes können alle Fahrten ermittelt werden, die von einem bestimmten Fahrzeug planmäßig durchgeführt werden</w:t>
      </w:r>
      <w:r w:rsidR="00CB28E4">
        <w:t xml:space="preserve">. Muss ein Umlauf bedingt durch Abweichungen im Betriebsablauf </w:t>
      </w:r>
      <w:r w:rsidR="00314C63">
        <w:t xml:space="preserve">neu besetzt werden, gilt es dabei eine Vielzahl an Parametern zu beachten. Auszugsweise genannt seien hier </w:t>
      </w:r>
      <w:r w:rsidR="004F19BB">
        <w:t xml:space="preserve">Wendezeiten an den Endhaltestellen, </w:t>
      </w:r>
      <w:r w:rsidR="002A7CA4">
        <w:t xml:space="preserve">eventuelle Folgefahrten- und Umläufe eines Fahrzeuges und </w:t>
      </w:r>
      <w:r w:rsidR="006E6EA5">
        <w:t xml:space="preserve">zugewiesene Stellplätze </w:t>
      </w:r>
      <w:r w:rsidR="002A7CA4">
        <w:t>in Betriebshöfen und Abstellanlagen</w:t>
      </w:r>
      <w:r w:rsidR="006E6EA5">
        <w:t xml:space="preserve"> </w:t>
      </w:r>
      <w:r w:rsidR="00162E20">
        <w:t xml:space="preserve"> </w:t>
      </w:r>
      <w:sdt>
        <w:sdtPr>
          <w:alias w:val="To edit, see citavi.com/edit"/>
          <w:tag w:val="CitaviPlaceholder#38146c0d-e707-46c7-ac01-d02084a4a12e"/>
          <w:id w:val="1718625413"/>
          <w:placeholder>
            <w:docPart w:val="CCF8047129854168A217FEAB99D0DA80"/>
          </w:placeholder>
        </w:sdtPr>
        <w:sdtContent>
          <w:r w:rsidR="00CB28E4">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mE5OGUzLWY0ZGQtNGRjZS05MmQ4LTczNjRmMzNhN2MwZC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5NiBmLiIsIlN0YXJ0UGFnZSI6eyIkaWQiOiI1IiwiJHR5cGUiOiJTd2lzc0FjYWRlbWljLlBhZ2VOdW1iZXIsIFN3aXNzQWNhZGVtaWMiLCJJc0Z1bGx5TnVtZXJpYyI6ZmFsc2UsIk51bWJlciI6NDk2LCJOdW1iZXJpbmdUeXBlIjowLCJOdW1lcmFsU3lzdGVtIjotMSwiT3JpZ2luYWxTdHJpbmciOiI0OTYgZi4iLCJQcmV0dHlTdHJpbmciOiI0OTY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ItMTEtMjRUMDg6MDQ6MTk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Dk2IGYuKSJ9XX0sIlRhZyI6IkNpdGF2aVBsYWNlaG9sZGVyIzM4MTQ2YzBkLWU3MDctNDZjNy1hYzAxLWQwMjA4NGE0YTEyZSIsIlRleHQiOiIodmdsLiBSZWluaGFyZHQgMjAxOCwgNDk2IGYuKSIsIldBSVZlcnNpb24iOiI2LjEwLjAuMCJ9}</w:instrText>
          </w:r>
          <w:r w:rsidR="00CB28E4">
            <w:fldChar w:fldCharType="separate"/>
          </w:r>
          <w:r w:rsidR="00EE6313">
            <w:t>(vgl. Reinhardt 2018, 496 f.)</w:t>
          </w:r>
          <w:r w:rsidR="00CB28E4">
            <w:fldChar w:fldCharType="end"/>
          </w:r>
        </w:sdtContent>
      </w:sdt>
      <w:r w:rsidR="000B2A94">
        <w:t>.</w:t>
      </w:r>
      <w:r w:rsidR="00965E74">
        <w:t xml:space="preserve"> </w:t>
      </w:r>
      <w:r w:rsidR="003A76B9">
        <w:t xml:space="preserve">Während der Umlauf den geplanten Einsatz eines Fahrzeuges vorgibt, regelt ein </w:t>
      </w:r>
      <w:r w:rsidR="003A76B9" w:rsidRPr="00965E74">
        <w:rPr>
          <w:i/>
          <w:iCs/>
        </w:rPr>
        <w:t>Dienst</w:t>
      </w:r>
      <w:r w:rsidR="003A76B9">
        <w:t xml:space="preserve"> die Abfolge von Tätigkeiten, die das Fahrpersonal </w:t>
      </w:r>
      <w:r w:rsidR="00261FA6">
        <w:t xml:space="preserve">über einen Betriebstag hinweg verteilt durchführt. </w:t>
      </w:r>
      <w:r w:rsidR="00D96F77">
        <w:t xml:space="preserve">Analog dazu gilt es </w:t>
      </w:r>
      <w:r w:rsidR="0006430A">
        <w:t xml:space="preserve">einen noch größeren Umfang an Parametern bei der Planung von Diensten und </w:t>
      </w:r>
      <w:r w:rsidR="00487D9B">
        <w:t>eventuellen Eingriffen im Tagesverlauf zu beachten. Allen voran seien hier das Arbeitszeitgesetzt, die Lenk- und Ruhezeiten und eventuell</w:t>
      </w:r>
      <w:r w:rsidR="003A02AF">
        <w:t xml:space="preserve"> anzuwendende Regeln aus einem Tarifvertrag genannt.</w:t>
      </w:r>
      <w:r w:rsidR="00965E74">
        <w:t xml:space="preserve"> In bestimmten betrieblichen Konstellationen können Dienst- und Umlaufplan </w:t>
      </w:r>
      <w:r w:rsidR="004B2253">
        <w:t>gleich sein.</w:t>
      </w:r>
    </w:p>
    <w:p w14:paraId="66E4E0AF" w14:textId="150A6C4D" w:rsidR="0005432C" w:rsidRDefault="0005432C" w:rsidP="0005432C">
      <w:pPr>
        <w:pStyle w:val="berschrift3"/>
      </w:pPr>
      <w:bookmarkStart w:id="30" w:name="_Toc120181782"/>
      <w:r>
        <w:t>Betriebsstabilität</w:t>
      </w:r>
      <w:r w:rsidR="00A33513">
        <w:t xml:space="preserve"> und dispositive Maßnahme</w:t>
      </w:r>
      <w:bookmarkEnd w:id="30"/>
    </w:p>
    <w:p w14:paraId="4710E94D" w14:textId="43C0B89F" w:rsidR="001E6BBE" w:rsidRDefault="006D2E38" w:rsidP="004712F7">
      <w:r>
        <w:t xml:space="preserve">Das Ziel während einem Betriebstag </w:t>
      </w:r>
      <w:r w:rsidR="00297895">
        <w:t xml:space="preserve">ist es, den Sollfahrplan so gut wie möglich einzuhalten. Man spricht von einem entsprechend </w:t>
      </w:r>
      <w:r w:rsidR="00297895" w:rsidRPr="003F11D2">
        <w:rPr>
          <w:i/>
          <w:iCs/>
        </w:rPr>
        <w:t>stabilen Betrieb</w:t>
      </w:r>
      <w:r w:rsidR="00297895">
        <w:t xml:space="preserve">. </w:t>
      </w:r>
      <w:r w:rsidR="0083035E">
        <w:t xml:space="preserve">Dennoch kommt es im Verlauf des Betriebstages immer wieder zu Abweichungen, die ein Eingreifen notwendig machen. </w:t>
      </w:r>
      <w:r w:rsidR="006703B9">
        <w:t xml:space="preserve">Optimalerweise erfolgt dieser Eingriff durch die Betriebsleitstelle oder eine andere befugte </w:t>
      </w:r>
      <w:r w:rsidR="006703B9">
        <w:lastRenderedPageBreak/>
        <w:t>Person</w:t>
      </w:r>
      <w:r w:rsidR="00A827FB">
        <w:t xml:space="preserve">. </w:t>
      </w:r>
      <w:r w:rsidR="006C60D2">
        <w:t xml:space="preserve">Vielfach angewandt wird der </w:t>
      </w:r>
      <w:r w:rsidR="003A6F34">
        <w:t xml:space="preserve">sogenannte </w:t>
      </w:r>
      <w:r w:rsidR="003A6F34" w:rsidRPr="003573A8">
        <w:rPr>
          <w:i/>
          <w:iCs/>
        </w:rPr>
        <w:t>Verspätungsausgleich</w:t>
      </w:r>
      <w:r w:rsidR="003A6F34">
        <w:t xml:space="preserve">, bei dem </w:t>
      </w:r>
      <w:r w:rsidR="00A65117">
        <w:t xml:space="preserve">eine Fahrt gegen Ende vorzeitig beendet und auf die Folgefahrt gewechselt wird. Dadurch entfällt zwar ein Teil einer </w:t>
      </w:r>
      <w:r w:rsidR="00B1192F">
        <w:t xml:space="preserve">der ursprünglichen </w:t>
      </w:r>
      <w:r w:rsidR="003573A8">
        <w:t>Fahrt, dafür kann die Folgefahrt im Optimalfall pünktlich gestartet werden.</w:t>
      </w:r>
      <w:r w:rsidR="005800FB">
        <w:t xml:space="preserve"> Wird hingegen ein Streckenabschnitt </w:t>
      </w:r>
      <w:r w:rsidR="0090685A">
        <w:t xml:space="preserve">kurzfristig über längere Zeit </w:t>
      </w:r>
      <w:r w:rsidR="005800FB">
        <w:t xml:space="preserve">gesperrt, </w:t>
      </w:r>
      <w:r w:rsidR="006C1745">
        <w:t xml:space="preserve">muss </w:t>
      </w:r>
      <w:r w:rsidR="0090685A">
        <w:t xml:space="preserve">eine </w:t>
      </w:r>
      <w:r w:rsidR="0090685A" w:rsidRPr="0090685A">
        <w:rPr>
          <w:i/>
          <w:iCs/>
        </w:rPr>
        <w:t>Umleitung</w:t>
      </w:r>
      <w:r w:rsidR="0090685A">
        <w:t xml:space="preserve"> angeordnet werden</w:t>
      </w:r>
      <w:r w:rsidR="005800FB">
        <w:t xml:space="preserve">. Optimalerweise erfolgt die Umleitung so, dass ersatzweise </w:t>
      </w:r>
      <w:r w:rsidR="006C1745">
        <w:t>Haltestellen bedient werden, die geographisch möglichst nahe an den planmäßigen Haltestellen einer Fahrt liegen</w:t>
      </w:r>
      <w:r w:rsidR="00C5751B">
        <w:t xml:space="preserve">, zur Sicherung der Betriebsstabilität können aber einzeln zu bestimmende Halte </w:t>
      </w:r>
      <w:r w:rsidR="00FE71C4">
        <w:t>gezielt entfallen.</w:t>
      </w:r>
      <w:r w:rsidR="006C1745">
        <w:t xml:space="preserve"> </w:t>
      </w:r>
      <w:r w:rsidR="00736F5C">
        <w:t>Ziel der Umleitung ist es, eine größere Verspätung des Fahrzeuges abzufedern</w:t>
      </w:r>
      <w:r w:rsidR="00FB2F4D">
        <w:t xml:space="preserve">, was jedoch nicht immer erreicht werden kann. </w:t>
      </w:r>
      <w:r w:rsidR="00105491">
        <w:t>Solche und vergleichbare</w:t>
      </w:r>
      <w:r w:rsidR="00FE71C4">
        <w:t xml:space="preserve"> Eingriff</w:t>
      </w:r>
      <w:r w:rsidR="00105491">
        <w:t>e</w:t>
      </w:r>
      <w:r w:rsidR="00FE71C4">
        <w:t xml:space="preserve"> </w:t>
      </w:r>
      <w:r w:rsidR="00105491">
        <w:t xml:space="preserve">in den Betriebsablauf </w:t>
      </w:r>
      <w:r w:rsidR="00FE71C4">
        <w:t>w</w:t>
      </w:r>
      <w:r w:rsidR="00105491">
        <w:t>erden</w:t>
      </w:r>
      <w:r w:rsidR="00FE71C4">
        <w:t xml:space="preserve"> als </w:t>
      </w:r>
      <w:r w:rsidR="00105491">
        <w:rPr>
          <w:i/>
          <w:iCs/>
        </w:rPr>
        <w:t>Dispositionsmaßnahmen</w:t>
      </w:r>
      <w:r w:rsidR="00FE71C4">
        <w:t xml:space="preserve"> bezeichnet </w:t>
      </w:r>
      <w:sdt>
        <w:sdtPr>
          <w:alias w:val="To edit, see citavi.com/edit"/>
          <w:tag w:val="CitaviPlaceholder#aed7207f-e46e-4a7f-9458-580e11f779a7"/>
          <w:id w:val="1455757874"/>
          <w:placeholder>
            <w:docPart w:val="2EABA3BB4260457DABF31D366C0DA3B6"/>
          </w:placeholder>
        </w:sdtPr>
        <w:sdtContent>
          <w:r w:rsidR="004452EC">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UzMThkLTQ5NGEtNDZjNi1iM2M4LTNiZDgzMDY0N2I3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0IiwiU3RhcnRQYWdlIjp7IiRpZCI6IjUiLCIkdHlwZSI6IlN3aXNzQWNhZGVtaWMuUGFnZU51bWJlciwgU3dpc3NBY2FkZW1pYyIsIklzRnVsbHlOdW1lcmljIjp0cnVlLCJOdW1iZXIiOjEyNCwiTnVtYmVyaW5nVHlwZSI6MCwiTnVtZXJhbFN5c3RlbSI6MCwiT3JpZ2luYWxTdHJpbmciOiIxMjQiLCJQcmV0dHlTdHJpbmciOiIxMj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MjQpIn1dfSwiVGFnIjoiQ2l0YXZpUGxhY2Vob2xkZXIjYWVkNzIwN2YtZTQ2ZS00YTdmLTk0NTgtNTgwZTExZjc3OWE3IiwiVGV4dCI6Iih2Z2wuIFNjaHJhbmlsIDIwMTMsIFMuIDEyNCkiLCJXQUlWZXJzaW9uIjoiNi4xMC4wLjAifQ==}</w:instrText>
          </w:r>
          <w:r w:rsidR="004452EC">
            <w:fldChar w:fldCharType="separate"/>
          </w:r>
          <w:r w:rsidR="00EE6313">
            <w:t>(vgl. Schranil 2013, S. 124)</w:t>
          </w:r>
          <w:r w:rsidR="004452EC">
            <w:fldChar w:fldCharType="end"/>
          </w:r>
        </w:sdtContent>
      </w:sdt>
      <w:r w:rsidR="00FE71C4">
        <w:t xml:space="preserve">. </w:t>
      </w:r>
      <w:r w:rsidR="0089394B">
        <w:t xml:space="preserve">In Extremfällen kann es notwendig sein, mehrere dispositive Maßnahmen </w:t>
      </w:r>
      <w:r w:rsidR="007E3531">
        <w:t xml:space="preserve">nacheinander </w:t>
      </w:r>
      <w:r w:rsidR="0089394B">
        <w:t>anzuordnen, um die Betriebsstabilität zu gewährleisten.</w:t>
      </w:r>
      <w:r w:rsidR="00D15506">
        <w:t xml:space="preserve"> Zusätzlich zu den Beispielen von Umlauf- und Dienstplanung seien</w:t>
      </w:r>
      <w:r w:rsidR="00792758">
        <w:t xml:space="preserve"> hier das Fahrgastaufkommen und mögliche Anschlüsse an Knotenpunkten genannt.</w:t>
      </w:r>
      <w:r w:rsidR="0089394B">
        <w:t xml:space="preserve"> Letztendlich hängt </w:t>
      </w:r>
      <w:r w:rsidR="00197660">
        <w:t>es von einer Vielzahl von Einflussfaktoren ab, welche Maßnahmen in welchem Fall geeignet sind.</w:t>
      </w:r>
      <w:r w:rsidR="00255F0A">
        <w:t xml:space="preserve"> </w:t>
      </w:r>
      <w:r w:rsidR="00FF3E27">
        <w:t xml:space="preserve">Im Fokus dieser Arbeit steht die automatische Suche nach Umleitungen </w:t>
      </w:r>
      <w:r w:rsidR="00A00417">
        <w:t xml:space="preserve">für Linienbusse </w:t>
      </w:r>
      <w:r w:rsidR="00FF3E27">
        <w:t xml:space="preserve">im Störungsfall, </w:t>
      </w:r>
      <w:r w:rsidR="00A00417">
        <w:t>andere dispositive Maßnahmen werden daher nicht weiter betrachtet.</w:t>
      </w:r>
    </w:p>
    <w:p w14:paraId="3502AC09" w14:textId="7CB8AE8D" w:rsidR="00472F85" w:rsidRDefault="00472F85" w:rsidP="00472F85">
      <w:pPr>
        <w:pStyle w:val="berschrift3"/>
      </w:pPr>
      <w:bookmarkStart w:id="31" w:name="_Toc120181783"/>
      <w:r>
        <w:t>Betriebsstörung</w:t>
      </w:r>
      <w:bookmarkEnd w:id="31"/>
    </w:p>
    <w:p w14:paraId="1E6427D5" w14:textId="158001B9" w:rsidR="00472F85" w:rsidRPr="00472F85" w:rsidRDefault="006D0AD5" w:rsidP="00472F85">
      <w:r>
        <w:t xml:space="preserve">Als </w:t>
      </w:r>
      <w:r w:rsidR="00983F44">
        <w:t xml:space="preserve">Arbeitsdefinition für den Begriff der </w:t>
      </w:r>
      <w:r>
        <w:t xml:space="preserve">Störung kann zunächst jede Veränderung eines Systems betrachtet werden, welche eine Abweichung vom Plan erforderlich macht oder unmittelbar </w:t>
      </w:r>
      <w:r w:rsidR="00171C33">
        <w:t xml:space="preserve">zur Folge hat. Zu unterscheiden ist dabei in </w:t>
      </w:r>
      <w:r w:rsidR="00171C33" w:rsidRPr="00F5314D">
        <w:rPr>
          <w:i/>
          <w:iCs/>
        </w:rPr>
        <w:t>technische</w:t>
      </w:r>
      <w:r w:rsidR="00171C33">
        <w:t xml:space="preserve"> und </w:t>
      </w:r>
      <w:r w:rsidR="00171C33" w:rsidRPr="00F5314D">
        <w:rPr>
          <w:i/>
          <w:iCs/>
        </w:rPr>
        <w:t>betriebliche</w:t>
      </w:r>
      <w:r w:rsidR="00171C33">
        <w:t xml:space="preserve"> </w:t>
      </w:r>
      <w:r w:rsidR="00171C33" w:rsidRPr="00F5314D">
        <w:rPr>
          <w:i/>
          <w:iCs/>
        </w:rPr>
        <w:t>Störung</w:t>
      </w:r>
      <w:r w:rsidR="00171C33">
        <w:t xml:space="preserve">. Während erstere eine bestimmte Funktion außer Kraft setzt, hat sie nicht zwangsläufig einen Einfluss auf den laufenden Betrieb. Letztere ist für diese Arbeit von Relevanz und beschreibt eine Störung des planmäßig geregelten Betriebsablaufs </w:t>
      </w:r>
      <w:sdt>
        <w:sdtPr>
          <w:alias w:val="To edit, see citavi.com/edit"/>
          <w:tag w:val="CitaviPlaceholder#a36811c7-daa7-4ef2-99d5-9e7b4dffcc30"/>
          <w:id w:val="1769039789"/>
          <w:placeholder>
            <w:docPart w:val="9C4B10F3345444719025E46491732C0B"/>
          </w:placeholder>
        </w:sdtPr>
        <w:sdtContent>
          <w:r w:rsidR="00171C33">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WM1ZDljLWJlYTYtNGE3MS05YTBlLTMwNTE4ZTU1ZTExOC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FMuIDE2KSJ9XX0sIlRhZyI6IkNpdGF2aVBsYWNlaG9sZGVyI2EzNjgxMWM3LWRhYTctNGVmMi05OWQ1LTllN2I0ZGZmY2MzMCIsIlRleHQiOiIodmdsLiBTY2hyYW5pbCAyMDEzLCBTLiAxNikiLCJXQUlWZXJzaW9uIjoiNi4xMC4wLjAifQ==}</w:instrText>
          </w:r>
          <w:r w:rsidR="00171C33">
            <w:fldChar w:fldCharType="separate"/>
          </w:r>
          <w:r w:rsidR="00EE6313">
            <w:t>(vgl. Schranil 2013, S. 16)</w:t>
          </w:r>
          <w:r w:rsidR="00171C33">
            <w:fldChar w:fldCharType="end"/>
          </w:r>
        </w:sdtContent>
      </w:sdt>
      <w:r w:rsidR="00171C33">
        <w:t xml:space="preserve">. </w:t>
      </w:r>
      <w:r w:rsidR="009E4A1E">
        <w:t xml:space="preserve">So handelt es sich beispielsweise beim Ausfall </w:t>
      </w:r>
      <w:r w:rsidR="00B720AF">
        <w:t xml:space="preserve">der Haltestellenbeleuchtung um eine technische Störung, die jedoch betrieblich keine unmittelbare Auswirkung </w:t>
      </w:r>
      <w:r w:rsidR="00A322A0">
        <w:t xml:space="preserve">auf den laufenden Betrieb hat. Störungen auf der Strecke machen hingegen die Umleitung einzelner Fahrten erforderlich und sind damit den betrieblichen Störungen zuzuordnen. </w:t>
      </w:r>
      <w:r w:rsidR="00983F44">
        <w:t xml:space="preserve">Eine Fahrzeugstörung kann sowohl den technischen als auch den betrieblichen Störungen zugeordnet werden, da die zunächst technische Störung unmittelbare Auswirkungen auf den Betrieb hat. </w:t>
      </w:r>
      <w:r w:rsidR="00171C33">
        <w:t>In dieser Arbeit wird stellvertretend für alle betrieblichen Störungen</w:t>
      </w:r>
      <w:r w:rsidR="009E4A1E">
        <w:t xml:space="preserve"> der Begriff </w:t>
      </w:r>
      <w:r w:rsidR="009E4A1E" w:rsidRPr="009E4A1E">
        <w:rPr>
          <w:i/>
          <w:iCs/>
        </w:rPr>
        <w:t>Betriebsstörung</w:t>
      </w:r>
      <w:r w:rsidR="009E4A1E">
        <w:t xml:space="preserve"> festgelegt.</w:t>
      </w:r>
    </w:p>
    <w:p w14:paraId="3C9AE7FA" w14:textId="49E60164" w:rsidR="00C3565F" w:rsidRDefault="00C3565F" w:rsidP="00C3565F">
      <w:pPr>
        <w:pStyle w:val="berschrift3"/>
      </w:pPr>
      <w:bookmarkStart w:id="32" w:name="_Toc120181784"/>
      <w:r>
        <w:t>Innerbetriebliche und öffentliche Information</w:t>
      </w:r>
      <w:bookmarkEnd w:id="32"/>
    </w:p>
    <w:p w14:paraId="571D452D" w14:textId="374A6E35" w:rsidR="007C3BD8" w:rsidRDefault="001E6BBE" w:rsidP="004712F7">
      <w:r>
        <w:t xml:space="preserve">Der </w:t>
      </w:r>
      <w:r w:rsidRPr="00DE018A">
        <w:rPr>
          <w:i/>
          <w:iCs/>
        </w:rPr>
        <w:t>innerbetriebliche und öffentliche Informationsfluss</w:t>
      </w:r>
      <w:r>
        <w:t xml:space="preserve"> </w:t>
      </w:r>
      <w:r w:rsidR="00DE018A">
        <w:t xml:space="preserve">ist essenziell zum Aufrechterhalten der Betriebsstabilität. </w:t>
      </w:r>
      <w:r w:rsidR="007C3BD8" w:rsidRPr="007C3BD8">
        <w:t>Bei dispositiven Maßnahmen wollen Fahrgäste erwiesenermaßen zeitnah über die Störung selbst und mögliche Alternativen informiert werden</w:t>
      </w:r>
      <w:r w:rsidR="00AE1EB4">
        <w:t xml:space="preserve"> </w:t>
      </w:r>
      <w:sdt>
        <w:sdtPr>
          <w:alias w:val="To edit, see citavi.com/edit"/>
          <w:tag w:val="CitaviPlaceholder#237d6b78-e1b0-4e22-a973-5ea54575e3a2"/>
          <w:id w:val="864494164"/>
          <w:placeholder>
            <w:docPart w:val="7D15CACF66D14749BB016A6EB632D495"/>
          </w:placeholder>
        </w:sdtPr>
        <w:sdtContent>
          <w:r w:rsidR="00AE1EB4">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I3YjRjLWY3YTUtNDNmZS05MDJhLTRjZGRlZGE0NGY4NiIsIlJhbmdlTGVuZ3RoIjozMywiUmVmZXJlbmNlSWQiOiI0YzBhN2FhMS1mOGQxLTRiNTctYjc1MS03NmJmM2VhNmQx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zowMDowNiIsIk1vZGlmaWVkQnkiOiJfU2ViYXN0aWFuIEtub3BmIiwiSWQiOiIzMDc5ZDUwYi04ZTFlLTQzMzYtOGIxOS1jZjA4YWVkZTQ2ZTgiLCJNb2RpZmllZE9uIjoiMjAyMi0xMS0xN1QwNzowMDowNiIsIlByb2plY3QiOnsiJHJlZiI6IjgifX1dLCJPbmxpbmVBZGRyZXNz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JyZXppbmEgZXQgYWwuIDIwMTIsIFMuIDExKSJ9XX0sIlRhZyI6IkNpdGF2aVBsYWNlaG9sZGVyIzIzN2Q2Yjc4LWUxYjAtNGUyMi1hOTczLTVlYTU0NTc1ZTNhMiIsIlRleHQiOiIodmdsLiBCcmV6aW5hIGV0IGFsLiAyMDEyLCBTLiAxMSkiLCJXQUlWZXJzaW9uIjoiNi4xMC4wLjAifQ==}</w:instrText>
          </w:r>
          <w:r w:rsidR="00AE1EB4">
            <w:fldChar w:fldCharType="separate"/>
          </w:r>
          <w:r w:rsidR="00EE6313">
            <w:t>(vgl. Brezina et al. 2012, S. 11)</w:t>
          </w:r>
          <w:r w:rsidR="00AE1EB4">
            <w:fldChar w:fldCharType="end"/>
          </w:r>
        </w:sdtContent>
      </w:sdt>
      <w:r w:rsidR="007D2556">
        <w:t>.</w:t>
      </w:r>
      <w:r w:rsidR="00162F62">
        <w:t xml:space="preserve"> </w:t>
      </w:r>
      <w:r w:rsidR="00162F62" w:rsidRPr="00162F62">
        <w:t>Die innerbetriebliche Information stellt darüber hinaus einen geregelten und gleichmäßigen Betriebsablauf sicher</w:t>
      </w:r>
      <w:r w:rsidR="00162F62">
        <w:t xml:space="preserve"> </w:t>
      </w:r>
      <w:sdt>
        <w:sdtPr>
          <w:alias w:val="To edit, see citavi.com/edit"/>
          <w:tag w:val="CitaviPlaceholder#ba31d8e1-a581-4cfc-98cf-8723c918cc9a"/>
          <w:id w:val="-1487477171"/>
          <w:placeholder>
            <w:docPart w:val="7D15CACF66D14749BB016A6EB632D495"/>
          </w:placeholder>
        </w:sdtPr>
        <w:sdtContent>
          <w:r w:rsidR="004F07F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jUzMDY0LWEyNTktNGY5Zi05NDIzLWRlMjdmM2ZmMjU1ZiIsIlJhbmdlTGVuZ3RoIjozMiwiUmVmZXJlbmNlSWQiOiJhN2M5MDgyZC1kMWJiLTQ2MWMtYjg4YS1lNDE3Njg0ZjU1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0IGYuIiwiU3RhcnRQYWdlIjp7IiRpZCI6IjUiLCIkdHlwZSI6IlN3aXNzQWNhZGVtaWMuUGFnZU51bWJlciwgU3dpc3NBY2FkZW1pYyIsIklzRnVsbHlOdW1lcmljIjpmYWxzZSwiTnVtYmVyIjo0NCwiTnVtYmVyaW5nVHlwZSI6MCwiTnVtZXJhbFN5c3RlbSI6LTEsIk9yaWdpbmFsU3RyaW5nIjoiNDQgZi4iLCJQcmV0dHlTdHJpbmciOiI0NC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ODQxOS9vcHVzLTg3MTUiLCJVcmlTdHJpbmciOiJodHRwczovL2RvaS5vcmcvMTAuMTg0MTkvb3B1cy04NzE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3VDA2OjU1OjM0IiwiTW9kaWZpZWRCeSI6Il9TZWJhc3RpYW4gS25vcGYiLCJJZCI6IjdhYjQ3MTU4LTA5OTEtNDhkYS04ODI2LWM5NWM4YjVmMmE1NiIsIk1vZGlmaWVkT24iOiIyMDIyLTExLTE3VDA2OjU1OjM0IiwiUHJvamVjdCI6eyIkcmVmIjoiOCJ9fV0sIk9yZ2FuaXphdGlvbnMiOltdLCJPdGhlcnNJbnZvbHZlZCI6W10sIlB1Ymxpc2hlcnMiOlt7IiRpZCI6IjE2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ih2Z2wuIFNjaGVybSBldCBhbC4gMjAwMSwgNDQgZi4pIn1dfSwiVGFnIjoiQ2l0YXZpUGxhY2Vob2xkZXIjYmEzMWQ4ZTEtYTU4MS00Y2ZjLTk4Y2YtODcyM2M5MThjYzlhIiwiVGV4dCI6Iih2Z2wuIFNjaGVybSBldCBhbC4gMjAwMSwgNDQgZi4pIiwiV0FJVmVyc2lvbiI6IjYuMTAuMC4wIn0=}</w:instrText>
          </w:r>
          <w:r w:rsidR="004F07F1">
            <w:fldChar w:fldCharType="separate"/>
          </w:r>
          <w:r w:rsidR="00EE6313">
            <w:t>(vgl. Scherm et al. 2001, 44 f.)</w:t>
          </w:r>
          <w:r w:rsidR="004F07F1">
            <w:fldChar w:fldCharType="end"/>
          </w:r>
        </w:sdtContent>
      </w:sdt>
      <w:r w:rsidR="004E21F6">
        <w:t xml:space="preserve">. </w:t>
      </w:r>
      <w:r w:rsidR="004D3AF5">
        <w:t xml:space="preserve">Die </w:t>
      </w:r>
      <w:r w:rsidR="004D3AF5" w:rsidRPr="004D3AF5">
        <w:t>Pünktlichkeit und damit einhergehend die Betriebsstabilität ist ähnlich hoch zu bewerten</w:t>
      </w:r>
      <w:r w:rsidR="00D25CDD">
        <w:t xml:space="preserve"> </w:t>
      </w:r>
      <w:sdt>
        <w:sdtPr>
          <w:alias w:val="To edit, see citavi.com/edit"/>
          <w:tag w:val="CitaviPlaceholder#c0e54f89-080a-4b73-bfec-3bfba7f590d9"/>
          <w:id w:val="828789788"/>
          <w:placeholder>
            <w:docPart w:val="7D15CACF66D14749BB016A6EB632D495"/>
          </w:placeholder>
        </w:sdtPr>
        <w:sdtContent>
          <w:r w:rsidR="00D25CDD">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M4YzVkLTcxMjMtNDhiOS1iNzYyLWY1NzllMTRhYTdlOSIsIlJhbmdlTGVuZ3RoIjozMCwiUmVmZXJlbmNlSWQiOiJlNTZlOGJhOS02ZDFmLTRjNjgtYjZiNC1iZjgwZjExZWFm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</w:instrText>
          </w:r>
          <w:r w:rsidR="00121402">
            <w:lastRenderedPageBreak/>
            <w:instrText>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c3lkb2sucHN5Y2hhcmNoaXZlcy5kZS9qc3B1aS9iaXRzdHJlYW0vMjAuNTAwLjExNzgwLzM0MzMvMS9maW5kbC5wZGYiLCJVcmlTdHJpbmciOiJodHRwczovL3BzeWRvay5wc3ljaGFyY2hpdmVzLmRlL2pzcHVpL2JpdHN0cmVhbS8yMC41MDAuMTE3ODAvMzQzMy8xL2ZpbmRs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ZpbmRsIGV0IGFsLiAyMDIyLCBTLiA2KSJ9XX0sIlRhZyI6IkNpdGF2aVBsYWNlaG9sZGVyI2MwZTU0Zjg5LTA4MGEtNGI3My1iZmVjLTNiZmJhN2Y1OTBkOSIsIlRleHQiOiIodmdsLiBGaW5kbCBldCBhbC4gMjAyMiwgUy4gNikiLCJXQUlWZXJzaW9uIjoiNi4xMC4wLjAifQ==}</w:instrText>
          </w:r>
          <w:r w:rsidR="00D25CDD">
            <w:fldChar w:fldCharType="separate"/>
          </w:r>
          <w:r w:rsidR="00EE6313">
            <w:t>(vgl. Findl et al. 2022, S. 6)</w:t>
          </w:r>
          <w:r w:rsidR="00D25CDD">
            <w:fldChar w:fldCharType="end"/>
          </w:r>
        </w:sdtContent>
      </w:sdt>
      <w:r w:rsidR="007E3531">
        <w:t>.</w:t>
      </w:r>
      <w:r w:rsidR="00303EDE">
        <w:t xml:space="preserve"> </w:t>
      </w:r>
      <w:r w:rsidR="00303EDE" w:rsidRPr="00303EDE">
        <w:t xml:space="preserve">Qualifiziertes und erfahrenes Leitstellenpersonal </w:t>
      </w:r>
      <w:r w:rsidR="00926A76">
        <w:t>ist in der Lage, Informationen zielgerichtet und korrekt einzubringen</w:t>
      </w:r>
      <w:r w:rsidR="00303EDE" w:rsidRPr="00303EDE">
        <w:t xml:space="preserve"> und trägt damit einen erheblichen Teil zu einer stabilen Betriebsabwicklung und damit nicht zuletzt auch zur wahrgenommenen Qualität des Verkehrsangebotes auf Seiten der Fahrgäste bei.</w:t>
      </w:r>
    </w:p>
    <w:p w14:paraId="2C3EBF28" w14:textId="7EB99777" w:rsidR="00C3565F" w:rsidRDefault="00C3565F" w:rsidP="00C3565F">
      <w:pPr>
        <w:pStyle w:val="berschrift3"/>
      </w:pPr>
      <w:bookmarkStart w:id="33" w:name="_Toc120181785"/>
      <w:r>
        <w:t>Rechnergestütztes Betriebsleitsystem</w:t>
      </w:r>
      <w:bookmarkEnd w:id="33"/>
    </w:p>
    <w:p w14:paraId="39BBDDFD" w14:textId="1B6AF106" w:rsidR="00FB492A" w:rsidRDefault="00A1545C" w:rsidP="0026228B">
      <w:r>
        <w:t xml:space="preserve">Das </w:t>
      </w:r>
      <w:r w:rsidRPr="00B07BAE">
        <w:rPr>
          <w:i/>
          <w:iCs/>
        </w:rPr>
        <w:t>rechnergestützte Betriebsleitsystem</w:t>
      </w:r>
      <w:r>
        <w:t xml:space="preserve"> (RBL</w:t>
      </w:r>
      <w:r w:rsidR="00A81181">
        <w:fldChar w:fldCharType="begin"/>
      </w:r>
      <w:r w:rsidR="00A81181">
        <w:instrText xml:space="preserve"> XE "</w:instrText>
      </w:r>
      <w:r w:rsidR="00A81181" w:rsidRPr="00C3563A">
        <w:instrText>RBL</w:instrText>
      </w:r>
      <w:r w:rsidR="00A81181">
        <w:instrText>" \t "</w:instrText>
      </w:r>
      <w:r w:rsidR="00A81181" w:rsidRPr="00A368A1">
        <w:rPr>
          <w:i/>
        </w:rPr>
        <w:instrText>Rechnergestütztes Betriebsleitsystem</w:instrText>
      </w:r>
      <w:r w:rsidR="00A81181">
        <w:instrText xml:space="preserve">" </w:instrText>
      </w:r>
      <w:r w:rsidR="00A81181">
        <w:fldChar w:fldCharType="end"/>
      </w:r>
      <w:r>
        <w:t>)</w:t>
      </w:r>
      <w:r w:rsidR="00A81181">
        <w:t xml:space="preserve"> ist die </w:t>
      </w:r>
      <w:r w:rsidR="0047454E">
        <w:t xml:space="preserve">zentrale Steuereinheit zwischen Betriebsleitstelle und Fahrzeug im ÖPNV-Betrieb. </w:t>
      </w:r>
      <w:r w:rsidR="00BB110D">
        <w:t xml:space="preserve">Sie umfasst </w:t>
      </w:r>
      <w:r w:rsidR="008B73D8">
        <w:t>„</w:t>
      </w:r>
      <w:r w:rsidR="00725B37" w:rsidRPr="00725B37">
        <w:t>die Steuerung der Informations- und Kommunikationsmöglichkeit</w:t>
      </w:r>
      <w:r w:rsidR="00725B37">
        <w:t xml:space="preserve"> </w:t>
      </w:r>
      <w:r w:rsidR="0026228B">
        <w:t xml:space="preserve">zwischen Fahrzeugen und Leitstelle, die Steuerung des Fahrbetriebs und die Aktualisierung der Fahrgastinformation in den Fahrzeugen und an den Haltestellen“ </w:t>
      </w:r>
      <w:sdt>
        <w:sdtPr>
          <w:alias w:val="To edit, see citavi.com/edit"/>
          <w:tag w:val="CitaviPlaceholder#f6ec0292-f633-4e4f-bcb3-4825ab069d9a"/>
          <w:id w:val="378605471"/>
          <w:placeholder>
            <w:docPart w:val="71118BC879174646AE516C3952525605"/>
          </w:placeholder>
        </w:sdtPr>
        <w:sdtContent>
          <w:r w:rsidR="0026228B">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NlN2M0LWJiNzktNDFkZS1iZmQ3LTRmZDM4MGEwYTU4OCIsIlJhbmdlTGVuZ3RoIjoyNC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5mcmllZCIsIkxhc3ROYW1lIjoiUmVpbmhhcmR0IiwiUHJvdGVjdGVkIjpmYWxzZSwiU2V4IjoyLCJDcmVhdGVkQnkiOiJfU2ViYXN0aWFuIEtub3BmIiwiQ3JlYXRlZE9uIjoiMjAyMi0xMS0xNFQxNDoxNjoxOCIsIk1vZGlmaWVkQnkiOiJfU2ViYXN0aWFuIEtub3BmIiwiSWQiOiIyNzkxYTNmNC1mNDFmLTQwYTQtYTU4Yy05MjRiZDIwOTkzNjAiLCJNb2RpZmllZE9uIjoiMjAyMi0xMS0xNFQxNDox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Nhdnp0bTEzLmpwZyIsIlVyaVN0cmluZyI6ImRlYWUzMTMxLTQ3YzQtNDA4Yy1iZGRlLTY4MGM4M2JmZWY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sIGFrdHVhbGlzaWVydGUgQXVmbGFnZSIsIkV2YWx1YXRpb25Db21wbGV4aXR5IjowLCJFdmFsdWF0aW9uU291cmNlVGV4dEZvcm1hdCI6MCwiR3JvdXBzIjpbXSwiSGFzTGFiZWwxIjpmYWxzZSwiSGFzTGFiZWwyIjpmYWxzZSwiSXNibiI6Ijk3OC0zLTY1OC0yMjA1OC03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bmIuZGUvY2dpLWJpbi9kb2tzZXJ2P2lkPTIwMDk1ZWFlZmYwNTQ1OGViNWM4ZmEwNDQxMjkxZWRkJnByb3Y9TSZkb2tfdmFyPTEmZG9rX2V4dD1odG0iLCJVcmlTdHJpbmciOiJodHRwOi8vZGVwb3NpdC5kbmIuZGUvY2dpLWJpbi9kb2tzZXJ2P2lkPTIwMDk1ZWFlZmYwNTQ1OGViNWM4ZmEwNDQxMjkxZWRk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TRUMTQ6MTY6MTgiLCJNb2RpZmllZEJ5IjoiX1NlYmFzdGlhbiBLbm9wZiIsIklkIjoiZmNhZTk2YmYtZjJkMC00M2MyLWFiMzItODdlMWRlODZjZDNkIiwiTW9kaWZpZWRPbiI6IjIwMjItMTEtMTRUMTQ6MTY6M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didi5kZS9kbXMvdGliLXViLWhhbm5vdmVyLzEwMzI1NzE1MDAucGRmIiwiVXJpU3RyaW5nIjoiaHR0cDovL3d3dy5nYnYuZGUvZG1zL3RpYi11Yi1oYW5ub3Zlci8xMDMyNTcxNTAw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TRUMTQ6MTY6MTgiLCJNb2RpZmllZEJ5IjoiX1NlYmFzdGlhbiBLbm9wZiIsIklkIjoiZmQ5NmQyMjMtMmVjZi00Zjg2LWJiYzQtOGU3Y2QzZWJlMTFmIiwiTW9kaWZpZWRPbiI6IjIwMjItMTEtMTRUMTQ6MTY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FJlaW5oYXJkdCAyMDE4LCA1MjAgZi4pIn1dfSwiVGFnIjoiQ2l0YXZpUGxhY2Vob2xkZXIjZjZlYzAyOTItZjYzMy00ZTRmLWJjYjMtNDgyNWFiMDY5ZDlhIiwiVGV4dCI6IihSZWluaGFyZHQgMjAxOCwgNTIwIGYuKSIsIldBSVZlcnNpb24iOiI2LjEwLjAuMCJ9}</w:instrText>
          </w:r>
          <w:r w:rsidR="0026228B">
            <w:fldChar w:fldCharType="separate"/>
          </w:r>
          <w:r w:rsidR="00EE6313">
            <w:t>(Reinhardt 2018, 520 f.)</w:t>
          </w:r>
          <w:r w:rsidR="0026228B">
            <w:fldChar w:fldCharType="end"/>
          </w:r>
        </w:sdtContent>
      </w:sdt>
      <w:r w:rsidR="00E93237">
        <w:t>.</w:t>
      </w:r>
      <w:r w:rsidR="0026228B">
        <w:t xml:space="preserve"> </w:t>
      </w:r>
      <w:r w:rsidR="0047454E">
        <w:t xml:space="preserve">Zwischenzeitlich ist der Begriff </w:t>
      </w:r>
      <w:r w:rsidR="0047454E" w:rsidRPr="00B07BAE">
        <w:rPr>
          <w:i/>
          <w:iCs/>
        </w:rPr>
        <w:t>Intermodal Transportation Control System</w:t>
      </w:r>
      <w:r w:rsidR="0047454E">
        <w:t xml:space="preserve"> (ITCS</w:t>
      </w:r>
      <w:r w:rsidR="00BB110D">
        <w:fldChar w:fldCharType="begin"/>
      </w:r>
      <w:r w:rsidR="00BB110D">
        <w:instrText xml:space="preserve"> XE "</w:instrText>
      </w:r>
      <w:r w:rsidR="00BB110D" w:rsidRPr="001E4F3F">
        <w:instrText>ITCS</w:instrText>
      </w:r>
      <w:r w:rsidR="00BB110D">
        <w:instrText>" \t "</w:instrText>
      </w:r>
      <w:r w:rsidR="00BB110D" w:rsidRPr="00D05031">
        <w:rPr>
          <w:i/>
        </w:rPr>
        <w:instrText>Intermodal Transportation Control System</w:instrText>
      </w:r>
      <w:r w:rsidR="00BB110D">
        <w:instrText xml:space="preserve">" </w:instrText>
      </w:r>
      <w:r w:rsidR="00BB110D">
        <w:fldChar w:fldCharType="end"/>
      </w:r>
      <w:r w:rsidR="0047454E">
        <w:t xml:space="preserve">) </w:t>
      </w:r>
      <w:r w:rsidR="00E76B09">
        <w:t xml:space="preserve">als Synonym </w:t>
      </w:r>
      <w:r w:rsidR="0047454E">
        <w:t xml:space="preserve">anstelle des RBL getreten. Zur Vereinheitlichung </w:t>
      </w:r>
      <w:r w:rsidR="00E76B09">
        <w:t xml:space="preserve">wird in dieser Arbeit jedoch ausschließlich </w:t>
      </w:r>
      <w:r w:rsidR="002E7126">
        <w:t>letztere Bezeichnung verwendet.</w:t>
      </w:r>
      <w:r w:rsidR="00E93237">
        <w:t xml:space="preserve"> Über das ITCS besteht eine bidirektionale Kommunikationsschnittstelle zwischen Betriebsleitstell</w:t>
      </w:r>
      <w:r w:rsidR="001532BE">
        <w:t>e und Fahr</w:t>
      </w:r>
      <w:r w:rsidR="004F7025">
        <w:t xml:space="preserve">zeug beziehungsweise Fahrpersonal. Durch </w:t>
      </w:r>
      <w:r w:rsidR="00B147FA">
        <w:t xml:space="preserve">die Ortung im Fahrzeug hat die Betriebsleitstelle stets Kenntnis vom aktuellen Standort eines Fahrzeugs. </w:t>
      </w:r>
      <w:r w:rsidR="003C13B0">
        <w:t xml:space="preserve">Ist zudem ein Soll-Fahrplan im System hinterlegt, kann die Betriebsleitstelle auf einen Blick Fahrzeuge sehen, die vom Soll abweichen. Das betrifft sowohl Fahrzeiten als auch Fahrweg. Über eine Mobilfunkschnittstelle kann die </w:t>
      </w:r>
      <w:r w:rsidR="00435033">
        <w:t>Betriebsl</w:t>
      </w:r>
      <w:r w:rsidR="003C13B0">
        <w:t>eitstelle dem Fahrpersonal Anweisungen erteilen</w:t>
      </w:r>
      <w:r w:rsidR="00435033">
        <w:t xml:space="preserve"> und das Fahrpersonal die Betriebsleitstelle außerdem über Störungen im Betriebsablauf informieren. </w:t>
      </w:r>
      <w:r w:rsidR="00693E47">
        <w:t xml:space="preserve">Ebenso können über das ITCS Fahrgäste über die Informationsbildschirme im Fahrzeug und an den Haltestelle </w:t>
      </w:r>
      <w:r w:rsidR="00F02957">
        <w:t xml:space="preserve">über Abweichungen informiert werden </w:t>
      </w:r>
      <w:sdt>
        <w:sdtPr>
          <w:alias w:val="To edit, see citavi.com/edit"/>
          <w:tag w:val="CitaviPlaceholder#5bbe6f84-fec4-4ebb-9731-e91ddfeaac42"/>
          <w:id w:val="-759986901"/>
          <w:placeholder>
            <w:docPart w:val="71118BC879174646AE516C3952525605"/>
          </w:placeholder>
        </w:sdtPr>
        <w:sdtContent>
          <w:r w:rsidR="0038155A">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NhNTNiLTYyN2MtNDIyZi1hMzAyLWFmOGMyYTdiYzU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ItMTEtMjRUMDg6MDQ6MTkiLCJQcm9qZWN0Ijp7IiRyZWYiOiI4In</w:instrText>
          </w:r>
          <w:r w:rsidR="00EE6313">
            <w:lastRenderedPageBreak/>
            <w:instrText>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TIwIGYuKSJ9XX0sIlRhZyI6IkNpdGF2aVBsYWNlaG9sZGVyIzViYmU2Zjg0LWZlYzQtNGViYi05NzMxLWU5MWRkZmVhYWM0MiIsIlRleHQiOiIodmdsLiBSZWluaGFyZHQgMjAxOCwgNTIwIGYuKSIsIldBSVZlcnNpb24iOiI2LjEwLjAuMCJ9}</w:instrText>
          </w:r>
          <w:r w:rsidR="0038155A">
            <w:fldChar w:fldCharType="separate"/>
          </w:r>
          <w:r w:rsidR="00EE6313">
            <w:t>(vgl. Reinhardt 2018, 520 f.)</w:t>
          </w:r>
          <w:r w:rsidR="0038155A">
            <w:fldChar w:fldCharType="end"/>
          </w:r>
        </w:sdtContent>
      </w:sdt>
      <w:r w:rsidR="0038155A">
        <w:t>.</w:t>
      </w:r>
    </w:p>
    <w:p w14:paraId="61E28CE8" w14:textId="1FC6F9C7" w:rsidR="00C3565F" w:rsidRDefault="00C3565F" w:rsidP="00C3565F">
      <w:pPr>
        <w:pStyle w:val="berschrift3"/>
      </w:pPr>
      <w:bookmarkStart w:id="34" w:name="_Toc120181786"/>
      <w:r>
        <w:t>Bordrechner</w:t>
      </w:r>
      <w:bookmarkEnd w:id="34"/>
    </w:p>
    <w:p w14:paraId="61B73014" w14:textId="229D0497" w:rsidR="008C693A" w:rsidRDefault="00CF5E76" w:rsidP="00D8311F">
      <w:r>
        <w:t xml:space="preserve">Der </w:t>
      </w:r>
      <w:r w:rsidRPr="002D557B">
        <w:rPr>
          <w:i/>
          <w:iCs/>
        </w:rPr>
        <w:t>Bordrechner</w:t>
      </w:r>
      <w:r>
        <w:t>, oftmals auch als Bord</w:t>
      </w:r>
      <w:r w:rsidR="00DA51DD">
        <w:t>-U</w:t>
      </w:r>
      <w:r>
        <w:t xml:space="preserve">nit bezeichnet, </w:t>
      </w:r>
      <w:r w:rsidR="00CB6A64">
        <w:t>ist das Gegenstück zum ITCS auf Fahrzeugebene. Der Bordrechner hält den Sollfahrplan vor, sodass selbst bei unterbrochener Mobilfunkverbindung ein autonomer Betrieb mit funktionierenden Haltestellenansagen und</w:t>
      </w:r>
      <w:r w:rsidR="00561D0F">
        <w:t xml:space="preserve"> Fahrastinformation möglich ist und bündelt darüber hinaus alle Informationen, die im Fahrzeug zusammenlaufen</w:t>
      </w:r>
      <w:r w:rsidR="00732638">
        <w:t xml:space="preserve"> </w:t>
      </w:r>
      <w:sdt>
        <w:sdtPr>
          <w:alias w:val="To edit, see citavi.com/edit"/>
          <w:tag w:val="CitaviPlaceholder#fedcbd7f-5b4a-401c-ac18-c95f26f4dc5b"/>
          <w:id w:val="2080786558"/>
          <w:placeholder>
            <w:docPart w:val="1A0AD325178842E3A7884E7E86CFC6DC"/>
          </w:placeholder>
        </w:sdtPr>
        <w:sdtContent>
          <w:r w:rsidR="0073263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zEzOWI4LWMzODYtNDZiYy05MGZmLTAxZTA1NmZkYjBlNi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xIiwiU3RhcnRQYWdlIjp7IiRpZCI6IjUiLCIkdHlwZSI6IlN3aXNzQWNhZGVtaWMuUGFnZU51bWJlciwgU3dpc3NBY2FkZW1pYyIsIklzRnVsbHlOdW1lcmljIjp0cnVlLCJOdW1iZXIiOjUyMSwiTnVtYmVyaW5nVHlwZSI6MCwiTnVtZXJhbFN5c3RlbSI6MCwiT3JpZ2luYWxTdHJpbmciOiI1MjEiLCJQcmV0dHlTdHJpbmciOiI1Mj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ItMTEtMjRUMDg6MDQ6MTk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TIxKSJ9XX0sIlRhZyI6IkNpdGF2aVBsYWNlaG9sZGVyI2ZlZGNiZDdmLTViNGEtNDAxYy1hYzE4LWM5NWYyNmY0ZGM1YiIsIlRleHQiOiIodmdsLiBSZWluaGFyZHQgMjAxOCwgUy4gNTIxKSIsIldBSVZlcnNpb24iOiI2LjEwLjAuMCJ9}</w:instrText>
          </w:r>
          <w:r w:rsidR="00732638">
            <w:fldChar w:fldCharType="separate"/>
          </w:r>
          <w:r w:rsidR="00EE6313">
            <w:t>(vgl. Reinhardt 2018, S. 521)</w:t>
          </w:r>
          <w:r w:rsidR="00732638">
            <w:fldChar w:fldCharType="end"/>
          </w:r>
        </w:sdtContent>
      </w:sdt>
      <w:r w:rsidR="00561D0F">
        <w:t xml:space="preserve">. Hierzu zählen </w:t>
      </w:r>
      <w:r w:rsidR="00DF6E4D">
        <w:t xml:space="preserve">unter </w:t>
      </w:r>
      <w:r w:rsidR="00BE7EAF">
        <w:t>anderem</w:t>
      </w:r>
      <w:r w:rsidR="00DF6E4D">
        <w:t xml:space="preserve"> Standort, </w:t>
      </w:r>
      <w:r w:rsidR="00DA51DD">
        <w:t xml:space="preserve">Wegzählerimpuls und </w:t>
      </w:r>
      <w:r w:rsidR="006E369E">
        <w:t xml:space="preserve">Protokolle über </w:t>
      </w:r>
      <w:r w:rsidR="00E673BD">
        <w:t>Handlungen des Fahrpersonals.</w:t>
      </w:r>
      <w:r w:rsidR="006E369E">
        <w:t xml:space="preserve"> </w:t>
      </w:r>
      <w:r w:rsidR="00683969">
        <w:t xml:space="preserve">Durch den Bordrechner werden all diese Daten schließlich dem ITCS </w:t>
      </w:r>
      <w:r w:rsidR="00BE7EAF">
        <w:t>übergeben.</w:t>
      </w:r>
      <w:r w:rsidR="008C693A">
        <w:br w:type="page"/>
      </w:r>
    </w:p>
    <w:p w14:paraId="3D5D05D4" w14:textId="4E3F41D2" w:rsidR="000F21E6" w:rsidRDefault="00616BC3" w:rsidP="008C693A">
      <w:pPr>
        <w:pStyle w:val="berschrift1"/>
      </w:pPr>
      <w:bookmarkStart w:id="35" w:name="_Toc120181787"/>
      <w:r>
        <w:lastRenderedPageBreak/>
        <w:t>Theoretische Modellierung</w:t>
      </w:r>
      <w:bookmarkEnd w:id="35"/>
    </w:p>
    <w:p w14:paraId="2348A35C" w14:textId="3AC88B4B" w:rsidR="008C693A" w:rsidRPr="00C232AA" w:rsidRDefault="008C693A" w:rsidP="008C693A">
      <w:r>
        <w:t>In diesem Kapite</w:t>
      </w:r>
      <w:r w:rsidR="00473C85">
        <w:t xml:space="preserve">l werden zunächst die theoretischen Grundlagen zur Modellierung </w:t>
      </w:r>
      <w:r w:rsidR="008541B4">
        <w:t>de</w:t>
      </w:r>
      <w:r w:rsidR="00B863AC">
        <w:t>s</w:t>
      </w:r>
      <w:r w:rsidR="008541B4">
        <w:t xml:space="preserve"> Problems erörtert. Hierzu werden zunächst</w:t>
      </w:r>
      <w:r w:rsidR="00B863AC">
        <w:t xml:space="preserve"> praxisnahe Beispielszenarien </w:t>
      </w:r>
      <w:r w:rsidR="00DC0E16">
        <w:t xml:space="preserve">konstruiert, welche im Nachgang als Grundlage zur Evaluation dienen sollen. </w:t>
      </w:r>
      <w:r w:rsidR="00D2025A">
        <w:t>Im folgenden Unterkapitel wird ermittelt, welche</w:t>
      </w:r>
      <w:r w:rsidR="00CD07FC">
        <w:t>r Umfang an Daten zumindest benötigt wird. Anschließend w</w:t>
      </w:r>
      <w:r w:rsidR="00C232AA">
        <w:t>erden</w:t>
      </w:r>
      <w:r w:rsidR="00CD07FC">
        <w:t xml:space="preserve"> basierend auf der Verfügbarkeit der Daten und den ersten Erkenntnissen </w:t>
      </w:r>
      <w:r w:rsidR="001B7460">
        <w:t xml:space="preserve">aus </w:t>
      </w:r>
      <w:r w:rsidR="001B7460" w:rsidRPr="001B7460">
        <w:rPr>
          <w:b/>
          <w:bCs/>
        </w:rPr>
        <w:t xml:space="preserve">Kapitel </w:t>
      </w:r>
      <w:r w:rsidR="001B7460" w:rsidRPr="001B7460">
        <w:rPr>
          <w:b/>
          <w:bCs/>
        </w:rPr>
        <w:fldChar w:fldCharType="begin"/>
      </w:r>
      <w:r w:rsidR="001B7460" w:rsidRPr="001B7460">
        <w:rPr>
          <w:b/>
          <w:bCs/>
        </w:rPr>
        <w:instrText xml:space="preserve"> REF _Ref119658271 \r \h </w:instrText>
      </w:r>
      <w:r w:rsidR="001B7460">
        <w:rPr>
          <w:b/>
          <w:bCs/>
        </w:rPr>
        <w:instrText xml:space="preserve"> \* MERGEFORMAT </w:instrText>
      </w:r>
      <w:r w:rsidR="001B7460" w:rsidRPr="001B7460">
        <w:rPr>
          <w:b/>
          <w:bCs/>
        </w:rPr>
      </w:r>
      <w:r w:rsidR="001B7460" w:rsidRPr="001B7460">
        <w:rPr>
          <w:b/>
          <w:bCs/>
        </w:rPr>
        <w:fldChar w:fldCharType="separate"/>
      </w:r>
      <w:r w:rsidR="001B7460" w:rsidRPr="001B7460">
        <w:rPr>
          <w:b/>
          <w:bCs/>
        </w:rPr>
        <w:t>2</w:t>
      </w:r>
      <w:r w:rsidR="001B7460" w:rsidRPr="001B7460">
        <w:rPr>
          <w:b/>
          <w:bCs/>
        </w:rPr>
        <w:fldChar w:fldCharType="end"/>
      </w:r>
      <w:r w:rsidR="00C232AA">
        <w:rPr>
          <w:b/>
          <w:bCs/>
        </w:rPr>
        <w:t xml:space="preserve"> </w:t>
      </w:r>
      <w:r w:rsidR="00C232AA" w:rsidRPr="00C232AA">
        <w:t>zwei geeignet erscheinende Algorithmen aus dem Bereich des Reinforcement Learning ausgewählt.</w:t>
      </w:r>
      <w:r w:rsidR="007F67B2">
        <w:t xml:space="preserve"> Das Kapitel schließt mit der Aufstellung eines theoretischen Modells, welches im folgenden Kapitel prototypisch für Versuchszwecke umgesetzt wird.</w:t>
      </w:r>
    </w:p>
    <w:p w14:paraId="1AF39798" w14:textId="5055F29E" w:rsidR="008C693A" w:rsidRDefault="003641DC" w:rsidP="008C693A">
      <w:pPr>
        <w:pStyle w:val="berschrift2"/>
      </w:pPr>
      <w:bookmarkStart w:id="36" w:name="_Ref120178867"/>
      <w:bookmarkStart w:id="37" w:name="_Toc120181788"/>
      <w:r>
        <w:t>Aufstellung</w:t>
      </w:r>
      <w:r w:rsidR="00852006">
        <w:t xml:space="preserve"> geeigneter Beispielszenarien</w:t>
      </w:r>
      <w:bookmarkEnd w:id="36"/>
      <w:bookmarkEnd w:id="37"/>
    </w:p>
    <w:p w14:paraId="0FAFE24B" w14:textId="77777777" w:rsidR="00DD342A" w:rsidRDefault="00DD342A" w:rsidP="00DD342A">
      <w:r>
        <w:t>Im Rahmen der Arbeit sollen die Ergebnisse zweier ML-Algorithmen miteinander verglichen werden. Hierzu ist es zunächst erforderlich, geeignete Szenarien festzulegen, welche einen praxisnahen objektiven und subjektiven Vergleich der Ergebnisse ermöglichen. Die Szenarien sollen zumindest folgende Anforderungen erfüllen:</w:t>
      </w:r>
    </w:p>
    <w:p w14:paraId="4B83D4D3" w14:textId="569A02FD" w:rsidR="00DD342A" w:rsidRDefault="00DD342A" w:rsidP="001A5F54">
      <w:pPr>
        <w:pStyle w:val="Listenabsatz"/>
        <w:numPr>
          <w:ilvl w:val="0"/>
          <w:numId w:val="32"/>
        </w:numPr>
      </w:pPr>
      <w:r>
        <w:t>Es sollen sowohl städtische als auch ländliche Gebiete erfasst werden</w:t>
      </w:r>
    </w:p>
    <w:p w14:paraId="3BA96FC7" w14:textId="77777777" w:rsidR="001A5F54" w:rsidRDefault="001A5F54" w:rsidP="001A5F54">
      <w:pPr>
        <w:pStyle w:val="Listenabsatz"/>
        <w:numPr>
          <w:ilvl w:val="0"/>
          <w:numId w:val="32"/>
        </w:numPr>
      </w:pPr>
      <w:r>
        <w:t>Stadt- und Regionalbuslinien sollen gleichermaßen inkludiert sein</w:t>
      </w:r>
    </w:p>
    <w:p w14:paraId="1A9F865E" w14:textId="77777777" w:rsidR="001A5F54" w:rsidRDefault="001A5F54" w:rsidP="001A5F54">
      <w:pPr>
        <w:pStyle w:val="Listenabsatz"/>
        <w:numPr>
          <w:ilvl w:val="0"/>
          <w:numId w:val="32"/>
        </w:numPr>
      </w:pPr>
      <w:r>
        <w:t>Betrachtete Buslinien sollen möglichst unterschiedliche Regelfahrwege oder Haltestellenfolgen aufweisen</w:t>
      </w:r>
    </w:p>
    <w:p w14:paraId="619861B3" w14:textId="77777777" w:rsidR="001A5F54" w:rsidRDefault="001A5F54" w:rsidP="001A5F54">
      <w:pPr>
        <w:pStyle w:val="Listenabsatz"/>
        <w:numPr>
          <w:ilvl w:val="0"/>
          <w:numId w:val="32"/>
        </w:numPr>
      </w:pPr>
      <w:r>
        <w:t>Je Szenario soll ein Störfall trainiert werden</w:t>
      </w:r>
    </w:p>
    <w:p w14:paraId="3E1C010B" w14:textId="77777777" w:rsidR="00DD342A" w:rsidRDefault="00DD342A" w:rsidP="00DD342A">
      <w:r>
        <w:t xml:space="preserve">Basierend auf diesen Maßregeln werden zwei Szenarien aus dem Raum Pforzheim und Umland ausgewählt. Betroffen sind jeweils zwei Regionalbuslinien, eine davon als Schnellbuslinie und eine Stadtbuslinie. Bedingt durch die unterschiedliche Haltepolitik der Linien ergibt sich je nach geographischem Betrachtungsraum ein unterschiedlicher Fahrweg mit entsprechend voneinander abweichenden Haltestellenfolgen. </w:t>
      </w:r>
    </w:p>
    <w:p w14:paraId="4316912B" w14:textId="77777777" w:rsidR="00DD342A" w:rsidRPr="00DD342A" w:rsidRDefault="00DD342A" w:rsidP="00DD342A">
      <w:pPr>
        <w:rPr>
          <w:b/>
          <w:bCs/>
        </w:rPr>
      </w:pPr>
      <w:r w:rsidRPr="00DD342A">
        <w:rPr>
          <w:b/>
          <w:bCs/>
        </w:rPr>
        <w:t>Stadt-Szenario</w:t>
      </w:r>
    </w:p>
    <w:p w14:paraId="53CBF96F" w14:textId="2C356487" w:rsidR="00DD342A" w:rsidRDefault="00DD342A" w:rsidP="00DD342A">
      <w:r>
        <w:t xml:space="preserve">Betrachtet werden soll der Abschnitt </w:t>
      </w:r>
      <w:r w:rsidR="007175B6">
        <w:t>der</w:t>
      </w:r>
      <w:r>
        <w:t xml:space="preserve"> </w:t>
      </w:r>
      <w:r w:rsidR="00EE63DC">
        <w:t>Kaiser-Friedrich-Straße</w:t>
      </w:r>
      <w:r>
        <w:t xml:space="preserve"> in der Stadt Pforzheim. Auf diesem Abschnitt verkehren die Regionalbuslinien 743 und 744, sowie die Stadtbuslinie 2 jeweils in beide Fahrtrichtungen. Alle Linien haben auf diesem Abschnitt denselben Regelfahrweg, die Regionalbuslinien bedienen im Gegensatz zur Stadtbuslinie jedoch zwei </w:t>
      </w:r>
      <w:r>
        <w:lastRenderedPageBreak/>
        <w:t xml:space="preserve">Haltestellen nur zum Ausstieg. Die Regionalbuslinien verkehren in einem 15/30min-Takt, die Stadtbuslinie verkehrt im 15min-Takt. Aufgrund eines schweren Verkehrsunfalls ist die </w:t>
      </w:r>
      <w:r w:rsidR="0081725B">
        <w:t xml:space="preserve">Kaiser-Friedrich-Straße im östlichen Teil </w:t>
      </w:r>
      <w:r>
        <w:t xml:space="preserve">für mindestens zwei Stunden voll gesperrt, sodass die Buslinien weiträumig umgeleitet werden müssen. Die folgende Abbildung zeigt den </w:t>
      </w:r>
      <w:r w:rsidR="00FF2DE6">
        <w:rPr>
          <w:noProof/>
        </w:rPr>
        <mc:AlternateContent>
          <mc:Choice Requires="wps">
            <w:drawing>
              <wp:anchor distT="0" distB="0" distL="114300" distR="114300" simplePos="0" relativeHeight="251658257" behindDoc="0" locked="0" layoutInCell="1" allowOverlap="1" wp14:anchorId="0917D3BB" wp14:editId="06CA58F9">
                <wp:simplePos x="0" y="0"/>
                <wp:positionH relativeFrom="column">
                  <wp:posOffset>-1905</wp:posOffset>
                </wp:positionH>
                <wp:positionV relativeFrom="paragraph">
                  <wp:posOffset>3845560</wp:posOffset>
                </wp:positionV>
                <wp:extent cx="5579745" cy="635"/>
                <wp:effectExtent l="0" t="0" r="0" b="0"/>
                <wp:wrapTopAndBottom/>
                <wp:docPr id="30" name="Textfeld 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A24A6EC" w14:textId="3357CBC2" w:rsidR="00FF2DE6" w:rsidRPr="00020D65" w:rsidRDefault="00FF2DE6" w:rsidP="00FF2DE6">
                            <w:pPr>
                              <w:pStyle w:val="Beschriftung"/>
                              <w:rPr>
                                <w:sz w:val="21"/>
                              </w:rPr>
                            </w:pPr>
                            <w:bookmarkStart w:id="38" w:name="_Toc12018175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CF5791">
                              <w:rPr>
                                <w:b/>
                                <w:bCs w:val="0"/>
                                <w:noProof/>
                              </w:rPr>
                              <w:t>5</w:t>
                            </w:r>
                            <w:r w:rsidRPr="00FF2DE6">
                              <w:rPr>
                                <w:b/>
                                <w:bCs w:val="0"/>
                              </w:rPr>
                              <w:fldChar w:fldCharType="end"/>
                            </w:r>
                            <w:r>
                              <w:t>: Beispielszenario für Linienbusse im Stadtverkehr</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7D3BB" id="Textfeld 30" o:spid="_x0000_s1045" type="#_x0000_t202" style="position:absolute;left:0;text-align:left;margin-left:-.15pt;margin-top:302.8pt;width:439.35pt;height:.05pt;z-index:25165825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" stroked="f">
                <v:textbox style="mso-fit-shape-to-text:t" inset="0,0,0,0">
                  <w:txbxContent>
                    <w:p w14:paraId="5A24A6EC" w14:textId="3357CBC2" w:rsidR="00FF2DE6" w:rsidRPr="00020D65" w:rsidRDefault="00FF2DE6" w:rsidP="00FF2DE6">
                      <w:pPr>
                        <w:pStyle w:val="Beschriftung"/>
                        <w:rPr>
                          <w:sz w:val="21"/>
                        </w:rPr>
                      </w:pPr>
                      <w:bookmarkStart w:id="39" w:name="_Toc120181758"/>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CF5791">
                        <w:rPr>
                          <w:b/>
                          <w:bCs w:val="0"/>
                          <w:noProof/>
                        </w:rPr>
                        <w:t>5</w:t>
                      </w:r>
                      <w:r w:rsidRPr="00FF2DE6">
                        <w:rPr>
                          <w:b/>
                          <w:bCs w:val="0"/>
                        </w:rPr>
                        <w:fldChar w:fldCharType="end"/>
                      </w:r>
                      <w:r>
                        <w:t>: Beispielszenario für Linienbusse im Stadtverkehr</w:t>
                      </w:r>
                      <w:bookmarkEnd w:id="39"/>
                    </w:p>
                  </w:txbxContent>
                </v:textbox>
                <w10:wrap type="topAndBottom"/>
              </v:shape>
            </w:pict>
          </mc:Fallback>
        </mc:AlternateContent>
      </w:r>
      <w:r w:rsidR="00401552">
        <w:rPr>
          <w:noProof/>
        </w:rPr>
        <w:drawing>
          <wp:anchor distT="0" distB="0" distL="114300" distR="114300" simplePos="0" relativeHeight="251658255" behindDoc="0" locked="0" layoutInCell="1" allowOverlap="1" wp14:anchorId="483859CC" wp14:editId="0E83B1C5">
            <wp:simplePos x="0" y="0"/>
            <wp:positionH relativeFrom="margin">
              <wp:align>right</wp:align>
            </wp:positionH>
            <wp:positionV relativeFrom="paragraph">
              <wp:posOffset>1141730</wp:posOffset>
            </wp:positionV>
            <wp:extent cx="5579745" cy="2646680"/>
            <wp:effectExtent l="0" t="0" r="1905" b="1270"/>
            <wp:wrapTopAndBottom/>
            <wp:docPr id="27" name="Grafik 2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descr="Ein Bild, das Karte enthält.&#10;&#10;Automatisch generierte Beschreibung"/>
                    <pic:cNvPicPr/>
                  </pic:nvPicPr>
                  <pic:blipFill>
                    <a:blip r:embed="rId36"/>
                    <a:stretch>
                      <a:fillRect/>
                    </a:stretch>
                  </pic:blipFill>
                  <pic:spPr>
                    <a:xfrm>
                      <a:off x="0" y="0"/>
                      <a:ext cx="5579745" cy="2646680"/>
                    </a:xfrm>
                    <a:prstGeom prst="rect">
                      <a:avLst/>
                    </a:prstGeom>
                  </pic:spPr>
                </pic:pic>
              </a:graphicData>
            </a:graphic>
          </wp:anchor>
        </w:drawing>
      </w:r>
      <w:r>
        <w:t>betrachteten Raum als Kartenansicht:</w:t>
      </w:r>
    </w:p>
    <w:p w14:paraId="7F072019" w14:textId="6D4796C0" w:rsidR="00DD342A" w:rsidRDefault="00DD342A" w:rsidP="00DD342A">
      <w:r>
        <w:t xml:space="preserve">In blau markiert sind der Fahrweg der Stadtbuslinie und deren zum Einstieg bediente Haltestellen, in orange markiert entsprechend die der Regionalbuslinien. </w:t>
      </w:r>
      <w:r w:rsidR="00FC0A8D">
        <w:t xml:space="preserve">Darüber hinaus sind weitere Haltestellen </w:t>
      </w:r>
      <w:r w:rsidR="007652AB">
        <w:t xml:space="preserve">im Stadtgebiet mit entsprechenden Symbolen dargestellt. </w:t>
      </w:r>
      <w:r>
        <w:t xml:space="preserve">Der rote </w:t>
      </w:r>
      <w:r w:rsidR="00500722">
        <w:t>Blitz</w:t>
      </w:r>
      <w:r>
        <w:t xml:space="preserve"> markiert die Unfallstelle.</w:t>
      </w:r>
      <w:r w:rsidR="00D672EF">
        <w:t xml:space="preserve"> Die Karte ist in vergrößerter Ansicht im Anhang zu finden.</w:t>
      </w:r>
    </w:p>
    <w:p w14:paraId="4ABC90E8" w14:textId="77777777" w:rsidR="00DD342A" w:rsidRPr="00231D5E" w:rsidRDefault="00DD342A" w:rsidP="00DD342A">
      <w:pPr>
        <w:rPr>
          <w:b/>
          <w:bCs/>
        </w:rPr>
      </w:pPr>
      <w:r w:rsidRPr="00231D5E">
        <w:rPr>
          <w:b/>
          <w:bCs/>
        </w:rPr>
        <w:t>Land-Szenario</w:t>
      </w:r>
    </w:p>
    <w:p w14:paraId="3F0FE7E7" w14:textId="4B8ABDD9" w:rsidR="00DD342A" w:rsidRDefault="00DD342A" w:rsidP="00DD342A">
      <w:r>
        <w:t xml:space="preserve">Betrachtet werden soll der Abschnitt zwischen den Gemeinden </w:t>
      </w:r>
      <w:r w:rsidR="00FE12C6">
        <w:t>Langenbrand mit Ortsteil Brückenäcker im Südwesten</w:t>
      </w:r>
      <w:r>
        <w:t xml:space="preserve"> und Engelsbrand</w:t>
      </w:r>
      <w:r w:rsidR="00FE12C6">
        <w:t xml:space="preserve"> mit den Ortsteilen Salmbach und Grunbach im Norden</w:t>
      </w:r>
      <w:r>
        <w:t xml:space="preserve">. Auf diesem Abschnitt verkehren die Regionalbuslinien 743 und 744. Die Linie 743 ist eine Schnellbuslinie und bedient in der Gemeinde Engelsbrand nur den Ortsteil Salmbach und fährt dann direkt weiter in Richtung Pforzheim. Die Linie 744 beginnt im Ortsteil Salmbach, bedient dann die Ortsteile Engelsbrand und Grundbach und fährt dann in Richtung Pforzheim. Einige Fahrten der Linie 744 beginnen bereits in Kapfenhardt und verkehren ab Salmbach dann über den regulären Fahrweg der Linie 744 in Richtung Pforzheim. Die Linie 743 verkehrt im 60min-Takt, die Linie 744 im 30min-Takt jeweils in beide Fahrtrichtungen. Aufgrund eines umgestürzten Baumes ist die Landstraße zwischen den Orten Langenbrand und Salmbach in Richtung Salmbach einseitig gesperrt, sodass die Busse </w:t>
      </w:r>
      <w:r w:rsidR="003641DC">
        <w:t>aus Richtung</w:t>
      </w:r>
      <w:r>
        <w:t xml:space="preserve"> Schömberg und Kapfenhardt kommend umgeleitet werden müssen. Die Gegenrichtung ist mit vorsichtiger </w:t>
      </w:r>
      <w:r w:rsidR="00FF2DE6">
        <w:rPr>
          <w:noProof/>
        </w:rPr>
        <mc:AlternateContent>
          <mc:Choice Requires="wps">
            <w:drawing>
              <wp:anchor distT="0" distB="0" distL="114300" distR="114300" simplePos="0" relativeHeight="251658258" behindDoc="0" locked="0" layoutInCell="1" allowOverlap="1" wp14:anchorId="24A1FADC" wp14:editId="37C8A9C3">
                <wp:simplePos x="0" y="0"/>
                <wp:positionH relativeFrom="column">
                  <wp:posOffset>0</wp:posOffset>
                </wp:positionH>
                <wp:positionV relativeFrom="paragraph">
                  <wp:posOffset>4349750</wp:posOffset>
                </wp:positionV>
                <wp:extent cx="557974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A53DA4E" w14:textId="4EE614D8" w:rsidR="00FF2DE6" w:rsidRPr="00066495" w:rsidRDefault="00FF2DE6" w:rsidP="00FF2DE6">
                            <w:pPr>
                              <w:pStyle w:val="Beschriftung"/>
                              <w:rPr>
                                <w:sz w:val="21"/>
                              </w:rPr>
                            </w:pPr>
                            <w:bookmarkStart w:id="40" w:name="_Toc120181759"/>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CF5791">
                              <w:rPr>
                                <w:b/>
                                <w:bCs w:val="0"/>
                                <w:noProof/>
                              </w:rPr>
                              <w:t>6</w:t>
                            </w:r>
                            <w:r w:rsidRPr="00FF2DE6">
                              <w:rPr>
                                <w:b/>
                                <w:bCs w:val="0"/>
                              </w:rPr>
                              <w:fldChar w:fldCharType="end"/>
                            </w:r>
                            <w:r w:rsidRPr="00FF2DE6">
                              <w:rPr>
                                <w:b/>
                                <w:bCs w:val="0"/>
                              </w:rPr>
                              <w:t>:</w:t>
                            </w:r>
                            <w:r>
                              <w:t xml:space="preserve"> Beispielszenario für Linienbusse im Regionalverkehr</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1FADC" id="Textfeld 31" o:spid="_x0000_s1046" type="#_x0000_t202" style="position:absolute;left:0;text-align:left;margin-left:0;margin-top:342.5pt;width:439.35pt;height:.05pt;z-index:2516582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" stroked="f">
                <v:textbox style="mso-fit-shape-to-text:t" inset="0,0,0,0">
                  <w:txbxContent>
                    <w:p w14:paraId="1A53DA4E" w14:textId="4EE614D8" w:rsidR="00FF2DE6" w:rsidRPr="00066495" w:rsidRDefault="00FF2DE6" w:rsidP="00FF2DE6">
                      <w:pPr>
                        <w:pStyle w:val="Beschriftung"/>
                        <w:rPr>
                          <w:sz w:val="21"/>
                        </w:rPr>
                      </w:pPr>
                      <w:bookmarkStart w:id="41" w:name="_Toc120181759"/>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CF5791">
                        <w:rPr>
                          <w:b/>
                          <w:bCs w:val="0"/>
                          <w:noProof/>
                        </w:rPr>
                        <w:t>6</w:t>
                      </w:r>
                      <w:r w:rsidRPr="00FF2DE6">
                        <w:rPr>
                          <w:b/>
                          <w:bCs w:val="0"/>
                        </w:rPr>
                        <w:fldChar w:fldCharType="end"/>
                      </w:r>
                      <w:r w:rsidRPr="00FF2DE6">
                        <w:rPr>
                          <w:b/>
                          <w:bCs w:val="0"/>
                        </w:rPr>
                        <w:t>:</w:t>
                      </w:r>
                      <w:r>
                        <w:t xml:space="preserve"> Beispielszenario für Linienbusse im Regionalverkehr</w:t>
                      </w:r>
                      <w:bookmarkEnd w:id="41"/>
                    </w:p>
                  </w:txbxContent>
                </v:textbox>
                <w10:wrap type="topAndBottom"/>
              </v:shape>
            </w:pict>
          </mc:Fallback>
        </mc:AlternateContent>
      </w:r>
      <w:r w:rsidR="00FF2DE6">
        <w:rPr>
          <w:noProof/>
        </w:rPr>
        <w:drawing>
          <wp:anchor distT="0" distB="0" distL="114300" distR="114300" simplePos="0" relativeHeight="251658256" behindDoc="0" locked="0" layoutInCell="1" allowOverlap="1" wp14:anchorId="7BE46CE6" wp14:editId="0323187B">
            <wp:simplePos x="0" y="0"/>
            <wp:positionH relativeFrom="margin">
              <wp:align>left</wp:align>
            </wp:positionH>
            <wp:positionV relativeFrom="paragraph">
              <wp:posOffset>514350</wp:posOffset>
            </wp:positionV>
            <wp:extent cx="5579745" cy="3778250"/>
            <wp:effectExtent l="0" t="0" r="1905" b="0"/>
            <wp:wrapTopAndBottom/>
            <wp:docPr id="28" name="Grafik 28"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descr="Ein Bild, das Karte enthält.&#10;&#10;Automatisch generierte Beschreibung"/>
                    <pic:cNvPicPr/>
                  </pic:nvPicPr>
                  <pic:blipFill>
                    <a:blip r:embed="rId37"/>
                    <a:stretch>
                      <a:fillRect/>
                    </a:stretch>
                  </pic:blipFill>
                  <pic:spPr>
                    <a:xfrm>
                      <a:off x="0" y="0"/>
                      <a:ext cx="5579745" cy="3778250"/>
                    </a:xfrm>
                    <a:prstGeom prst="rect">
                      <a:avLst/>
                    </a:prstGeom>
                  </pic:spPr>
                </pic:pic>
              </a:graphicData>
            </a:graphic>
          </wp:anchor>
        </w:drawing>
      </w:r>
      <w:r>
        <w:t>Fahrweise befahrbar. Die folgende Abbildung zeigt den betrachteten Raum als Kartenansicht:</w:t>
      </w:r>
    </w:p>
    <w:p w14:paraId="17BB1FEB" w14:textId="66DE0709" w:rsidR="00852006" w:rsidRDefault="00DD342A" w:rsidP="00DD342A">
      <w:r>
        <w:t>Zu sehen sind die Regionalbuslinien 743 in orange, die Linie 744 in grau</w:t>
      </w:r>
      <w:r w:rsidR="001E66A4">
        <w:t xml:space="preserve"> mit den entsprechend planmäßig bedienten Haltestellen</w:t>
      </w:r>
      <w:r>
        <w:t xml:space="preserve">. </w:t>
      </w:r>
      <w:r w:rsidR="001E66A4">
        <w:t>Weitere</w:t>
      </w:r>
      <w:r>
        <w:t xml:space="preserve"> </w:t>
      </w:r>
      <w:r w:rsidR="00E016D3">
        <w:t xml:space="preserve">Haltestellen sind in dieser Ansicht nicht gesondert </w:t>
      </w:r>
      <w:r w:rsidR="001E66A4">
        <w:t>dargestellt</w:t>
      </w:r>
      <w:r w:rsidR="00E016D3">
        <w:t xml:space="preserve">, da diese bedingt durch die Zoomstufe der Karte </w:t>
      </w:r>
      <w:r w:rsidR="00950708">
        <w:t xml:space="preserve">eher zu ein Überfrachtung führen würden, als zweckdienlich zu sein. </w:t>
      </w:r>
      <w:r w:rsidR="00A525BF">
        <w:t xml:space="preserve">Zur Orientierung sind außerdem die Fahrtrichtungen </w:t>
      </w:r>
      <w:r w:rsidR="00C9083F">
        <w:t>gekennzeichnet</w:t>
      </w:r>
      <w:r w:rsidR="00A525BF">
        <w:t xml:space="preserve">. </w:t>
      </w:r>
      <w:r>
        <w:t xml:space="preserve">Der rote </w:t>
      </w:r>
      <w:r w:rsidR="001E66A4">
        <w:t>Blitz</w:t>
      </w:r>
      <w:r>
        <w:t xml:space="preserve"> markiert die Stelle, an der die Straße einseitig unterbrochen ist.</w:t>
      </w:r>
      <w:r w:rsidR="00D672EF">
        <w:t xml:space="preserve"> Die Karte ist in vergrößerter Ansicht im Anhang zu finden.</w:t>
      </w:r>
    </w:p>
    <w:p w14:paraId="77E62A33" w14:textId="7678F361" w:rsidR="003641DC" w:rsidRDefault="003334BB" w:rsidP="003641DC">
      <w:pPr>
        <w:pStyle w:val="berschrift2"/>
      </w:pPr>
      <w:bookmarkStart w:id="42" w:name="_Toc120181789"/>
      <w:r>
        <w:t>Auswahl verfügbarer Eingangsdaten</w:t>
      </w:r>
      <w:bookmarkEnd w:id="42"/>
    </w:p>
    <w:p w14:paraId="191DB9AA" w14:textId="17EC3513" w:rsidR="003334BB" w:rsidRDefault="003334BB" w:rsidP="003334BB">
      <w:r>
        <w:t xml:space="preserve">Anstatt eine vollständige Auflistung aller teils sogar frei unter OpenData-Lizenzen verfügbaren Daten </w:t>
      </w:r>
      <w:r w:rsidR="006E68C0">
        <w:t>anzustreben, ist es sinngemäßer zunächst nach dem gewünschten Zweck zu kategorisieren und dann dazu passende Daten auszuwählen.</w:t>
      </w:r>
      <w:r w:rsidR="002374C7">
        <w:t xml:space="preserve"> In diesem Unterkapitel werden zunächst die Zwecke aufgelistet und passend dazu jeweils verfügbare Datenquellen </w:t>
      </w:r>
      <w:r w:rsidR="00E7746B">
        <w:t>erläutert. Zudem werden notwendige Transformationen und Anpassungen an den Daten beschrieben.</w:t>
      </w:r>
    </w:p>
    <w:p w14:paraId="5BBCEA13" w14:textId="6F48FE78" w:rsidR="00E7746B" w:rsidRDefault="00AC0341" w:rsidP="00AC0341">
      <w:pPr>
        <w:pStyle w:val="berschrift3"/>
      </w:pPr>
      <w:bookmarkStart w:id="43" w:name="_Toc120181790"/>
      <w:r>
        <w:lastRenderedPageBreak/>
        <w:t xml:space="preserve">Betriebliche Daten </w:t>
      </w:r>
      <w:r w:rsidR="00C5510B">
        <w:t>für Fahrplan und Liniennetz</w:t>
      </w:r>
      <w:bookmarkEnd w:id="43"/>
    </w:p>
    <w:p w14:paraId="429F7A72" w14:textId="52BFA4FB" w:rsidR="00512FF6" w:rsidRDefault="00C5510B" w:rsidP="00C5510B">
      <w:r>
        <w:t xml:space="preserve">Grundlage des </w:t>
      </w:r>
      <w:r w:rsidR="001146A1">
        <w:t>klassischen</w:t>
      </w:r>
      <w:r>
        <w:t xml:space="preserve"> Linienverkehrs ist ein Fahrplan</w:t>
      </w:r>
      <w:r w:rsidR="001146A1">
        <w:t xml:space="preserve"> </w:t>
      </w:r>
      <w:sdt>
        <w:sdtPr>
          <w:alias w:val="To edit, see citavi.com/edit"/>
          <w:tag w:val="CitaviPlaceholder#45f0c3fc-8d1d-4c4c-af7d-77c33cbc4380"/>
          <w:id w:val="-914558493"/>
          <w:placeholder>
            <w:docPart w:val="78638D02F7D14F2885EC9C63582654FD"/>
          </w:placeholder>
        </w:sdtPr>
        <w:sdtContent>
          <w:r w:rsidR="001146A1">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jdjYjA0LWJhYzEtNDA3YS1hNWE3LWM3MTU3YWQ3MDhl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NlYmFzdGlhbiIsIklkIjoiZGVhZTMxMzEtNDdjNC00MDhjLWJkZGUtNjgwYzgzYmZlZjFhIiwiTW9kaWZpZWRPbiI6IjIwMjItMTEtMjRUMDg6MDQ6MTk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zQ1ZjBjM2ZjLThkMWQtNGM0Yy1hZjdkLTc3YzMzY2JjNDM4MCIsIlRleHQiOiIodmdsLiBSZWluaGFyZHQgMjAxOCwgUy4gNDU2KSIsIldBSVZlcnNpb24iOiI2LjEwLjAuMCJ9}</w:instrText>
          </w:r>
          <w:r w:rsidR="001146A1">
            <w:fldChar w:fldCharType="separate"/>
          </w:r>
          <w:r w:rsidR="00EE6313">
            <w:t>(vgl. Reinhardt 2018, S. 456)</w:t>
          </w:r>
          <w:r w:rsidR="001146A1">
            <w:fldChar w:fldCharType="end"/>
          </w:r>
        </w:sdtContent>
      </w:sdt>
      <w:r w:rsidR="001146A1">
        <w:t>.</w:t>
      </w:r>
      <w:r w:rsidR="00C81757">
        <w:t xml:space="preserve"> Dieser bildet darüber hinaus auch den Maßstab für die Arbeit des Leitstellenpersonals.</w:t>
      </w:r>
    </w:p>
    <w:p w14:paraId="5E52BE17" w14:textId="34980956" w:rsidR="00D9437F" w:rsidRDefault="00D9437F" w:rsidP="00C5510B">
      <w:r>
        <w:t>Ein bekanntes Format zum Austausch von Soll-Fahrplandaten wurde vom Verband Deutscher Verkehrsunternehmen (VDV</w:t>
      </w:r>
      <w:r w:rsidR="00E75CE7">
        <w:fldChar w:fldCharType="begin"/>
      </w:r>
      <w:r w:rsidR="00E75CE7">
        <w:instrText xml:space="preserve"> XE "</w:instrText>
      </w:r>
      <w:r w:rsidR="00E75CE7" w:rsidRPr="00E342F4">
        <w:instrText>VDV</w:instrText>
      </w:r>
      <w:r w:rsidR="00E75CE7">
        <w:instrText>" \t "</w:instrText>
      </w:r>
      <w:r w:rsidR="00E75CE7" w:rsidRPr="00F65CCB">
        <w:rPr>
          <w:i/>
        </w:rPr>
        <w:instrText>Verband Deutscher Verkehrsunternehmen</w:instrText>
      </w:r>
      <w:r w:rsidR="00E75CE7">
        <w:instrText xml:space="preserve">" </w:instrText>
      </w:r>
      <w:r w:rsidR="00E75CE7">
        <w:fldChar w:fldCharType="end"/>
      </w:r>
      <w:r>
        <w:t xml:space="preserve">) mit der VDV-Schrift 452 veröffentlicht. Seitdem gilt </w:t>
      </w:r>
      <w:r w:rsidR="00481984">
        <w:t>VDV 452 als de-facto zum Datenaustausch von Fahrplandaten zwischen verschiedensten Systemen im ÖPNV</w:t>
      </w:r>
      <w:r w:rsidR="00E75CE7">
        <w:t xml:space="preserve"> und ist </w:t>
      </w:r>
      <w:r w:rsidR="00B11B4D">
        <w:t>als Schnittstelle zwischen zahlreichen Systemen auch im produktiven Einsatz.</w:t>
      </w:r>
    </w:p>
    <w:p w14:paraId="0531202D" w14:textId="544460D3" w:rsidR="00B11B4D" w:rsidRDefault="00B11B4D" w:rsidP="00C5510B">
      <w:r>
        <w:t>Ein weiteres Fahrplandatenformat ist das von der EU spezifizierte Format NeTEx. Dabei handelt es sich um XML</w:t>
      </w:r>
      <w:r w:rsidR="005E5CB2">
        <w:fldChar w:fldCharType="begin"/>
      </w:r>
      <w:r w:rsidR="005E5CB2">
        <w:instrText xml:space="preserve"> XE "</w:instrText>
      </w:r>
      <w:r w:rsidR="005E5CB2" w:rsidRPr="004C5327">
        <w:instrText>XML</w:instrText>
      </w:r>
      <w:r w:rsidR="005E5CB2">
        <w:instrText>" \t "</w:instrText>
      </w:r>
      <w:r w:rsidR="005E5CB2" w:rsidRPr="00FC25D9">
        <w:rPr>
          <w:i/>
        </w:rPr>
        <w:instrText>Extensible Markup Language</w:instrText>
      </w:r>
      <w:r w:rsidR="005E5CB2">
        <w:instrText xml:space="preserve">" </w:instrText>
      </w:r>
      <w:r w:rsidR="005E5CB2">
        <w:fldChar w:fldCharType="end"/>
      </w:r>
      <w:r>
        <w:t xml:space="preserve">-Dateien, die </w:t>
      </w:r>
      <w:r w:rsidR="005E5CB2">
        <w:t xml:space="preserve">Daten </w:t>
      </w:r>
      <w:r>
        <w:t>gemäß der NeTEx-Spe</w:t>
      </w:r>
      <w:r w:rsidR="004F5DE4">
        <w:t>z</w:t>
      </w:r>
      <w:r>
        <w:t>i</w:t>
      </w:r>
      <w:r w:rsidR="004F5DE4">
        <w:t>f</w:t>
      </w:r>
      <w:r>
        <w:t>i</w:t>
      </w:r>
      <w:r w:rsidR="000B23C1">
        <w:t>zi</w:t>
      </w:r>
      <w:r>
        <w:t>erung enthalten.</w:t>
      </w:r>
      <w:r w:rsidR="005E5CB2">
        <w:t xml:space="preserve"> </w:t>
      </w:r>
      <w:r w:rsidR="00DE123D">
        <w:t xml:space="preserve">Bedingt durch den großen Anwendungsraum von NeTEx wurden zwischenzeitlich auch für einige Länder nationale </w:t>
      </w:r>
      <w:r w:rsidR="00F239B6">
        <w:t>Dialekte, sogenannte Länderprofile, erstellt. Diese Länderprofile ermöglichen wiederrum eine Abbildung von länderspezifischen Eigenschaften. Bei NeTEx handelt es sich damit um ein alternatives Format zu VDV 452, welches aber im Regelfall gesondert aus einem System exportiert beziehungsweise in ein weiteres System importiert werden muss.</w:t>
      </w:r>
    </w:p>
    <w:p w14:paraId="0B20BB4C" w14:textId="5B1A216F" w:rsidR="009E74A9" w:rsidRDefault="001146A1" w:rsidP="00C5510B">
      <w:r>
        <w:t>Sei</w:t>
      </w:r>
      <w:r w:rsidR="007436BC">
        <w:t xml:space="preserve">t der Änderung des Personenbeförderungsgesetz sind unter Anderem auch Verkehrsunternehmen dazu verpflichtet, </w:t>
      </w:r>
      <w:r w:rsidR="00E8623E">
        <w:t>Fahrplan</w:t>
      </w:r>
      <w:r w:rsidR="00C81757">
        <w:t xml:space="preserve">- und Netzdaten </w:t>
      </w:r>
      <w:r w:rsidR="00E8623E">
        <w:t>öffentlich zur Verfügung zu stellen</w:t>
      </w:r>
      <w:r w:rsidR="00B83F17">
        <w:t xml:space="preserve"> </w:t>
      </w:r>
      <w:sdt>
        <w:sdtPr>
          <w:alias w:val="To edit, see citavi.com/edit"/>
          <w:tag w:val="CitaviPlaceholder#0f8d3168-4b11-4bb3-8a14-4c39f882892b"/>
          <w:id w:val="901173084"/>
          <w:placeholder>
            <w:docPart w:val="FE0AE5BD38A74164B6408397B68A7EE3"/>
          </w:placeholder>
        </w:sdtPr>
        <w:sdtContent>
          <w:r w:rsidR="004425B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U3MmQwLThmNDgtNGQyNi1iOGM5LTM3ZGI1MTlkYzY1ZiIsIlJhbmdlTGVuZ3RoIjo0MSwiUmVmZXJlbmNlSWQiOiI0N2YzNjRjMC00NWE3LTQzYjktYjQ5ZS02MzIwNzA2ZWZi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sKnM2EiLCJTdGFydFBhZ2UiOnsiJGlkIjoiNSIsIiR0eXBlIjoiU3dpc3NBY2FkZW1pYy5QYWdlTnVtYmVyLCBTd2lzc0FjYWRlbWljIiwiSXNGdWxseU51bWVyaWMiOmZhbHNlLCJOdW1iZXIiOjMsIk51bWJlcmluZ1R5cGUiOjAsIk51bWVyYWxTeXN0ZW0iOi0xLCJPcmlnaW5hbFN0cmluZyI6IsKnM2EiLCJQcmV0dHlTdHJpbmciOiLCpzNhIn19LCJQcmVmaXgiOiJ2Z2wuICIsIlJlZmVyZW5jZSI6eyIkaWQiOiI2IiwiJHR5cGUiOiJTd2lzc0FjYWRlbWljLkNpdGF2aS5SZWZlcmVuY2UsIFN3aXNzQWNhZGVtaWMuQ2l0YXZpIiwiQWJzdHJhY3RDb21wbGV4aXR5IjowLCJBYnN0cmFjdFNvdXJjZVRleHRGb3JtYXQiOjAsIkFjY2Vzc0RhdGUiOiIxOC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ZXNldHplLWltLWludGVybmV0LmRlL3BiZWZnL2luZGV4Lmh0bWwjQkpOUjAwMjQxMDk2MUJKTkUwMDE4MDIzMDUiLCJVcmlTdHJpbmciOiJodHRwczovL3d3dy5nZXNldHplLWltLWludGVybmV0LmRlL3BiZWZnL2luZGV4Lmh0bWwjQkpOUjAwMjQxMDk2MUJKTkUwMDE4MDIzM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CdW5kZXNtaW5pc3Rlcml1bSBmw7xyIFZlcmtlaHIsIMKnM2EpIn1dfSwiVGFnIjoiQ2l0YXZpUGxhY2Vob2xkZXIjMGY4ZDMxNjgtNGIxMS00YmIzLThhMTQtNGMzOWY4ODI4OTJiIiwiVGV4dCI6Iih2Z2wuIEJ1bmRlc21pbmlzdGVyaXVtIGbDvHIgVmVya2VociwgwqczYSkiLCJXQUlWZXJzaW9uIjoiNi4xMC4wLjAifQ==}</w:instrText>
          </w:r>
          <w:r w:rsidR="004425B1">
            <w:fldChar w:fldCharType="separate"/>
          </w:r>
          <w:r w:rsidR="00EE6313">
            <w:t>(vgl. Bundesministerium für Verkehr, §3a)</w:t>
          </w:r>
          <w:r w:rsidR="004425B1">
            <w:fldChar w:fldCharType="end"/>
          </w:r>
        </w:sdtContent>
      </w:sdt>
      <w:r w:rsidR="00E8623E">
        <w:t>.</w:t>
      </w:r>
      <w:r w:rsidR="00C81757">
        <w:t xml:space="preserve"> </w:t>
      </w:r>
      <w:r w:rsidR="00703E88">
        <w:t xml:space="preserve">In den meisten Fällen werden die Daten im von Google definierten </w:t>
      </w:r>
      <w:r w:rsidR="00703E88" w:rsidRPr="00703E88">
        <w:rPr>
          <w:i/>
          <w:iCs/>
        </w:rPr>
        <w:t>General Transfer Feed Specification</w:t>
      </w:r>
      <w:r w:rsidR="00703E88">
        <w:t xml:space="preserve"> (GTFS</w:t>
      </w:r>
      <w:r w:rsidR="008D035C">
        <w:fldChar w:fldCharType="begin"/>
      </w:r>
      <w:r w:rsidR="008D035C">
        <w:instrText xml:space="preserve"> XE "</w:instrText>
      </w:r>
      <w:r w:rsidR="008D035C" w:rsidRPr="00374451">
        <w:instrText>GTFS</w:instrText>
      </w:r>
      <w:r w:rsidR="008D035C">
        <w:instrText>" \t "</w:instrText>
      </w:r>
      <w:r w:rsidR="008D035C" w:rsidRPr="00815BC3">
        <w:rPr>
          <w:i/>
        </w:rPr>
        <w:instrText>General Transfer Feed Specification</w:instrText>
      </w:r>
      <w:r w:rsidR="008D035C">
        <w:instrText xml:space="preserve">" </w:instrText>
      </w:r>
      <w:r w:rsidR="008D035C">
        <w:fldChar w:fldCharType="end"/>
      </w:r>
      <w:r w:rsidR="00703E88">
        <w:t xml:space="preserve">) Format bereitgestellt. </w:t>
      </w:r>
      <w:r w:rsidR="008D035C">
        <w:t xml:space="preserve">Dabei handelt es sich um </w:t>
      </w:r>
      <w:r w:rsidR="002913E4">
        <w:t>CSV</w:t>
      </w:r>
      <w:r w:rsidR="00815075">
        <w:fldChar w:fldCharType="begin"/>
      </w:r>
      <w:r w:rsidR="00815075">
        <w:instrText xml:space="preserve"> XE "</w:instrText>
      </w:r>
      <w:r w:rsidR="00815075" w:rsidRPr="006C5614">
        <w:instrText>CSV</w:instrText>
      </w:r>
      <w:r w:rsidR="00815075">
        <w:instrText>" \t "</w:instrText>
      </w:r>
      <w:r w:rsidR="00815075" w:rsidRPr="0053143C">
        <w:rPr>
          <w:i/>
        </w:rPr>
        <w:instrText>Comma Separated Values</w:instrText>
      </w:r>
      <w:r w:rsidR="00815075">
        <w:instrText xml:space="preserve">" </w:instrText>
      </w:r>
      <w:r w:rsidR="00815075">
        <w:fldChar w:fldCharType="end"/>
      </w:r>
      <w:r w:rsidR="002913E4">
        <w:t xml:space="preserve">-ähnliche </w:t>
      </w:r>
      <w:r w:rsidR="008D035C">
        <w:t>Textdateien mit Informationen zu Fahrzeiten, Fahrten, Linien und Haltestellen</w:t>
      </w:r>
      <w:r w:rsidR="002913E4">
        <w:t>, wie wiederrum in einer ZIP-Datei verteilt werden</w:t>
      </w:r>
      <w:r w:rsidR="002F3B33">
        <w:t xml:space="preserve"> </w:t>
      </w:r>
      <w:sdt>
        <w:sdtPr>
          <w:alias w:val="To edit, see citavi.com/edit"/>
          <w:tag w:val="CitaviPlaceholder#d5d95e21-aa83-47a9-b5f6-76f4c90be9c4"/>
          <w:id w:val="-1680341270"/>
          <w:placeholder>
            <w:docPart w:val="FE0AE5BD38A74164B6408397B68A7EE3"/>
          </w:placeholder>
        </w:sdtPr>
        <w:sdtContent>
          <w:r w:rsidR="00EE70E2">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zVmNTYwLWRkNGYtNGFlZC04Mjk4LWY5ZTYwZjU2NzU1YiIsIlJhbmdlTGVuZ3RoIjoxOCwiUmVmZXJlbmNlSWQiOiI3MDYyM2RkMS01ODZlLTRiOWUtYmFmOS1mYjY2ZWMwMWE5Ym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R29vZ2xlIiwiUHJvdGVjdGVkIjpmYWxzZSwiU2V4IjowLCJDcmVhdGVkQnkiOiJfU2ViYXN0aWFuIEtub3BmIiwiQ3JlYXRlZE9uIjoiMjAyMi0xMS0xOFQxMjoxNDozOSIsIk1vZGlmaWVkQnkiOiJfU2ViYXN0aWFuIEtub3BmIiwiSWQiOiIzOTY4YWVhNC05YzUyLTRjNjItODE4NS0wNGVmNGE5NTBkYzkiLCJNb2RpZmllZE9uIjoiMjAyMi0xMS0xOFQxMjoxNDozOSIsIlByb2plY3QiOnsiJGlkIjoiNSIsIiR0eXBlIjoiU3dpc3NBY2FkZW1pYy5DaXRhdmkuUHJvamVjdCwgU3dpc3NBY2FkZW1pYy5DaXRhdmkifX1dLCJDaXRhdGlvbktleVVwZGF0ZVR5cGUiOjAsIkNvbGxhYm9yYXRvcnMiOltdLCJEYXRlIjoiMDYuMTAuMjAyMi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dmVsb3BlcnMuZ29vZ2xlLmNvbS90cmFuc2l0L2d0ZnM/aGw9ZGUiLCJVcmlTdHJpbmciOiJodHRwczovL2RldmVsb3BlcnMuZ29vZ2xlLmNvbS90cmFuc2l0L2d0ZnM/aGw9Z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Hb29nbGUgMjAyMikifV19LCJUYWciOiJDaXRhdmlQbGFjZWhvbGRlciNkNWQ5NWUyMS1hYTgzLTQ3YTktYjVmNi03NmY0YzkwYmU5YzQiLCJUZXh0IjoiKHZnbC4gR29vZ2xlIDIwMjIpIiwiV0FJVmVyc2lvbiI6IjYuMTAuMC4wIn0=}</w:instrText>
          </w:r>
          <w:r w:rsidR="00EE70E2">
            <w:fldChar w:fldCharType="separate"/>
          </w:r>
          <w:r w:rsidR="00EE6313">
            <w:t>(vgl. Google 2022)</w:t>
          </w:r>
          <w:r w:rsidR="00EE70E2">
            <w:fldChar w:fldCharType="end"/>
          </w:r>
        </w:sdtContent>
      </w:sdt>
      <w:r w:rsidR="00EE70E2">
        <w:t xml:space="preserve">. Für betriebliche Anwendungen, zu denen ein ITCS nebst zugehöriger Bordrechner gehört, ist GTFS nur eingeschränkt geeignet, </w:t>
      </w:r>
      <w:r w:rsidR="00CB42B8">
        <w:t>da wichtige Betriebsdaten wie Umläufe in der Spezifikation nicht vorgesehen sind.</w:t>
      </w:r>
    </w:p>
    <w:p w14:paraId="5E57319C" w14:textId="1DFE079B" w:rsidR="00C5510B" w:rsidRDefault="00E62B45" w:rsidP="00C5510B">
      <w:r>
        <w:t xml:space="preserve">Um Zwischenschritte für möglicherweise nötige Datenkonvertierungen zu sparen, </w:t>
      </w:r>
      <w:r w:rsidR="00554D82">
        <w:t xml:space="preserve">wird für den Einsatz in einem produktiven ITCS das Format VDV 452 empfohlen. </w:t>
      </w:r>
      <w:r w:rsidR="009E74A9">
        <w:t>F</w:t>
      </w:r>
      <w:r w:rsidR="00193D35">
        <w:t>ür di</w:t>
      </w:r>
      <w:r w:rsidR="00193D35">
        <w:lastRenderedPageBreak/>
        <w:t xml:space="preserve">e </w:t>
      </w:r>
      <w:r w:rsidR="00AC33DD">
        <w:t xml:space="preserve">Verwendung im Prototyp sind </w:t>
      </w:r>
      <w:r w:rsidR="009E74A9">
        <w:t>GTFS-Daten</w:t>
      </w:r>
      <w:r w:rsidR="00AC33DD">
        <w:t xml:space="preserve"> aber allemal zu gebrauchen. </w:t>
      </w:r>
      <w:r w:rsidR="00190416">
        <w:t>Aufgrund der einfachen Zugänglichkeit und des gut verarbeitbaren Datenformates werden GTFS-Daten als Grundlage für den Prototyp und dessen Evaluation genutzt.</w:t>
      </w:r>
    </w:p>
    <w:p w14:paraId="5FDE000A" w14:textId="3E18D66D" w:rsidR="00716B1A" w:rsidRDefault="00FA46A0" w:rsidP="00716B1A">
      <w:pPr>
        <w:pStyle w:val="berschrift3"/>
      </w:pPr>
      <w:bookmarkStart w:id="44" w:name="_Toc120181791"/>
      <w:r>
        <w:lastRenderedPageBreak/>
        <w:t>Kartendaten und Routing</w:t>
      </w:r>
      <w:bookmarkEnd w:id="44"/>
    </w:p>
    <w:p w14:paraId="219B64AA" w14:textId="02CC3620" w:rsidR="003A3BDF" w:rsidRDefault="003A3BDF" w:rsidP="003A3BDF">
      <w:r>
        <w:t xml:space="preserve">An dieser Stelle muss zunächst </w:t>
      </w:r>
      <w:r w:rsidR="00436FBD">
        <w:t xml:space="preserve">der spätere Einsatzzweck differenziert werden. Der Fokus liegt </w:t>
      </w:r>
      <w:r w:rsidR="00BE5F43">
        <w:t xml:space="preserve">auf der Umleitungssuche für Linienbusse im Störungsfall. Das Routing auf dem verfügbaren Straßennetz </w:t>
      </w:r>
      <w:r w:rsidR="005B207B">
        <w:t xml:space="preserve">selbst ist jedoch explizit nicht Teil der Untersuchung. </w:t>
      </w:r>
      <w:r w:rsidR="00894DF5">
        <w:t>Aus diesem Grund können bestehende Routing</w:t>
      </w:r>
      <w:r w:rsidR="00954BFA">
        <w:t xml:space="preserve">frameworks für offene Daten oder alternativ kommerzielle Anbieter für Routingdienste </w:t>
      </w:r>
      <w:r w:rsidR="00BC6742">
        <w:t xml:space="preserve">eingebunden werden. Um mehr Kontrolle über das Routing selbst zu erlangen, bietet sich jedoch zumindest die Einbindung </w:t>
      </w:r>
      <w:r w:rsidR="00FA46A0">
        <w:t xml:space="preserve">eines Frameworks für öffentlich verfügbare Geodaten an. </w:t>
      </w:r>
    </w:p>
    <w:p w14:paraId="4343EEF5" w14:textId="77777777" w:rsidR="000C036A" w:rsidRDefault="00E75366" w:rsidP="003A3BDF">
      <w:r>
        <w:t xml:space="preserve">Der wohl bekannteste Anbieter für offene Geodaten im deutschsprachigen Raum dürfte OpenStreetMap </w:t>
      </w:r>
      <w:r w:rsidR="00A12ADF">
        <w:t>(OSM</w:t>
      </w:r>
      <w:r w:rsidR="000F7698">
        <w:fldChar w:fldCharType="begin"/>
      </w:r>
      <w:r w:rsidR="000F7698">
        <w:instrText xml:space="preserve"> XE "</w:instrText>
      </w:r>
      <w:r w:rsidR="000F7698" w:rsidRPr="007F0194">
        <w:instrText>OSM</w:instrText>
      </w:r>
      <w:r w:rsidR="000F7698">
        <w:instrText>" \t "</w:instrText>
      </w:r>
      <w:r w:rsidR="000F7698" w:rsidRPr="0055731B">
        <w:rPr>
          <w:i/>
        </w:rPr>
        <w:instrText>OpenStreetMap</w:instrText>
      </w:r>
      <w:r w:rsidR="000F7698">
        <w:instrText xml:space="preserve">" </w:instrText>
      </w:r>
      <w:r w:rsidR="000F7698">
        <w:fldChar w:fldCharType="end"/>
      </w:r>
      <w:r w:rsidR="00A12ADF">
        <w:t xml:space="preserve">) </w:t>
      </w:r>
      <w:r>
        <w:t xml:space="preserve">sein. Die Nutzungsbedingungen lassen </w:t>
      </w:r>
      <w:r w:rsidR="00A12ADF">
        <w:t>fast alle Verwendungsarten, darunter auch kommerzielle, zu. Einzige Voraussetzung ist, dass die OSM-Mitwirkenden als Quelle genannt werden.</w:t>
      </w:r>
      <w:r w:rsidR="00711BE4">
        <w:t xml:space="preserve"> Der Anbieter Geofabrik bietet darüber hinaus </w:t>
      </w:r>
      <w:r w:rsidR="00655677">
        <w:t xml:space="preserve">täglich aktualisierte, vorab zugeschnittene Datensätze für einzelne Städte, Landkreise oder Bundesländer zum Download als OSM-Datei an. Eine OSM-Datei enthält zunächst jedoch alle </w:t>
      </w:r>
      <w:r w:rsidR="00EB4DF3">
        <w:t xml:space="preserve">auf einem Kartenausschnitt enthaltenen Daten in einer XML-Struktur. Bedingt durch den damit einhergehenden Overhead können selbst Datensätze von kleinen Kartenausschnitten beachtliche </w:t>
      </w:r>
      <w:r w:rsidR="00F15BBA">
        <w:t xml:space="preserve">Mengen an Daten enthalten, die dann weiterverarbeitet werden müssten. </w:t>
      </w:r>
      <w:r w:rsidR="000C23A9">
        <w:t xml:space="preserve">Die Daten in einem OSM-Datensatz sind </w:t>
      </w:r>
      <w:r w:rsidR="006464C3">
        <w:t xml:space="preserve">generell unterteilt in Punkte (Nodes), Wege (Ways) und sogenannte Relationen (Relations). Eine Relation </w:t>
      </w:r>
      <w:r w:rsidR="00A879C6">
        <w:t xml:space="preserve">fasst bestehende Punkte und Wege zu neuen Informationen zusammen und baut damit hierarchisch auf dem OSM-Datenmodell auf. </w:t>
      </w:r>
    </w:p>
    <w:p w14:paraId="17E1A5CA" w14:textId="431FF2A4" w:rsidR="009D2B25" w:rsidRDefault="000C036A" w:rsidP="003A3BDF">
      <w:r>
        <w:t>Für das Routing werden</w:t>
      </w:r>
      <w:r w:rsidR="005E67FE">
        <w:t xml:space="preserve"> nur Straßendaten benötigt, Daten über Häuser und POIs sind nicht notwendig. Eine nennenswerte Alternative zu den </w:t>
      </w:r>
      <w:r w:rsidR="00EB14EA">
        <w:t>fertig verfügbaren Datensätzen der Geofabrik bietet die sogenannte Overpass-API</w:t>
      </w:r>
      <w:r w:rsidR="009A3410">
        <w:t xml:space="preserve"> mit dem </w:t>
      </w:r>
      <w:r w:rsidR="00F85B43">
        <w:t>Webinterface</w:t>
      </w:r>
      <w:r w:rsidR="009A3410">
        <w:t xml:space="preserve"> Overpass-Turbo</w:t>
      </w:r>
      <w:r w:rsidR="00F85B43">
        <w:t>.</w:t>
      </w:r>
      <w:r w:rsidR="00EB14EA">
        <w:t xml:space="preserve"> Mittels einer </w:t>
      </w:r>
      <w:r w:rsidR="005A7C16">
        <w:t xml:space="preserve">skriptähnlichen Beschreibungssprache können gezielt Daten selektiert und in alle gängigen Formate exportiert werden. </w:t>
      </w:r>
      <w:r w:rsidR="007D17EA">
        <w:t xml:space="preserve">Neben dem Eingabefeld für die Abfrage enthält Overpass-Turbo </w:t>
      </w:r>
      <w:r w:rsidR="004514A3">
        <w:t>außerdem eine Vorschau, in der nach Ausführung einer Abfrage die selektierten Daten hervorgehoben werden. Somit ist auf einfachem Weg möglich</w:t>
      </w:r>
      <w:r w:rsidR="00F40984">
        <w:t xml:space="preserve"> zu prüfen, ob die Abfrage zum gewünschten Ergebnis führt. </w:t>
      </w:r>
      <w:r w:rsidR="006162FD">
        <w:t xml:space="preserve">Die von Straßendaten </w:t>
      </w:r>
      <w:r w:rsidR="0021551F">
        <w:t>lässt sich über das</w:t>
      </w:r>
      <w:r w:rsidR="006162FD">
        <w:t xml:space="preserve"> Attribut </w:t>
      </w:r>
      <w:r w:rsidR="006162FD" w:rsidRPr="00C56C80">
        <w:rPr>
          <w:i/>
          <w:iCs/>
        </w:rPr>
        <w:t>highway</w:t>
      </w:r>
      <w:r w:rsidR="0021551F">
        <w:t xml:space="preserve"> eingrenzen</w:t>
      </w:r>
      <w:r w:rsidR="00CC1BE2">
        <w:t xml:space="preserve">, in dem die jeweilige </w:t>
      </w:r>
      <w:r w:rsidR="00E473C2">
        <w:t xml:space="preserve">Straßenkategorie abgelegt ist. </w:t>
      </w:r>
    </w:p>
    <w:p w14:paraId="4E5B9A29" w14:textId="77777777" w:rsidR="009D2B25" w:rsidRDefault="009D2B25">
      <w:pPr>
        <w:jc w:val="left"/>
      </w:pPr>
      <w:r>
        <w:br w:type="page"/>
      </w:r>
    </w:p>
    <w:p w14:paraId="709966E2" w14:textId="46A1F5B2" w:rsidR="006162FD" w:rsidRDefault="00D71CF3" w:rsidP="003A3BDF">
      <w:r>
        <w:lastRenderedPageBreak/>
        <w:t>Die folgende Tabelle gibt eine Übersicht über die in OSM vergebenen Straßenkategorien:</w:t>
      </w:r>
    </w:p>
    <w:tbl>
      <w:tblPr>
        <w:tblStyle w:val="EinfacheTabelle2"/>
        <w:tblW w:w="0" w:type="auto"/>
        <w:tblLook w:val="04A0" w:firstRow="1" w:lastRow="0" w:firstColumn="1" w:lastColumn="0" w:noHBand="0" w:noVBand="1"/>
      </w:tblPr>
      <w:tblGrid>
        <w:gridCol w:w="2972"/>
        <w:gridCol w:w="5805"/>
      </w:tblGrid>
      <w:tr w:rsidR="005139F4" w14:paraId="2CA3C792" w14:textId="77777777" w:rsidTr="00A36F0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DCD333F" w14:textId="5B02705B" w:rsidR="005139F4" w:rsidRPr="002E1BC0" w:rsidRDefault="005139F4" w:rsidP="00A36F0E">
            <w:pPr>
              <w:jc w:val="left"/>
            </w:pPr>
            <w:r w:rsidRPr="002E1BC0">
              <w:t>Attribut (highway=)</w:t>
            </w:r>
          </w:p>
        </w:tc>
        <w:tc>
          <w:tcPr>
            <w:tcW w:w="5805" w:type="dxa"/>
            <w:vAlign w:val="center"/>
          </w:tcPr>
          <w:p w14:paraId="6433A73D" w14:textId="6792EF3C" w:rsidR="005139F4" w:rsidRPr="002E1BC0" w:rsidRDefault="00F2770B" w:rsidP="00A36F0E">
            <w:pPr>
              <w:jc w:val="left"/>
              <w:cnfStyle w:val="100000000000" w:firstRow="1" w:lastRow="0" w:firstColumn="0" w:lastColumn="0" w:oddVBand="0" w:evenVBand="0" w:oddHBand="0" w:evenHBand="0" w:firstRowFirstColumn="0" w:firstRowLastColumn="0" w:lastRowFirstColumn="0" w:lastRowLastColumn="0"/>
            </w:pPr>
            <w:r w:rsidRPr="002E1BC0">
              <w:t>Straßenkategorie</w:t>
            </w:r>
          </w:p>
        </w:tc>
      </w:tr>
      <w:tr w:rsidR="005139F4" w14:paraId="1E075B5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22C01E9" w14:textId="0468F342" w:rsidR="005139F4" w:rsidRPr="002E1BC0" w:rsidRDefault="00C50D49" w:rsidP="00A36F0E">
            <w:pPr>
              <w:jc w:val="left"/>
              <w:rPr>
                <w:b w:val="0"/>
                <w:bCs w:val="0"/>
              </w:rPr>
            </w:pPr>
            <w:r w:rsidRPr="002E1BC0">
              <w:rPr>
                <w:b w:val="0"/>
                <w:bCs w:val="0"/>
              </w:rPr>
              <w:t>m</w:t>
            </w:r>
            <w:r w:rsidR="005139F4" w:rsidRPr="002E1BC0">
              <w:rPr>
                <w:b w:val="0"/>
                <w:bCs w:val="0"/>
              </w:rPr>
              <w:t>otorway / motorway_link</w:t>
            </w:r>
          </w:p>
        </w:tc>
        <w:tc>
          <w:tcPr>
            <w:tcW w:w="5805" w:type="dxa"/>
            <w:vAlign w:val="center"/>
          </w:tcPr>
          <w:p w14:paraId="0D520145" w14:textId="4AEDC3BD" w:rsidR="005139F4" w:rsidRPr="002E1BC0" w:rsidRDefault="00D43436" w:rsidP="00A36F0E">
            <w:pPr>
              <w:jc w:val="left"/>
              <w:cnfStyle w:val="000000100000" w:firstRow="0" w:lastRow="0" w:firstColumn="0" w:lastColumn="0" w:oddVBand="0" w:evenVBand="0" w:oddHBand="1" w:evenHBand="0" w:firstRowFirstColumn="0" w:firstRowLastColumn="0" w:lastRowFirstColumn="0" w:lastRowLastColumn="0"/>
            </w:pPr>
            <w:r w:rsidRPr="002E1BC0">
              <w:t>Autobahn</w:t>
            </w:r>
          </w:p>
        </w:tc>
      </w:tr>
      <w:tr w:rsidR="005139F4" w14:paraId="7730C843"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478640" w14:textId="55777C68" w:rsidR="005139F4" w:rsidRPr="002E1BC0" w:rsidRDefault="00C50D49" w:rsidP="00A36F0E">
            <w:pPr>
              <w:jc w:val="left"/>
              <w:rPr>
                <w:b w:val="0"/>
                <w:bCs w:val="0"/>
              </w:rPr>
            </w:pPr>
            <w:r w:rsidRPr="002E1BC0">
              <w:rPr>
                <w:b w:val="0"/>
                <w:bCs w:val="0"/>
              </w:rPr>
              <w:t>trunk / trunk_link</w:t>
            </w:r>
          </w:p>
        </w:tc>
        <w:tc>
          <w:tcPr>
            <w:tcW w:w="5805" w:type="dxa"/>
            <w:vAlign w:val="center"/>
          </w:tcPr>
          <w:p w14:paraId="21F60BD6" w14:textId="58BCD481" w:rsidR="005139F4" w:rsidRPr="002E1BC0" w:rsidRDefault="00C50D49" w:rsidP="00A36F0E">
            <w:pPr>
              <w:jc w:val="left"/>
              <w:cnfStyle w:val="000000000000" w:firstRow="0" w:lastRow="0" w:firstColumn="0" w:lastColumn="0" w:oddVBand="0" w:evenVBand="0" w:oddHBand="0" w:evenHBand="0" w:firstRowFirstColumn="0" w:firstRowLastColumn="0" w:lastRowFirstColumn="0" w:lastRowLastColumn="0"/>
            </w:pPr>
            <w:r w:rsidRPr="002E1BC0">
              <w:t>Schnellstraße</w:t>
            </w:r>
          </w:p>
        </w:tc>
      </w:tr>
      <w:tr w:rsidR="005139F4" w14:paraId="4FADBBA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57FA309" w14:textId="2A6DC26F" w:rsidR="005139F4" w:rsidRPr="002E1BC0" w:rsidRDefault="00C50D49" w:rsidP="00A36F0E">
            <w:pPr>
              <w:jc w:val="left"/>
              <w:rPr>
                <w:b w:val="0"/>
                <w:bCs w:val="0"/>
              </w:rPr>
            </w:pPr>
            <w:r w:rsidRPr="002E1BC0">
              <w:rPr>
                <w:b w:val="0"/>
                <w:bCs w:val="0"/>
              </w:rPr>
              <w:t>primary</w:t>
            </w:r>
            <w:r w:rsidR="00782617" w:rsidRPr="002E1BC0">
              <w:rPr>
                <w:b w:val="0"/>
                <w:bCs w:val="0"/>
              </w:rPr>
              <w:t xml:space="preserve"> / primary_link</w:t>
            </w:r>
          </w:p>
        </w:tc>
        <w:tc>
          <w:tcPr>
            <w:tcW w:w="5805" w:type="dxa"/>
            <w:vAlign w:val="center"/>
          </w:tcPr>
          <w:p w14:paraId="2C9E4AF1" w14:textId="00F2276B" w:rsidR="005139F4" w:rsidRPr="002E1BC0" w:rsidRDefault="00733E6F" w:rsidP="00A36F0E">
            <w:pPr>
              <w:jc w:val="left"/>
              <w:cnfStyle w:val="000000100000" w:firstRow="0" w:lastRow="0" w:firstColumn="0" w:lastColumn="0" w:oddVBand="0" w:evenVBand="0" w:oddHBand="1" w:evenHBand="0" w:firstRowFirstColumn="0" w:firstRowLastColumn="0" w:lastRowFirstColumn="0" w:lastRowLastColumn="0"/>
            </w:pPr>
            <w:r w:rsidRPr="002E1BC0">
              <w:t>Bundesstraße</w:t>
            </w:r>
          </w:p>
        </w:tc>
      </w:tr>
      <w:tr w:rsidR="005139F4" w14:paraId="767C3A0D"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7047657" w14:textId="776A8A26" w:rsidR="005139F4" w:rsidRPr="002E1BC0" w:rsidRDefault="00782617" w:rsidP="00A36F0E">
            <w:pPr>
              <w:jc w:val="left"/>
              <w:rPr>
                <w:b w:val="0"/>
                <w:bCs w:val="0"/>
              </w:rPr>
            </w:pPr>
            <w:r w:rsidRPr="002E1BC0">
              <w:rPr>
                <w:b w:val="0"/>
                <w:bCs w:val="0"/>
              </w:rPr>
              <w:t>secondary / secondary_link</w:t>
            </w:r>
          </w:p>
        </w:tc>
        <w:tc>
          <w:tcPr>
            <w:tcW w:w="5805" w:type="dxa"/>
            <w:vAlign w:val="center"/>
          </w:tcPr>
          <w:p w14:paraId="613CD9CB" w14:textId="4D5E6158" w:rsidR="005139F4" w:rsidRPr="002E1BC0" w:rsidRDefault="00A904F9" w:rsidP="00A36F0E">
            <w:pPr>
              <w:jc w:val="left"/>
              <w:cnfStyle w:val="000000000000" w:firstRow="0" w:lastRow="0" w:firstColumn="0" w:lastColumn="0" w:oddVBand="0" w:evenVBand="0" w:oddHBand="0" w:evenHBand="0" w:firstRowFirstColumn="0" w:firstRowLastColumn="0" w:lastRowFirstColumn="0" w:lastRowLastColumn="0"/>
            </w:pPr>
            <w:r w:rsidRPr="002E1BC0">
              <w:t>Kreisstraße / Landstraße</w:t>
            </w:r>
          </w:p>
        </w:tc>
      </w:tr>
      <w:tr w:rsidR="005139F4" w14:paraId="763A456E"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6CC07DA" w14:textId="3ADB9BB4" w:rsidR="005139F4" w:rsidRPr="002E1BC0" w:rsidRDefault="00782617" w:rsidP="00A36F0E">
            <w:pPr>
              <w:jc w:val="left"/>
              <w:rPr>
                <w:b w:val="0"/>
                <w:bCs w:val="0"/>
              </w:rPr>
            </w:pPr>
            <w:r w:rsidRPr="002E1BC0">
              <w:rPr>
                <w:b w:val="0"/>
                <w:bCs w:val="0"/>
              </w:rPr>
              <w:t>tertiary / tertiary_link</w:t>
            </w:r>
          </w:p>
        </w:tc>
        <w:tc>
          <w:tcPr>
            <w:tcW w:w="5805" w:type="dxa"/>
            <w:vAlign w:val="center"/>
          </w:tcPr>
          <w:p w14:paraId="2C55E4E1" w14:textId="22977F6C" w:rsidR="005139F4" w:rsidRPr="002E1BC0" w:rsidRDefault="005E3AAD" w:rsidP="00A36F0E">
            <w:pPr>
              <w:jc w:val="left"/>
              <w:cnfStyle w:val="000000100000" w:firstRow="0" w:lastRow="0" w:firstColumn="0" w:lastColumn="0" w:oddVBand="0" w:evenVBand="0" w:oddHBand="1" w:evenHBand="0" w:firstRowFirstColumn="0" w:firstRowLastColumn="0" w:lastRowFirstColumn="0" w:lastRowLastColumn="0"/>
            </w:pPr>
            <w:r w:rsidRPr="002E1BC0">
              <w:t>Vorfahrts</w:t>
            </w:r>
            <w:r w:rsidR="00373C4C" w:rsidRPr="002E1BC0">
              <w:t>traße (Innerorts)</w:t>
            </w:r>
          </w:p>
        </w:tc>
      </w:tr>
      <w:tr w:rsidR="00BF7141" w14:paraId="71ABF1D9"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2F8338A" w14:textId="0A2126B5" w:rsidR="00BF7141" w:rsidRPr="002E1BC0" w:rsidRDefault="002B788B" w:rsidP="00A36F0E">
            <w:pPr>
              <w:jc w:val="left"/>
              <w:rPr>
                <w:b w:val="0"/>
                <w:bCs w:val="0"/>
              </w:rPr>
            </w:pPr>
            <w:r w:rsidRPr="002E1BC0">
              <w:rPr>
                <w:b w:val="0"/>
                <w:bCs w:val="0"/>
              </w:rPr>
              <w:t>residential</w:t>
            </w:r>
          </w:p>
        </w:tc>
        <w:tc>
          <w:tcPr>
            <w:tcW w:w="5805" w:type="dxa"/>
            <w:vAlign w:val="center"/>
          </w:tcPr>
          <w:p w14:paraId="66DE1A83" w14:textId="5B5D174F" w:rsidR="00BF7141" w:rsidRPr="002E1BC0" w:rsidRDefault="002B788B" w:rsidP="00A36F0E">
            <w:pPr>
              <w:jc w:val="left"/>
              <w:cnfStyle w:val="000000000000" w:firstRow="0" w:lastRow="0" w:firstColumn="0" w:lastColumn="0" w:oddVBand="0" w:evenVBand="0" w:oddHBand="0" w:evenHBand="0" w:firstRowFirstColumn="0" w:firstRowLastColumn="0" w:lastRowFirstColumn="0" w:lastRowLastColumn="0"/>
            </w:pPr>
            <w:r w:rsidRPr="002E1BC0">
              <w:t>Innerortsstraße</w:t>
            </w:r>
          </w:p>
        </w:tc>
      </w:tr>
      <w:tr w:rsidR="002B788B" w14:paraId="4F62A70D"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296B980" w14:textId="6B8934E9" w:rsidR="002B788B" w:rsidRPr="002E1BC0" w:rsidRDefault="007E135B" w:rsidP="00A36F0E">
            <w:pPr>
              <w:jc w:val="left"/>
              <w:rPr>
                <w:b w:val="0"/>
                <w:bCs w:val="0"/>
              </w:rPr>
            </w:pPr>
            <w:r w:rsidRPr="002E1BC0">
              <w:rPr>
                <w:b w:val="0"/>
                <w:bCs w:val="0"/>
              </w:rPr>
              <w:t>living_street</w:t>
            </w:r>
          </w:p>
        </w:tc>
        <w:tc>
          <w:tcPr>
            <w:tcW w:w="5805" w:type="dxa"/>
            <w:vAlign w:val="center"/>
          </w:tcPr>
          <w:p w14:paraId="2B574E46" w14:textId="2FE7AD02" w:rsidR="002B788B" w:rsidRPr="002E1BC0" w:rsidRDefault="007E135B" w:rsidP="00A36F0E">
            <w:pPr>
              <w:jc w:val="left"/>
              <w:cnfStyle w:val="000000100000" w:firstRow="0" w:lastRow="0" w:firstColumn="0" w:lastColumn="0" w:oddVBand="0" w:evenVBand="0" w:oddHBand="1" w:evenHBand="0" w:firstRowFirstColumn="0" w:firstRowLastColumn="0" w:lastRowFirstColumn="0" w:lastRowLastColumn="0"/>
            </w:pPr>
            <w:r w:rsidRPr="002E1BC0">
              <w:t>Spielstraße</w:t>
            </w:r>
          </w:p>
        </w:tc>
      </w:tr>
      <w:tr w:rsidR="006A581C" w14:paraId="6BF0FA4C"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8FE4740" w14:textId="42E8BCB4" w:rsidR="006A581C" w:rsidRPr="002E1BC0" w:rsidRDefault="002E73F1" w:rsidP="00A36F0E">
            <w:pPr>
              <w:jc w:val="left"/>
              <w:rPr>
                <w:b w:val="0"/>
                <w:bCs w:val="0"/>
              </w:rPr>
            </w:pPr>
            <w:r w:rsidRPr="002E1BC0">
              <w:rPr>
                <w:b w:val="0"/>
                <w:bCs w:val="0"/>
              </w:rPr>
              <w:t>p</w:t>
            </w:r>
            <w:r w:rsidR="006A581C" w:rsidRPr="002E1BC0">
              <w:rPr>
                <w:b w:val="0"/>
                <w:bCs w:val="0"/>
              </w:rPr>
              <w:t>edestrian</w:t>
            </w:r>
          </w:p>
        </w:tc>
        <w:tc>
          <w:tcPr>
            <w:tcW w:w="5805" w:type="dxa"/>
            <w:vAlign w:val="center"/>
          </w:tcPr>
          <w:p w14:paraId="7E0048AC" w14:textId="705DE4CE" w:rsidR="006A581C" w:rsidRPr="002E1BC0" w:rsidRDefault="006A581C" w:rsidP="00A36F0E">
            <w:pPr>
              <w:keepNext/>
              <w:jc w:val="left"/>
              <w:cnfStyle w:val="000000000000" w:firstRow="0" w:lastRow="0" w:firstColumn="0" w:lastColumn="0" w:oddVBand="0" w:evenVBand="0" w:oddHBand="0" w:evenHBand="0" w:firstRowFirstColumn="0" w:firstRowLastColumn="0" w:lastRowFirstColumn="0" w:lastRowLastColumn="0"/>
            </w:pPr>
            <w:r w:rsidRPr="002E1BC0">
              <w:t>Fußgängerzone</w:t>
            </w:r>
          </w:p>
        </w:tc>
      </w:tr>
    </w:tbl>
    <w:p w14:paraId="12F4224B" w14:textId="330A953E" w:rsidR="00D71CF3" w:rsidRPr="006E295F" w:rsidRDefault="00A36F0E" w:rsidP="006E295F">
      <w:pPr>
        <w:pStyle w:val="BeschriftungOhneEintrag"/>
        <w:rPr>
          <w:vanish/>
          <w:specVanish/>
        </w:rPr>
      </w:pPr>
      <w:r w:rsidRPr="006E295F">
        <w:rPr>
          <w:b/>
          <w:bCs w:val="0"/>
        </w:rPr>
        <w:t xml:space="preserve">Tabelle </w:t>
      </w:r>
      <w:r w:rsidRPr="006E295F">
        <w:rPr>
          <w:b/>
          <w:bCs w:val="0"/>
        </w:rPr>
        <w:fldChar w:fldCharType="begin"/>
      </w:r>
      <w:r w:rsidRPr="006E295F">
        <w:rPr>
          <w:b/>
          <w:bCs w:val="0"/>
        </w:rPr>
        <w:instrText xml:space="preserve"> SEQ Tabelle \* ARABIC </w:instrText>
      </w:r>
      <w:r w:rsidRPr="006E295F">
        <w:rPr>
          <w:b/>
          <w:bCs w:val="0"/>
        </w:rPr>
        <w:fldChar w:fldCharType="separate"/>
      </w:r>
      <w:r w:rsidRPr="006E295F">
        <w:rPr>
          <w:b/>
          <w:bCs w:val="0"/>
          <w:noProof/>
        </w:rPr>
        <w:t>1</w:t>
      </w:r>
      <w:r w:rsidRPr="006E295F">
        <w:rPr>
          <w:b/>
          <w:bCs w:val="0"/>
        </w:rPr>
        <w:fldChar w:fldCharType="end"/>
      </w:r>
      <w:r>
        <w:t>: Straßenkategorien und deren Schlüssel in OSM-Daten</w:t>
      </w:r>
    </w:p>
    <w:p w14:paraId="4F782CEF" w14:textId="257B4EC9" w:rsidR="009D2B25" w:rsidRPr="009D2B25" w:rsidRDefault="006E295F" w:rsidP="006E295F">
      <w:pPr>
        <w:pStyle w:val="BeschriftungOhneEintrag"/>
      </w:pPr>
      <w:r>
        <w:t xml:space="preserve"> </w:t>
      </w:r>
      <w:r w:rsidR="00B20996">
        <w:t xml:space="preserve">(Quelle: </w:t>
      </w:r>
      <w:sdt>
        <w:sdtPr>
          <w:alias w:val="To edit, see citavi.com/edit"/>
          <w:tag w:val="CitaviPlaceholder#894224b4-a4bf-46ce-8784-3dd425c4ddf5"/>
          <w:id w:val="1742292754"/>
          <w:placeholder>
            <w:docPart w:val="D64AFF6A8AFD4FAA874142041CAA86BF"/>
          </w:placeholder>
        </w:sdtPr>
        <w:sdtContent>
          <w:r w:rsidR="00B20996">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S2V5OmhpZ2h3YXkiLCJVcmlTdHJpbmciOiJodHRwczovL3dpa2kub3BlbnN0cmVldG1hcC5vcmcvd2lraS9LZXk6aGlnaHdh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}</w:instrText>
          </w:r>
          <w:r w:rsidR="00B20996">
            <w:fldChar w:fldCharType="separate"/>
          </w:r>
          <w:r w:rsidR="00EE6313">
            <w:t>OSM-Highway 2022</w:t>
          </w:r>
          <w:r w:rsidR="00B20996">
            <w:fldChar w:fldCharType="end"/>
          </w:r>
        </w:sdtContent>
      </w:sdt>
      <w:r>
        <w:t>)</w:t>
      </w:r>
    </w:p>
    <w:p w14:paraId="31D269AB" w14:textId="3CBA747B" w:rsidR="006162FD" w:rsidRDefault="00E12741" w:rsidP="003A3BDF">
      <w:r>
        <w:t xml:space="preserve">Bei dieser Tabelle handelt sich nicht um eine vollständige Auflistung aller verfügbaren Werte für </w:t>
      </w:r>
      <w:r w:rsidR="0065536D">
        <w:t xml:space="preserve">das Attribut </w:t>
      </w:r>
      <w:r>
        <w:t>highway</w:t>
      </w:r>
      <w:r w:rsidR="008819B8">
        <w:t xml:space="preserve">, sondern ausschließlich um </w:t>
      </w:r>
      <w:r w:rsidR="005E4BDF">
        <w:t xml:space="preserve">jene Straßenkategorien, die </w:t>
      </w:r>
      <w:r w:rsidR="00A91F57">
        <w:t>mit Linienbussen befahren werden können. Feldwege, Behelfs- und Privatstraßen sind bewusst nicht berücksichtigt.</w:t>
      </w:r>
      <w:r w:rsidR="00097DBA">
        <w:t xml:space="preserve"> </w:t>
      </w:r>
      <w:r w:rsidR="00B3733E">
        <w:t xml:space="preserve">Spielstraßen und Fußgängerzonen sind deshalb mit inbegriffen, weil diese in einigen </w:t>
      </w:r>
      <w:r w:rsidR="00D31D88">
        <w:t>Fällen</w:t>
      </w:r>
      <w:r w:rsidR="00B3733E">
        <w:t xml:space="preserve"> durchaus für den Linienverkehr freigegeben sind. Beispiele sind in nahezu jeder größeren Stadt zu finden.</w:t>
      </w:r>
      <w:r w:rsidR="00AE0DC2">
        <w:t xml:space="preserve"> Für Fußgängerzonen wird in OSM-Daten bei einer entsprechenden Freigabe für den Linienverkehr das Attribut </w:t>
      </w:r>
      <w:r w:rsidR="00B30BAE">
        <w:rPr>
          <w:i/>
          <w:iCs/>
        </w:rPr>
        <w:t>PSV</w:t>
      </w:r>
      <w:r w:rsidR="007721EA">
        <w:t xml:space="preserve"> </w:t>
      </w:r>
      <w:r w:rsidR="00572061">
        <w:t xml:space="preserve"> für </w:t>
      </w:r>
      <w:r w:rsidR="00572061" w:rsidRPr="00572061">
        <w:rPr>
          <w:i/>
          <w:iCs/>
        </w:rPr>
        <w:t>Public Services Vehicle</w:t>
      </w:r>
      <w:r w:rsidR="00572061">
        <w:t xml:space="preserve"> </w:t>
      </w:r>
      <w:r w:rsidR="00A153AD">
        <w:t xml:space="preserve">gesetzt </w:t>
      </w:r>
      <w:sdt>
        <w:sdtPr>
          <w:alias w:val="To edit, see citavi.com/edit"/>
          <w:tag w:val="CitaviPlaceholder#4a4425a7-5d4a-4b39-bf36-cce957db1730"/>
          <w:id w:val="1557741024"/>
          <w:placeholder>
            <w:docPart w:val="3E210D63DE0A4D8F819064C5AF367DC8"/>
          </w:placeholder>
        </w:sdtPr>
        <w:sdtContent>
          <w:r w:rsidR="00DE2F8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AyNjZiLTUyNmQtNDAzMS04Mzc0LTc1Mzc2MTE0YjYxNSIsIlJhbmdlTGVuZ3RoIjoxOSwiUmVmZXJlbmNlSWQiOiI0ODljZDFmZi1kNThlLTQyYzctYTA0MC04MDY1NzJmN2U2Nz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T1NNLVBTViIsIlByb3RlY3RlZCI6ZmFsc2UsIlNleCI6MCwiQ3JlYXRlZEJ5IjoiX1NlYmFzdGlhbiBLbm9wZiIsIkNyZWF0ZWRPbiI6IjIwMjItMTEtMThUMjE6MTE6MDciLCJNb2RpZmllZEJ5IjoiX1NlYmFzdGlhbiBLbm9wZiIsIklkIjoiMGM2MGEzOWEtYWUzMy00NGMxLThjZDEtZmUyZmE2ZjMyY2RlIiwiTW9kaWZpZWRPbiI6IjIwMjItMTEtMThUMjE6MTE6MDciLCJQcm9qZWN0Ijp7IiRpZCI6IjUiLCIkdHlwZSI6IlN3aXNzQWNhZGVtaWMuQ2l0YXZpLlByb2plY3QsIFN3aXNzQWNhZGVtaWMuQ2l0YXZpIn19XSwiQ2l0YXRpb25LZXlVcGRhdGVUeXBlIjowLCJDb2xsYWJvcmF0b3JzIjpbXSwiRGF0ZSI6IjI5LjA4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w:instrText>
          </w:r>
          <w:r w:rsidR="00121402">
            <w:lastRenderedPageBreak/>
            <w:instrText>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REU6S2V5OnBzdj91c2VsYW5nPWRlIiwiVXJpU3RyaW5nIjoiaHR0cHM6Ly93aWtpLm9wZW5zdHJlZXRtYXAub3JnL3dpa2kvREU6S2V5OnBzdj91c2VsYW5nPW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</w:instrText>
          </w:r>
          <w:r w:rsidR="00121402">
            <w:lastRenderedPageBreak/>
            <w:instrText>6eyIkaWQiOiIxMCIsIkNvdW50IjoxLCJUZXh0VW5pdHMiOlt7IiRpZCI6IjExIiwiRm9udFN0eWxlIjp7IiRpZCI6IjEyIiwiTmV1dHJhbCI6dHJ1ZX0sIlJlYWRpbmdPcmRlciI6MSwiVGV4dCI6Iih2Z2wuIE9TTS1QU1YgMjAyMikifV19LCJUYWciOiJDaXRhdmlQbGFjZWhvbGRlciM0YTQ0MjVhNy01ZDRhLTRiMzktYmYzNi1jY2U5NTdkYjE3MzAiLCJUZXh0IjoiKHZnbC4gT1NNLVBTViAyMDIyKSIsIldBSVZlcnNpb24iOiI2LjEwLjAuMCJ9}</w:instrText>
          </w:r>
          <w:r w:rsidR="00DE2F81">
            <w:fldChar w:fldCharType="separate"/>
          </w:r>
          <w:r w:rsidR="00EE6313">
            <w:t>(vgl. OSM-PSV 2022)</w:t>
          </w:r>
          <w:r w:rsidR="00DE2F81">
            <w:fldChar w:fldCharType="end"/>
          </w:r>
        </w:sdtContent>
      </w:sdt>
      <w:r w:rsidR="00DE2F81">
        <w:t>.</w:t>
      </w:r>
    </w:p>
    <w:p w14:paraId="77E5886F" w14:textId="4804DC3B" w:rsidR="006B6848" w:rsidRDefault="00A802E1" w:rsidP="003A3BDF">
      <w:r>
        <w:rPr>
          <w:noProof/>
        </w:rPr>
        <w:drawing>
          <wp:anchor distT="0" distB="0" distL="114300" distR="114300" simplePos="0" relativeHeight="251658254" behindDoc="1" locked="0" layoutInCell="1" allowOverlap="1" wp14:anchorId="0920D301" wp14:editId="09900004">
            <wp:simplePos x="0" y="0"/>
            <wp:positionH relativeFrom="page">
              <wp:posOffset>2276475</wp:posOffset>
            </wp:positionH>
            <wp:positionV relativeFrom="paragraph">
              <wp:posOffset>520700</wp:posOffset>
            </wp:positionV>
            <wp:extent cx="2941320" cy="2628900"/>
            <wp:effectExtent l="0" t="0" r="0" b="0"/>
            <wp:wrapTopAndBottom/>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38">
                      <a:extLst>
                        <a:ext uri="{28A0092B-C50C-407E-A947-70E740481C1C}">
                          <a14:useLocalDpi xmlns:a14="http://schemas.microsoft.com/office/drawing/2010/main" val="0"/>
                        </a:ext>
                      </a:extLst>
                    </a:blip>
                    <a:stretch>
                      <a:fillRect/>
                    </a:stretch>
                  </pic:blipFill>
                  <pic:spPr>
                    <a:xfrm>
                      <a:off x="0" y="0"/>
                      <a:ext cx="2941320" cy="2628900"/>
                    </a:xfrm>
                    <a:prstGeom prst="rect">
                      <a:avLst/>
                    </a:prstGeom>
                  </pic:spPr>
                </pic:pic>
              </a:graphicData>
            </a:graphic>
            <wp14:sizeRelH relativeFrom="page">
              <wp14:pctWidth>0</wp14:pctWidth>
            </wp14:sizeRelH>
            <wp14:sizeRelV relativeFrom="page">
              <wp14:pctHeight>0</wp14:pctHeight>
            </wp14:sizeRelV>
          </wp:anchor>
        </w:drawing>
      </w:r>
      <w:r w:rsidR="00FF2DE6">
        <w:rPr>
          <w:noProof/>
        </w:rPr>
        <mc:AlternateContent>
          <mc:Choice Requires="wps">
            <w:drawing>
              <wp:anchor distT="0" distB="0" distL="114300" distR="114300" simplePos="0" relativeHeight="251658259" behindDoc="0" locked="0" layoutInCell="1" allowOverlap="1" wp14:anchorId="56832AB3" wp14:editId="39D84F0B">
                <wp:simplePos x="0" y="0"/>
                <wp:positionH relativeFrom="page">
                  <wp:align>center</wp:align>
                </wp:positionH>
                <wp:positionV relativeFrom="paragraph">
                  <wp:posOffset>3197225</wp:posOffset>
                </wp:positionV>
                <wp:extent cx="3429000" cy="635"/>
                <wp:effectExtent l="0" t="0" r="0" b="0"/>
                <wp:wrapTopAndBottom/>
                <wp:docPr id="192" name="Textfeld 19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67EDFBE9" w14:textId="346B2F0B" w:rsidR="00FF2DE6" w:rsidRPr="00656EB7" w:rsidRDefault="00FF2DE6" w:rsidP="00FF2DE6">
                            <w:pPr>
                              <w:pStyle w:val="Beschriftung"/>
                              <w:rPr>
                                <w:noProof/>
                                <w:sz w:val="21"/>
                              </w:rPr>
                            </w:pPr>
                            <w:bookmarkStart w:id="45" w:name="_Toc120181760"/>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CF5791">
                              <w:rPr>
                                <w:b/>
                                <w:bCs w:val="0"/>
                                <w:noProof/>
                              </w:rPr>
                              <w:t>7</w:t>
                            </w:r>
                            <w:r w:rsidRPr="00FF2DE6">
                              <w:rPr>
                                <w:b/>
                                <w:bCs w:val="0"/>
                              </w:rPr>
                              <w:fldChar w:fldCharType="end"/>
                            </w:r>
                            <w:r w:rsidRPr="00FF2DE6">
                              <w:rPr>
                                <w:b/>
                                <w:bCs w:val="0"/>
                              </w:rPr>
                              <w:t>:</w:t>
                            </w:r>
                            <w:r>
                              <w:t xml:space="preserve"> Overpass-Abfrage für Straßendaten im Primärnetz</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832AB3" id="Textfeld 192" o:spid="_x0000_s1047" type="#_x0000_t202" style="position:absolute;left:0;text-align:left;margin-left:0;margin-top:251.75pt;width:270pt;height:.05pt;z-index:251658259;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" stroked="f">
                <v:textbox style="mso-fit-shape-to-text:t" inset="0,0,0,0">
                  <w:txbxContent>
                    <w:p w14:paraId="67EDFBE9" w14:textId="346B2F0B" w:rsidR="00FF2DE6" w:rsidRPr="00656EB7" w:rsidRDefault="00FF2DE6" w:rsidP="00FF2DE6">
                      <w:pPr>
                        <w:pStyle w:val="Beschriftung"/>
                        <w:rPr>
                          <w:noProof/>
                          <w:sz w:val="21"/>
                        </w:rPr>
                      </w:pPr>
                      <w:bookmarkStart w:id="46" w:name="_Toc120181760"/>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CF5791">
                        <w:rPr>
                          <w:b/>
                          <w:bCs w:val="0"/>
                          <w:noProof/>
                        </w:rPr>
                        <w:t>7</w:t>
                      </w:r>
                      <w:r w:rsidRPr="00FF2DE6">
                        <w:rPr>
                          <w:b/>
                          <w:bCs w:val="0"/>
                        </w:rPr>
                        <w:fldChar w:fldCharType="end"/>
                      </w:r>
                      <w:r w:rsidRPr="00FF2DE6">
                        <w:rPr>
                          <w:b/>
                          <w:bCs w:val="0"/>
                        </w:rPr>
                        <w:t>:</w:t>
                      </w:r>
                      <w:r>
                        <w:t xml:space="preserve"> Overpass-Abfrage für Straßendaten im Primärnetz</w:t>
                      </w:r>
                      <w:bookmarkEnd w:id="46"/>
                    </w:p>
                  </w:txbxContent>
                </v:textbox>
                <w10:wrap type="topAndBottom" anchorx="page"/>
              </v:shape>
            </w:pict>
          </mc:Fallback>
        </mc:AlternateContent>
      </w:r>
      <w:r w:rsidR="002D0E43">
        <w:t xml:space="preserve">Die folgende Abfrage liefert zunächst alle </w:t>
      </w:r>
      <w:r w:rsidR="00055601">
        <w:t>Straßendaten aus dem aktuell angezeigten Bereich</w:t>
      </w:r>
      <w:r w:rsidR="0008698F">
        <w:t xml:space="preserve">, der sogenannten </w:t>
      </w:r>
      <w:r w:rsidR="0008698F" w:rsidRPr="0008698F">
        <w:rPr>
          <w:i/>
          <w:iCs/>
        </w:rPr>
        <w:t>BoundingBox</w:t>
      </w:r>
      <w:r w:rsidR="00055601">
        <w:t xml:space="preserve"> in Overpass-Turbo:</w:t>
      </w:r>
    </w:p>
    <w:p w14:paraId="14338252" w14:textId="515D4441" w:rsidR="00F11B2D" w:rsidRDefault="002B4860" w:rsidP="003A3BDF">
      <w:r>
        <w:rPr>
          <w:noProof/>
        </w:rPr>
        <mc:AlternateContent>
          <mc:Choice Requires="wps">
            <w:drawing>
              <wp:anchor distT="0" distB="0" distL="114300" distR="114300" simplePos="0" relativeHeight="251658260" behindDoc="0" locked="0" layoutInCell="1" allowOverlap="1" wp14:anchorId="021046E3" wp14:editId="559CBB30">
                <wp:simplePos x="0" y="0"/>
                <wp:positionH relativeFrom="column">
                  <wp:posOffset>0</wp:posOffset>
                </wp:positionH>
                <wp:positionV relativeFrom="paragraph">
                  <wp:posOffset>4361815</wp:posOffset>
                </wp:positionV>
                <wp:extent cx="5579745" cy="635"/>
                <wp:effectExtent l="0" t="0" r="0" b="0"/>
                <wp:wrapTopAndBottom/>
                <wp:docPr id="193" name="Textfeld 19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8140A42" w14:textId="559040E0" w:rsidR="002B4860" w:rsidRPr="00DD50DB" w:rsidRDefault="002B4860" w:rsidP="002B4860">
                            <w:pPr>
                              <w:pStyle w:val="Beschriftung"/>
                              <w:rPr>
                                <w:noProof/>
                                <w:sz w:val="21"/>
                              </w:rPr>
                            </w:pPr>
                            <w:bookmarkStart w:id="47" w:name="_Toc120181761"/>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CF5791">
                              <w:rPr>
                                <w:b/>
                                <w:bCs w:val="0"/>
                                <w:noProof/>
                              </w:rPr>
                              <w:t>8</w:t>
                            </w:r>
                            <w:r w:rsidRPr="002B4860">
                              <w:rPr>
                                <w:b/>
                                <w:bCs w:val="0"/>
                              </w:rPr>
                              <w:fldChar w:fldCharType="end"/>
                            </w:r>
                            <w:r w:rsidRPr="002B4860">
                              <w:rPr>
                                <w:b/>
                                <w:bCs w:val="0"/>
                              </w:rPr>
                              <w:t>:</w:t>
                            </w:r>
                            <w:r>
                              <w:t xml:space="preserve"> Overpass-Vorschau für Straßendatendaten im Primärnetz</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1046E3" id="Textfeld 193" o:spid="_x0000_s1048" type="#_x0000_t202" style="position:absolute;left:0;text-align:left;margin-left:0;margin-top:343.45pt;width:439.35pt;height:.05pt;z-index:2516582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QM3GwIAAEAEAAAOAAAAZHJzL2Uyb0RvYy54bWysU8Fu2zAMvQ/YPwi6L066Jd2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6e2n2w9TziTFZu+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" stroked="f">
                <v:textbox style="mso-fit-shape-to-text:t" inset="0,0,0,0">
                  <w:txbxContent>
                    <w:p w14:paraId="68140A42" w14:textId="559040E0" w:rsidR="002B4860" w:rsidRPr="00DD50DB" w:rsidRDefault="002B4860" w:rsidP="002B4860">
                      <w:pPr>
                        <w:pStyle w:val="Beschriftung"/>
                        <w:rPr>
                          <w:noProof/>
                          <w:sz w:val="21"/>
                        </w:rPr>
                      </w:pPr>
                      <w:bookmarkStart w:id="48" w:name="_Toc120181761"/>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CF5791">
                        <w:rPr>
                          <w:b/>
                          <w:bCs w:val="0"/>
                          <w:noProof/>
                        </w:rPr>
                        <w:t>8</w:t>
                      </w:r>
                      <w:r w:rsidRPr="002B4860">
                        <w:rPr>
                          <w:b/>
                          <w:bCs w:val="0"/>
                        </w:rPr>
                        <w:fldChar w:fldCharType="end"/>
                      </w:r>
                      <w:r w:rsidRPr="002B4860">
                        <w:rPr>
                          <w:b/>
                          <w:bCs w:val="0"/>
                        </w:rPr>
                        <w:t>:</w:t>
                      </w:r>
                      <w:r>
                        <w:t xml:space="preserve"> Overpass-Vorschau für Straßendatendaten im Primärnetz</w:t>
                      </w:r>
                      <w:bookmarkEnd w:id="48"/>
                    </w:p>
                  </w:txbxContent>
                </v:textbox>
                <w10:wrap type="topAndBottom"/>
              </v:shape>
            </w:pict>
          </mc:Fallback>
        </mc:AlternateContent>
      </w:r>
      <w:r w:rsidR="00B13946">
        <w:rPr>
          <w:noProof/>
        </w:rPr>
        <w:drawing>
          <wp:anchor distT="0" distB="0" distL="114300" distR="114300" simplePos="0" relativeHeight="251658253" behindDoc="0" locked="0" layoutInCell="1" allowOverlap="1" wp14:anchorId="6B8F788C" wp14:editId="2733A7C7">
            <wp:simplePos x="0" y="0"/>
            <wp:positionH relativeFrom="margin">
              <wp:align>left</wp:align>
            </wp:positionH>
            <wp:positionV relativeFrom="paragraph">
              <wp:posOffset>897668</wp:posOffset>
            </wp:positionV>
            <wp:extent cx="5579745" cy="3407410"/>
            <wp:effectExtent l="0" t="0" r="1905" b="2540"/>
            <wp:wrapTopAndBottom/>
            <wp:docPr id="20" name="Grafik 2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Karte enthält.&#10;&#10;Automatisch generierte Beschreibung"/>
                    <pic:cNvPicPr/>
                  </pic:nvPicPr>
                  <pic:blipFill>
                    <a:blip r:embed="rId39">
                      <a:extLst>
                        <a:ext uri="{28A0092B-C50C-407E-A947-70E740481C1C}">
                          <a14:useLocalDpi xmlns:a14="http://schemas.microsoft.com/office/drawing/2010/main" val="0"/>
                        </a:ext>
                      </a:extLst>
                    </a:blip>
                    <a:stretch>
                      <a:fillRect/>
                    </a:stretch>
                  </pic:blipFill>
                  <pic:spPr>
                    <a:xfrm>
                      <a:off x="0" y="0"/>
                      <a:ext cx="5579745" cy="3407410"/>
                    </a:xfrm>
                    <a:prstGeom prst="rect">
                      <a:avLst/>
                    </a:prstGeom>
                  </pic:spPr>
                </pic:pic>
              </a:graphicData>
            </a:graphic>
            <wp14:sizeRelH relativeFrom="page">
              <wp14:pctWidth>0</wp14:pctWidth>
            </wp14:sizeRelH>
            <wp14:sizeRelV relativeFrom="page">
              <wp14:pctHeight>0</wp14:pctHeight>
            </wp14:sizeRelV>
          </wp:anchor>
        </w:drawing>
      </w:r>
      <w:r w:rsidR="00BD1F8B">
        <w:t xml:space="preserve">Enthalten sind dabei alle Straßen </w:t>
      </w:r>
      <w:r w:rsidR="00B13946">
        <w:t xml:space="preserve">mit einer Kategorie zwischen Autobahn und Innerorts-Vorfahrtstraße. </w:t>
      </w:r>
      <w:r w:rsidR="00D07BB0">
        <w:t>Im weiteren Verlauf w</w:t>
      </w:r>
      <w:r w:rsidR="00353620">
        <w:t xml:space="preserve">ird dieses Straßennetz als </w:t>
      </w:r>
      <w:r w:rsidR="00C43CCD">
        <w:rPr>
          <w:i/>
          <w:iCs/>
        </w:rPr>
        <w:t>Primärnetz</w:t>
      </w:r>
      <w:r w:rsidR="00353620">
        <w:t xml:space="preserve"> bezeichnet. </w:t>
      </w:r>
      <w:r w:rsidR="00B13946">
        <w:t>Bestätigt wird dies</w:t>
      </w:r>
      <w:r w:rsidR="00C461CE">
        <w:t>e Selektion</w:t>
      </w:r>
      <w:r w:rsidR="00B13946">
        <w:t xml:space="preserve"> durch die Vorschau in Overpass-Turbo, wie in der folgenden Abbildung zu sehen ist:</w:t>
      </w:r>
    </w:p>
    <w:p w14:paraId="527F622D" w14:textId="22B4FD51" w:rsidR="00B13946" w:rsidRDefault="00AF5C24" w:rsidP="003A3BDF">
      <w:r>
        <w:t>In der Auswahl fehlen jedoch wichtige, ebenfalls vom Linienverkehr genutzte Innerortsstraßen</w:t>
      </w:r>
      <w:r w:rsidR="00BE1F78">
        <w:t xml:space="preserve"> und die für den Linienverkehr freigegebene Fußgängerzone. Während letztere durch Einbeziehung des Attributes </w:t>
      </w:r>
      <w:r w:rsidR="00B124FF">
        <w:t xml:space="preserve">PSV mit selektiert werden könnte, wird diese Eingrenzung für Innerortsstraßen schwieriger, da diese nicht weiter kategorisiert oder attribuiert sind. Werden also Innerortsstraßen mit in die Abfrage einbezogen, </w:t>
      </w:r>
      <w:r w:rsidR="00654823">
        <w:t xml:space="preserve">sind automatisch alle Innerortsstraßen enthalten, selbst wenn diese mit einem Linienbus gar nicht befahren werden können. </w:t>
      </w:r>
      <w:r w:rsidR="008451E3">
        <w:t xml:space="preserve">Auch im Routing </w:t>
      </w:r>
      <w:r w:rsidR="00B40731">
        <w:t xml:space="preserve">wäre eine Unterscheidung bestenfalls anhand der verfügbaren Straßenbreite </w:t>
      </w:r>
      <w:r w:rsidR="00457D0F">
        <w:t xml:space="preserve">möglich, was jedoch eine adäquate Versorgung der OSM-Daten mit diesen notwendigen Informationen </w:t>
      </w:r>
      <w:r w:rsidR="004608E5">
        <w:t xml:space="preserve">erforderlich macht. Bei offenen, gemeinschaftlich gepflegten Daten </w:t>
      </w:r>
      <w:r w:rsidR="003C74DC">
        <w:t xml:space="preserve">aus der OpenStreetMap-Gemeinschaft </w:t>
      </w:r>
      <w:r w:rsidR="004608E5">
        <w:t>ist das generell kritisch zu sehen</w:t>
      </w:r>
      <w:r w:rsidR="003C74DC">
        <w:t xml:space="preserve"> </w:t>
      </w:r>
      <w:sdt>
        <w:sdtPr>
          <w:alias w:val="To edit, see citavi.com/edit"/>
          <w:tag w:val="CitaviPlaceholder#58b04437-93e9-46ce-9dcd-0daf829129e7"/>
          <w:id w:val="331652691"/>
          <w:placeholder>
            <w:docPart w:val="B8CA16D8CE4544C2B53BC73E0BDD0EA1"/>
          </w:placeholder>
        </w:sdtPr>
        <w:sdtContent>
          <w:r w:rsidR="0084142C">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2I2NmFjLTVhYWEtNGU0Yi05NmM0LTgyNTZmYTNjMjk1OCIsIlJhbmdlTGVuZ3RoIjoyMywiUmVmZXJlbmNlSWQiOiJkMGM4YjRhYS02YTcwLTQwNmMtOGY0Mi0yMWUzZjM1YzFj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Y2Nlc3NEYXRlIjoiMTguMTEuMjAyMiIsIkF1dGhvcnMiOlt7IiRpZCI6IjciLCIkdHlwZSI6IlN3aXNzQWNhZGVtaWMuQ2l0YXZpLlBlcnNvbiwgU3dpc3NBY2FkZW1pYy5DaXRhdmkiLCJGaXJzdE5hbWUiOiJEYW1pYW4iLCJMYXN0TmFtZSI6Ikpvc2kiLCJQcm90ZWN0ZWQiOmZhbHNlLCJTZXgiOjIsIkNyZWF0ZWRCeSI6Il9TZWJhc3RpYW4gS25vcGYiLCJDcmVhdGVkT24iOiIyMDIyLTExLTE4VDIyOjM4OjEyIiwiTW9kaWZpZWRCeSI6Il9TZWJhc3RpYW4gS25vcGYiLCJJZCI6Ijc1MzUyMDNmLWNlYWMtNGExYi04ZWQzLTA5NDM5NTE4NDFkNSIsIk1vZGlmaWVkT24iOiIyMDIyLTExLTE4VDIyOjM4OjEyIiwiUHJvamVjdCI6eyIkaWQiOiI4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lVyaVN0cmluZyI6Imh0dHBzOi8vd3d3LmRpZ2l0YWxlLW5hY2hoYWx0aWdrZWl0LnVuaWJlLmNoL3VuaWJlL3BvcnRhbC9mYWtfbmF0dXJ3aXMvYV9kZXB0X21hdGgvY19paW5mYW1hdGgvYWJ0X2RpZ2l0YWwvY29udGVudC9lOTA5NTgvZTQ5MDE1OC9lOTAwNDYyL2U5Nzc1NzkvZTk3NzU4Mi9lOTgwNDUzL09wZW5EYXRhMjAyMF9EYW1pYW5Kb3NpX1ZlcnRpZWZ1bmdzYXJ0aWtlbF9nZX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yOjM0OjUzIiwiTW9kaWZpZWRCeSI6Il9TZWJhc3RpYW4gS25vcGYiLCJJZCI6ImIzZjg2ZDNkLTkwNDMtNGE5NS1hNjNmLTdkNjhjNTJjN2QzOSIsIk1vZGlmaWVkT24iOiIyMDIyLTExLTE4VDIyOjM0OjUzIiwiUHJvamVjdCI6eyIkcmVmIjoiOCJ9fV0sIk9ubGluZUFkZHJlc3M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pvc2kgMjAyMCwgUy4gMTApIn1dfSwiVGFnIjoiQ2l0YXZpUGxhY2Vob2xkZXIjNThiMDQ0MzctOTNlOS00NmNlLTlkY2QtMGRhZjgyOTEyOWU3IiwiVGV4dCI6Iih2Z2wuIEpvc2kgMjAyMCwgUy4gMTApIiwiV0FJVmVyc2lvbiI6IjYuMTAuMC4wIn0=}</w:instrText>
          </w:r>
          <w:r w:rsidR="0084142C">
            <w:fldChar w:fldCharType="separate"/>
          </w:r>
          <w:r w:rsidR="00EE6313">
            <w:t>(vgl. Josi 2020, S. 10)</w:t>
          </w:r>
          <w:r w:rsidR="0084142C">
            <w:fldChar w:fldCharType="end"/>
          </w:r>
        </w:sdtContent>
      </w:sdt>
      <w:r w:rsidR="004608E5">
        <w:t>, daher eignet sich d</w:t>
      </w:r>
      <w:r w:rsidR="00D70BAF">
        <w:t>er direkte Export</w:t>
      </w:r>
      <w:r w:rsidR="004608E5">
        <w:t xml:space="preserve"> des gesamten Straßennetzes </w:t>
      </w:r>
      <w:r w:rsidR="00D70BAF">
        <w:t>nicht</w:t>
      </w:r>
      <w:r w:rsidR="004608E5">
        <w:t xml:space="preserve"> für das zuverlässige Routing eines Linienbusses.</w:t>
      </w:r>
    </w:p>
    <w:p w14:paraId="7F1028C4" w14:textId="0CD626AA" w:rsidR="00F32994" w:rsidRDefault="00244978" w:rsidP="00F32994">
      <w:r>
        <w:t xml:space="preserve">Ziel muss es sein, </w:t>
      </w:r>
      <w:r w:rsidR="00187646">
        <w:t xml:space="preserve">das </w:t>
      </w:r>
      <w:r w:rsidR="00C43CCD">
        <w:t>Primärnetz</w:t>
      </w:r>
      <w:r>
        <w:t xml:space="preserve"> generell zu selektieren und alle darunter liegenden Straßenkategorien nur dann mit einzubeziehen, wenn diese bekanntermaßen für Linienbusse befahrbar sind. </w:t>
      </w:r>
      <w:r w:rsidR="00187646">
        <w:t xml:space="preserve">Diese zusätzlichen Straßen werden </w:t>
      </w:r>
      <w:r w:rsidR="00BA2F17">
        <w:t xml:space="preserve">fortan </w:t>
      </w:r>
      <w:r w:rsidR="00866973">
        <w:t xml:space="preserve">unter dem Begriff des </w:t>
      </w:r>
      <w:r w:rsidR="00C43CCD">
        <w:rPr>
          <w:i/>
          <w:iCs/>
        </w:rPr>
        <w:t>Sekundärnetz</w:t>
      </w:r>
      <w:r w:rsidR="00CD5366">
        <w:rPr>
          <w:i/>
          <w:iCs/>
        </w:rPr>
        <w:t>es</w:t>
      </w:r>
      <w:r w:rsidR="00866973">
        <w:t xml:space="preserve"> zusammengefasst. </w:t>
      </w:r>
      <w:r w:rsidR="00D46924">
        <w:t>Hierzu bietet sich ein zweistufiges Verfahren an.</w:t>
      </w:r>
      <w:r w:rsidR="00F32994">
        <w:br w:type="page"/>
      </w:r>
    </w:p>
    <w:p w14:paraId="5F1F4AF4" w14:textId="256DC44B" w:rsidR="00F32994" w:rsidRDefault="00D46924" w:rsidP="003A3BDF">
      <w:r>
        <w:t>I</w:t>
      </w:r>
      <w:r w:rsidR="00C00849">
        <w:t>n</w:t>
      </w:r>
      <w:r>
        <w:t xml:space="preserve"> </w:t>
      </w:r>
      <w:r w:rsidR="00B63F9E">
        <w:t xml:space="preserve">der </w:t>
      </w:r>
      <w:r>
        <w:lastRenderedPageBreak/>
        <w:t xml:space="preserve">ersten </w:t>
      </w:r>
      <w:r w:rsidR="00C00849">
        <w:t>Stufe</w:t>
      </w:r>
      <w:r>
        <w:t xml:space="preserve"> werden zunächst Relationen</w:t>
      </w:r>
      <w:r w:rsidR="00B4456F">
        <w:t xml:space="preserve"> als Selektor gewählt, welche </w:t>
      </w:r>
      <w:r w:rsidR="007A1963">
        <w:t>eine Buslinie in den OSM-Daten abbilde</w:t>
      </w:r>
      <w:r w:rsidR="00C00849">
        <w:t>n</w:t>
      </w:r>
      <w:r w:rsidR="007A1963">
        <w:t xml:space="preserve"> und </w:t>
      </w:r>
      <w:r w:rsidR="000346D7">
        <w:t>dadurch auf die entsprechenden Wege verweist.</w:t>
      </w:r>
      <w:r w:rsidR="00C54522">
        <w:t xml:space="preserve"> Dann werden alle Wege selektiert, die</w:t>
      </w:r>
      <w:r w:rsidR="008D7482">
        <w:t xml:space="preserve"> zu</w:t>
      </w:r>
      <w:r w:rsidR="00C54522">
        <w:t xml:space="preserve"> diesem festgelegten Selektor </w:t>
      </w:r>
      <w:r w:rsidR="008D7482">
        <w:t>passen</w:t>
      </w:r>
      <w:r w:rsidR="00C54522">
        <w:t xml:space="preserve">. Hierdurch sind alle Straßen unabhängig von ihrer Kategorie </w:t>
      </w:r>
      <w:r w:rsidR="00DB340F">
        <w:t xml:space="preserve">enthalten, die durch die hinterlegten Linienwege folglich auch mit einem Linienbus befahren werden können. </w:t>
      </w:r>
      <w:r w:rsidR="006B0201">
        <w:t xml:space="preserve">Was jedoch nach wie vor fehlt, sind Innerorts- und Spielstraßen und Fußgängerzonen, welche </w:t>
      </w:r>
      <w:r w:rsidR="00B24C02">
        <w:t>zwar mit Linienbussen</w:t>
      </w:r>
      <w:r w:rsidR="00B01B2F">
        <w:t xml:space="preserve"> befahrbar sind, jedoch planmäßig nicht befahren werden. </w:t>
      </w:r>
    </w:p>
    <w:p w14:paraId="5CAE38A1" w14:textId="35EF4D20" w:rsidR="004608E5" w:rsidRDefault="001E65D4" w:rsidP="003A3BDF">
      <w:r>
        <w:rPr>
          <w:noProof/>
        </w:rPr>
        <w:drawing>
          <wp:anchor distT="0" distB="0" distL="114300" distR="114300" simplePos="0" relativeHeight="251658261" behindDoc="0" locked="0" layoutInCell="1" allowOverlap="1" wp14:anchorId="5C9733E3" wp14:editId="0CEA2AAD">
            <wp:simplePos x="0" y="0"/>
            <wp:positionH relativeFrom="margin">
              <wp:posOffset>-3810</wp:posOffset>
            </wp:positionH>
            <wp:positionV relativeFrom="paragraph">
              <wp:posOffset>2976880</wp:posOffset>
            </wp:positionV>
            <wp:extent cx="5579745" cy="2312670"/>
            <wp:effectExtent l="0" t="0" r="1905" b="0"/>
            <wp:wrapTopAndBottom/>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579745" cy="2312670"/>
                    </a:xfrm>
                    <a:prstGeom prst="rect">
                      <a:avLst/>
                    </a:prstGeom>
                  </pic:spPr>
                </pic:pic>
              </a:graphicData>
            </a:graphic>
          </wp:anchor>
        </w:drawing>
      </w:r>
      <w:r>
        <w:rPr>
          <w:noProof/>
        </w:rPr>
        <mc:AlternateContent>
          <mc:Choice Requires="wps">
            <w:drawing>
              <wp:anchor distT="0" distB="0" distL="114300" distR="114300" simplePos="0" relativeHeight="251658262" behindDoc="0" locked="0" layoutInCell="1" allowOverlap="1" wp14:anchorId="5FD6CDE8" wp14:editId="6B4C70AE">
                <wp:simplePos x="0" y="0"/>
                <wp:positionH relativeFrom="column">
                  <wp:posOffset>-1905</wp:posOffset>
                </wp:positionH>
                <wp:positionV relativeFrom="paragraph">
                  <wp:posOffset>5349240</wp:posOffset>
                </wp:positionV>
                <wp:extent cx="5579745" cy="635"/>
                <wp:effectExtent l="0" t="0" r="0" b="0"/>
                <wp:wrapTopAndBottom/>
                <wp:docPr id="195" name="Textfeld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357548D" w14:textId="3DC8E745" w:rsidR="00CE44FE" w:rsidRPr="004C1844" w:rsidRDefault="00CE44FE" w:rsidP="00CE44FE">
                            <w:pPr>
                              <w:pStyle w:val="Beschriftung"/>
                              <w:rPr>
                                <w:sz w:val="21"/>
                              </w:rPr>
                            </w:pPr>
                            <w:bookmarkStart w:id="49" w:name="_Toc120181762"/>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CF5791">
                              <w:rPr>
                                <w:b/>
                                <w:bCs w:val="0"/>
                                <w:noProof/>
                              </w:rPr>
                              <w:t>9</w:t>
                            </w:r>
                            <w:r w:rsidRPr="00CE44FE">
                              <w:rPr>
                                <w:b/>
                                <w:bCs w:val="0"/>
                              </w:rPr>
                              <w:fldChar w:fldCharType="end"/>
                            </w:r>
                            <w:r w:rsidRPr="00CE44FE">
                              <w:rPr>
                                <w:b/>
                                <w:bCs w:val="0"/>
                              </w:rPr>
                              <w:t>:</w:t>
                            </w:r>
                            <w:r>
                              <w:t xml:space="preserve"> Schema der Ableitung eines für Linienbusse geeigneten Straßennetzes aus OSM-Daten</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6CDE8" id="Textfeld 195" o:spid="_x0000_s1049" type="#_x0000_t202" style="position:absolute;left:0;text-align:left;margin-left:-.15pt;margin-top:421.2pt;width:439.3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" stroked="f">
                <v:textbox style="mso-fit-shape-to-text:t" inset="0,0,0,0">
                  <w:txbxContent>
                    <w:p w14:paraId="0357548D" w14:textId="3DC8E745" w:rsidR="00CE44FE" w:rsidRPr="004C1844" w:rsidRDefault="00CE44FE" w:rsidP="00CE44FE">
                      <w:pPr>
                        <w:pStyle w:val="Beschriftung"/>
                        <w:rPr>
                          <w:sz w:val="21"/>
                        </w:rPr>
                      </w:pPr>
                      <w:bookmarkStart w:id="50" w:name="_Toc120181762"/>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CF5791">
                        <w:rPr>
                          <w:b/>
                          <w:bCs w:val="0"/>
                          <w:noProof/>
                        </w:rPr>
                        <w:t>9</w:t>
                      </w:r>
                      <w:r w:rsidRPr="00CE44FE">
                        <w:rPr>
                          <w:b/>
                          <w:bCs w:val="0"/>
                        </w:rPr>
                        <w:fldChar w:fldCharType="end"/>
                      </w:r>
                      <w:r w:rsidRPr="00CE44FE">
                        <w:rPr>
                          <w:b/>
                          <w:bCs w:val="0"/>
                        </w:rPr>
                        <w:t>:</w:t>
                      </w:r>
                      <w:r>
                        <w:t xml:space="preserve"> Schema der Ableitung eines für Linienbusse geeigneten Straßennetzes aus OSM-Daten</w:t>
                      </w:r>
                      <w:bookmarkEnd w:id="50"/>
                    </w:p>
                  </w:txbxContent>
                </v:textbox>
                <w10:wrap type="topAndBottom"/>
              </v:shape>
            </w:pict>
          </mc:Fallback>
        </mc:AlternateContent>
      </w:r>
      <w:r w:rsidR="00B01B2F">
        <w:t xml:space="preserve">Hier kommt die nächste Stufe ins Spiel, bei der </w:t>
      </w:r>
      <w:r w:rsidR="00685B49">
        <w:t xml:space="preserve">die von den Bussen aufgezeichneten GPS-Trajektorien mit Hilfe eines sogenannten MapMatching-Algorithmus </w:t>
      </w:r>
      <w:r w:rsidR="00E87F12">
        <w:t xml:space="preserve">einer entsprechenden </w:t>
      </w:r>
      <w:r w:rsidR="00801135">
        <w:t xml:space="preserve">Straße </w:t>
      </w:r>
      <w:r w:rsidR="00746020">
        <w:t xml:space="preserve">im </w:t>
      </w:r>
      <w:r w:rsidR="008B2260">
        <w:t xml:space="preserve">Sekundärnetz </w:t>
      </w:r>
      <w:r w:rsidR="00801135">
        <w:t>zugeordnet werden.</w:t>
      </w:r>
      <w:r w:rsidR="0081229C">
        <w:t xml:space="preserve"> </w:t>
      </w:r>
      <w:r w:rsidR="00F32994">
        <w:t xml:space="preserve">Zum MapMatching bietet sich beispielsweise der ST-Algorithmus </w:t>
      </w:r>
      <w:r w:rsidR="008370C9">
        <w:t>an, da dieser auch für das Matching von GPS-Trajektorien mit geringerer Samplingrate eine hinreichende Genauigkeit liefert</w:t>
      </w:r>
      <w:r w:rsidR="00AD77A5">
        <w:t xml:space="preserve"> </w:t>
      </w:r>
      <w:sdt>
        <w:sdtPr>
          <w:alias w:val="To edit, see citavi.com/edit"/>
          <w:tag w:val="CitaviPlaceholder#84b9802c-afa9-4832-b37d-2461ee70f3d6"/>
          <w:id w:val="553740472"/>
          <w:placeholder>
            <w:docPart w:val="58104A5794C148E3929C544EB9F80360"/>
          </w:placeholder>
        </w:sdtPr>
        <w:sdtContent>
          <w:r w:rsidR="00AD77A5">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DEzNThlLWFjNmYtNDYyNy1iMmEwLWUyNWJjNzNlZGFkNSIsIlJhbmdlTGVuZ3RoIjoyNy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HZW9yZ2kiLCJMYXN0TmFtZSI6IlNpbWVvbm92IiwiUHJvdGVjdGVkIjpmYWxzZSwiU2V4IjoyLCJDcmVhdGVkQnkiOiJfU2ViYXN0aWFuIEtub3BmIiwiQ3JlYXRlZE9uIjoiMjAyMi0xMS0yM1QxNToxNzoyOCIsIk1vZGlmaWVkQnkiOiJfU2ViYXN0aWFuIEtub3BmIiwiSWQiOiJhNDM2MTNmYy02ZTNkLTQxYmEtODE4ZC1iZTBkZWViYjVjYWYiLCJNb2RpZmllZE9uIjoiMjAyMi0xMS0yM1QxNToxNzoy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Mi5pbmZvcm1hdGlrLnVuaS1zdHV0dGdhcnQuZGUvYmlibGlvdGhlay9mdHAvbWVkb2MudXN0dXR0Z2FydF9maS9CQ0xSLTIwMTctNjIvQkNMUi0yMDE3LTYyLnBkZiIsIlVyaVN0cmluZyI6Imh0dHBzOi8vd3d3Mi5pbmZvcm1hdGlrLnVuaS1zdHV0dGdhcnQuZGUvYmlibGlvdGhlay9mdHAvbWVkb2MudXN0dXR0Z2FydF9maS9CQ0xSLTIwMTctNjIvQkNMUi0yMDE3LT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aW1lb25vdiAyMDE3LCBTLiAyMSkifV19LCJUYWciOiJDaXRhdmlQbGFjZWhvbGRlciM4NGI5ODAyYy1hZmE5LTQ4MzItYjM3ZC0yNDYxZWU3MGYzZDYiLCJUZXh0IjoiKHZnbC4gU2ltZW9ub3YgMjAxNywgUy4gMjEpIiwiV0FJVmVyc2lvbiI6IjYuMTAuMC4wIn0=}</w:instrText>
          </w:r>
          <w:r w:rsidR="00AD77A5">
            <w:fldChar w:fldCharType="separate"/>
          </w:r>
          <w:r w:rsidR="00EE6313">
            <w:t>(vgl. Simeonov 2017, S. 21)</w:t>
          </w:r>
          <w:r w:rsidR="00AD77A5">
            <w:fldChar w:fldCharType="end"/>
          </w:r>
        </w:sdtContent>
      </w:sdt>
      <w:r w:rsidR="00AD1BD6">
        <w:t xml:space="preserve">. Dass die GPS-Trajektorien der Busse immer erst am Ende eines Betriebstages und nicht in Echtzeit dem Matching zugeführt werden, trägt der Genauigkeit bei </w:t>
      </w:r>
      <w:sdt>
        <w:sdtPr>
          <w:alias w:val="To edit, see citavi.com/edit"/>
          <w:tag w:val="CitaviPlaceholder#abd0433f-7d6c-4ae7-b410-d9fcd99314f5"/>
          <w:id w:val="887840426"/>
          <w:placeholder>
            <w:docPart w:val="58104A5794C148E3929C544EB9F80360"/>
          </w:placeholder>
        </w:sdtPr>
        <w:sdtContent>
          <w:r w:rsidR="001D6AD4">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A5YTIzLTNjMzQtNGM4NC1hYTFhLWUxZGY2ZDI5MTQ5NyIsIlJhbmdlTGVuZ3RoIjoyMi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R2VvcmdpIiwiTGFzdE5hbWUiOiJTaW1lb25vdiIsIlByb3RlY3RlZCI6ZmFsc2UsIlNleCI6MiwiQ3JlYXRlZEJ5IjoiX1NlYmFzdGlhbiBLbm9wZiIsIkNyZWF0ZWRPbiI6IjIwMjItMTEtMjNUMTU6MTc6MjgiLCJNb2RpZmllZEJ5IjoiX1NlYmFzdGlhbiBLbm9wZiIsIklkIjoiYTQzNjEzZmMtNmUzZC00MWJhLTgxOGQtYmUwZGVlYmI1Y2FmIiwiTW9kaWZpZWRPbiI6IjIwMjItMTEtMjNUMTU6MTc6Mj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zIuaW5mb3JtYXRpay51bmktc3R1dHRnYXJ0LmRlL2JpYmxpb3RoZWsvZnRwL21lZG9jLnVzdHV0dGdhcnRfZmkvQkNMUi0yMDE3LTYyL0JDTFItMjAxNy02Mi5wZGYiLCJVcmlTdHJpbmciOiJodHRwczovL3d3dzIuaW5mb3JtYXRpay51bmktc3R1dHRnYXJ0LmRlL2JpYmxpb3RoZWsvZnRwL21lZG9jLnVzdHV0dGdhcnRfZmkvQkNMUi0yMDE3LTYyL0JDTFItMjAxNy0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U6MTk6MDMiLCJNb2RpZmllZEJ5IjoiX1NlYmFzdGlhbiBLbm9wZiIsIklkIjoiZTNhYTE5ZGItNjFkYi00MDM4LWI0MDQtMDQ1OTY5Yjk3Mjc0IiwiTW9kaWZpZWRPbiI6IjIwMjItMTEtMjNUMTU6MTk6MDMiLCJQcm9qZWN0Ijp7IiRyZWYiOiI4In19XSwiT25saW5lQWRkcmVzcyI6Imh0dHBzOi8vd3d3Mi5pbmZvcm1hdGlrLnVuaS1zdHV0dGdhcnQuZGUvYmlibGlvdGhlay9mdHAvbWVkb2MudXN0dXR0Z2FydF9maS9CQ0xSLTIwMTctNjIvQkNMUi0yMDE3LTYyLnBkZiIsIk9yZ2FuaXphdGlvbnMiOlt7IiRpZCI6IjE0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}</w:instrText>
          </w:r>
          <w:r w:rsidR="001D6AD4">
            <w:fldChar w:fldCharType="separate"/>
          </w:r>
          <w:r w:rsidR="00EE6313">
            <w:t>(Simeonov 2017, S. 22)</w:t>
          </w:r>
          <w:r w:rsidR="001D6AD4">
            <w:fldChar w:fldCharType="end"/>
          </w:r>
        </w:sdtContent>
      </w:sdt>
      <w:r w:rsidR="00C23E19">
        <w:t>.</w:t>
      </w:r>
      <w:r w:rsidR="008370C9">
        <w:t xml:space="preserve"> </w:t>
      </w:r>
      <w:r w:rsidR="0081229C">
        <w:t xml:space="preserve">Da </w:t>
      </w:r>
      <w:r w:rsidR="00F32994">
        <w:t>bei diesen GPS-Trajektorien</w:t>
      </w:r>
      <w:r w:rsidR="0081229C">
        <w:t xml:space="preserve"> auch Leer- und Betriebsfahrten enthalten sind, </w:t>
      </w:r>
      <w:r w:rsidR="00083B8C">
        <w:t>ergeben sich</w:t>
      </w:r>
      <w:r w:rsidR="00E733E2">
        <w:t xml:space="preserve"> auf diesem Weg</w:t>
      </w:r>
      <w:r w:rsidR="00083B8C">
        <w:t xml:space="preserve"> neue Fahrwege auch außerhalb der planmäßigen Linienwege.</w:t>
      </w:r>
      <w:r w:rsidR="00801135">
        <w:t xml:space="preserve"> Anschließend wird die </w:t>
      </w:r>
      <w:r w:rsidR="00F97607">
        <w:t>Vereinigungsmenge</w:t>
      </w:r>
      <w:r w:rsidR="00801135">
        <w:t xml:space="preserve"> aus dem bestehenden </w:t>
      </w:r>
      <w:r w:rsidR="008B2260">
        <w:t>Primärnetz</w:t>
      </w:r>
      <w:r w:rsidR="0086035F">
        <w:t xml:space="preserve"> und </w:t>
      </w:r>
      <w:r w:rsidR="00F2698B">
        <w:t xml:space="preserve">dem </w:t>
      </w:r>
      <w:r w:rsidR="008B2260">
        <w:t>Sekundärnetz</w:t>
      </w:r>
      <w:r w:rsidR="0086035F">
        <w:t xml:space="preserve"> </w:t>
      </w:r>
      <w:r w:rsidR="00F97607">
        <w:t xml:space="preserve">gebildet. Hierdurch erhält man ein </w:t>
      </w:r>
      <w:r w:rsidR="00083B8C">
        <w:t xml:space="preserve">vollständiges </w:t>
      </w:r>
      <w:r w:rsidR="00F2698B">
        <w:t>Straßennetz</w:t>
      </w:r>
      <w:r w:rsidR="000D05EA">
        <w:t xml:space="preserve"> im Geodatenformat</w:t>
      </w:r>
      <w:r w:rsidR="00006570">
        <w:t>, welche dann von Geoinformationssystemen oder zum Routing weiterverwendet werden kann.</w:t>
      </w:r>
      <w:r w:rsidR="000D05EA">
        <w:t xml:space="preserve"> Die folgende Abbildung fasst schematisch die Ableitung eines für </w:t>
      </w:r>
      <w:r w:rsidR="007C6C4D">
        <w:t>das Routing von Linienbussen geeigneten Straßennetzes aus OSM-Daten zusammen:</w:t>
      </w:r>
    </w:p>
    <w:p w14:paraId="625F0BB1" w14:textId="185A2CDF" w:rsidR="006C072F" w:rsidRDefault="006C072F" w:rsidP="003A3BDF">
      <w:r>
        <w:t xml:space="preserve">Die Aktualisierung des Straßennetzes sollte in regelmäßigen Abständen durchgeführt werden, um stets ein aktuelles Abbild der </w:t>
      </w:r>
      <w:r w:rsidR="00D162C7">
        <w:t xml:space="preserve">tatsächlich verfügbaren </w:t>
      </w:r>
      <w:r w:rsidR="00680059">
        <w:t>Verkehrsi</w:t>
      </w:r>
      <w:r w:rsidR="00D162C7">
        <w:t>nfrastruktur vor Ort zur Verfügung zu haben.</w:t>
      </w:r>
      <w:r w:rsidR="00700FA8">
        <w:t xml:space="preserve"> In einem Produktivsystem könnte die Aktualisierung beispielsweise nachts </w:t>
      </w:r>
      <w:r w:rsidR="00427C66">
        <w:t>zur Betriebsruhe durch einen automatischen Hintergrundprozess durchgeführt werden.</w:t>
      </w:r>
    </w:p>
    <w:p w14:paraId="470969D6" w14:textId="61CC094F" w:rsidR="00786C60" w:rsidRPr="00786C60" w:rsidRDefault="003C1204" w:rsidP="00BC5B59">
      <w:pPr>
        <w:pStyle w:val="berschrift3"/>
      </w:pPr>
      <w:bookmarkStart w:id="51" w:name="_Toc120181792"/>
      <w:r>
        <w:t>Störungsmeldungen und Daten zur Verkehrssituation</w:t>
      </w:r>
      <w:bookmarkEnd w:id="51"/>
    </w:p>
    <w:p w14:paraId="4D256B28" w14:textId="07D0D2D4" w:rsidR="00786C60" w:rsidRDefault="005C77F8" w:rsidP="00786C60">
      <w:r>
        <w:t>Elementar für das automatische Einleiten einer Dispositionsmaßnahme ist für das ITCS die Kenntnis über eine Störung. Anders als</w:t>
      </w:r>
      <w:r w:rsidR="008D1848">
        <w:t xml:space="preserve"> bei den</w:t>
      </w:r>
      <w:r>
        <w:t xml:space="preserve"> Betriebs- und Netzdaten stellt sich die Suche nach geeigneten Datenquellen </w:t>
      </w:r>
      <w:r w:rsidR="008D1848">
        <w:t>hier komplexer dar.</w:t>
      </w:r>
    </w:p>
    <w:p w14:paraId="29C63CAC" w14:textId="62B02ADF" w:rsidR="009A1AA0" w:rsidRPr="00786C60" w:rsidRDefault="00D520AC" w:rsidP="00786C60">
      <w:r>
        <w:t xml:space="preserve">Zunächst setzt jede Störungsinformation ein Ereignis mit entsprechender Diagnose voraus </w:t>
      </w:r>
      <w:sdt>
        <w:sdtPr>
          <w:alias w:val="To edit, see citavi.com/edit"/>
          <w:tag w:val="CitaviPlaceholder#22a311e7-4aed-4dbb-9330-e220c341fe71"/>
          <w:id w:val="-1437903450"/>
          <w:placeholder>
            <w:docPart w:val="E5796F9B8BA14B22BCF3E1E1FBF7D433"/>
          </w:placeholder>
        </w:sdtPr>
        <w:sdtContent>
          <w:r w:rsidR="002A470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c2MzI5LWIyOTMtNDc2Yy04YjU3LWYyZGNiZDRjN2FhYi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5IGYuIiwiU3RhcnRQYWdlIjp7IiRpZCI6IjUiLCIkdHlwZSI6IlN3aXNzQWNhZGVtaWMuUGFnZU51bWJlciwgU3dpc3NBY2FkZW1pYyIsIklzRnVsbHlOdW1lcmljIjpmYWxzZSwiTnVtYmVyIjo2OSwiTnVtYmVyaW5nVHlwZSI6MCwiTnVtZXJhbFN5c3RlbSI6LTEsIk9yaWdpbmFsU3RyaW5nIjoiNjkgZi4iLCJQcmV0dHlTdHJpbmciOiI2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U2ViYXN0aWFuIEtub3BmIiwiSWQiOiJiZTIxNzZmMC0zZGNlLTQ4OGEtOTFjOS1hMmExNTFhYWU5MTAiLCJNb2RpZmllZE9uIjoiMjAyMi0xMS0yM1QxNToyMjowOS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NjaHJhbmlsIDIwMTMsIDY5IGYuKSJ9XX0sIlRhZyI6IkNpdGF2aVBsYWNlaG9sZGVyIzIyYTMxMWU3LTRhZWQtNGRiYi05MzMwLWUyMjBjMzQxZmU3MSIsIlRleHQiOiIodmdsLiBTY2hyYW5pbCAyMDEzLCA2OSBmLikiLCJXQUlWZXJzaW9uIjoiNi4xMC4wLjAifQ==}</w:instrText>
          </w:r>
          <w:r w:rsidR="002A4706">
            <w:fldChar w:fldCharType="separate"/>
          </w:r>
          <w:r w:rsidR="00EE6313">
            <w:t>(vgl. Schranil 2013, 69 f.)</w:t>
          </w:r>
          <w:r w:rsidR="002A4706">
            <w:fldChar w:fldCharType="end"/>
          </w:r>
        </w:sdtContent>
      </w:sdt>
      <w:r w:rsidR="00442AD0">
        <w:t>. Durch die Kenntnis über das zu Grunde liegende Ereignis können dann</w:t>
      </w:r>
      <w:r w:rsidR="00F13CF1">
        <w:t xml:space="preserve"> die Relevanz eingeschätzt und</w:t>
      </w:r>
      <w:r w:rsidR="00442AD0">
        <w:t xml:space="preserve"> Prognosen zur Dauer </w:t>
      </w:r>
      <w:r w:rsidR="009C10BC">
        <w:t xml:space="preserve">der Störung </w:t>
      </w:r>
      <w:r w:rsidR="00351163">
        <w:t xml:space="preserve">getroffen werden. </w:t>
      </w:r>
      <w:r w:rsidR="00F10BC6">
        <w:t xml:space="preserve">Die voraussichtliche Störungsdauer ist spätestens dann wichtig, wenn entschieden werden muss, ob eine einzelne Fahrt umgeleitet werden muss, oder </w:t>
      </w:r>
      <w:r w:rsidR="002F1F05">
        <w:t>die Störung aller Voraussicht nach beim Eintreffen des Fahrzeuges schon behoben sein wird.</w:t>
      </w:r>
    </w:p>
    <w:p w14:paraId="22EC5C55" w14:textId="5CDA3140" w:rsidR="00E7009D" w:rsidRDefault="00C36ACA" w:rsidP="005936E9">
      <w:r>
        <w:t xml:space="preserve">Im Sinne der Digitalisierung </w:t>
      </w:r>
      <w:r w:rsidR="007F29E8">
        <w:t xml:space="preserve">von Kommunen kommt damit schnell der Begriff der </w:t>
      </w:r>
      <w:r w:rsidR="007F29E8" w:rsidRPr="00812C37">
        <w:rPr>
          <w:i/>
          <w:iCs/>
        </w:rPr>
        <w:t>Smart City</w:t>
      </w:r>
      <w:r w:rsidR="007F29E8">
        <w:t xml:space="preserve"> auf. In diesem Zusammenhang </w:t>
      </w:r>
      <w:r w:rsidR="0070204C">
        <w:t xml:space="preserve">wird regelmäßig auch auf den Verkehrssektor verwiesen </w:t>
      </w:r>
      <w:sdt>
        <w:sdtPr>
          <w:alias w:val="To edit, see citavi.com/edit"/>
          <w:tag w:val="CitaviPlaceholder#58076f88-a397-4a58-8d3a-d1c341641124"/>
          <w:id w:val="1891310052"/>
          <w:placeholder>
            <w:docPart w:val="D61A39FEECDD4AC79A190F8819B65253"/>
          </w:placeholder>
        </w:sdtPr>
        <w:sdtContent>
          <w:r w:rsidR="006D0291">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NkODRjLWU0ODQtNGM1Zi05NjJkLTg2NjhlOTU3NjY2Zi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Sb21hbiIsIkxhc3ROYW1lIjoiU29pa2UiLCJQcm90ZWN0ZWQiOmZhbHNlLCJTZXgiOjIsIkNyZWF0ZWRCeSI6Il9TZWJhc3RpYW4gS25vcGYiLCJDcmVhdGVkT24iOiIyMDIyLTExLTIzVDE2OjEwOjA5IiwiTW9kaWZpZWRCeSI6Il9TZWJhc3RpYW4gS25vcGYiLCJJZCI6ImUzMDcxOTE1LWMyOWItNDJmMy1iMWUwLTAwOTc2NDkxMDJmZiIsIk1vZGlmaWVkT24iOiIyMDIyLTExLTIzVDE2OjEwOjA5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cG9zaXRvcnkuZGlmdS5kZS9qc3B1aS9oYW5kbGUvZGlmdS8yNDgwNTAiLCJVcmlTdHJpbmciOiJodHRwczovL3JlcG9zaXRvcnkuZGlmdS5kZS9qc3B1aS9oYW5kbGUvZGlmdS8yNDgwN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k6MDYiLCJNb2RpZmllZEJ5IjoiX1NlYmFzdGlhbiBLbm9wZiIsIklkIjoiYzU4MTgxYjItYTM5YS00MTAwLWJlZjMtNDdmOGNhZDljNzY0IiwiTW9kaWZpZWRPbiI6IjIwMjItMTEtMjNUMTY6MDk6MDY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DI5NThkMmQtY2FhZS00NGVlLWFlN2ItYjU4ZjcwYWJjZTY2IiwiUmFuZ2VTdGFydCI6MzMsIlJhbmdlTGVuZ3RoIjozOCwiUmVmZXJlbmNlSWQiOiI1OTAxNmFhMi03MjUwLTRjNWItODhjNC0yMTVkZjFjZTY1ZGM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Ny85NzgtMy02NjItNjE5NTktOSIsIlVyaVN0cmluZyI6Imh0dHBzOi8vZG9pLm9yZy8xMC4xMDA3Lzk3OC0zLTY2Mi02MTk1OS0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2OjAxOjU0IiwiTW9kaWZpZWRCeSI6Il9TZWJhc3RpYW4gS25vcGYiLCJJZCI6IjdmODBiZDZlLTVlMjQtNDc2Ny05YThjLWI4NTRiMmFhM2NhMyIsIk1vZGlmaWVkT24iOiIyMDIyLTExLTIzVDE2OjAxOjU0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aHR0cDovL2RlcG9zaXQuZG5iLmRlL2NnaS1iaW4vZG9rc2Vydj9pZD00NDUxM2FlOGJlNjM0MzAyOWU1YmEyZWVlMmNiYTE0MSZwcm92PU0mZG9rX3Zhcj0xJmRva19leHQ9aHRtIiwiVXJpU3RyaW5nIjoiaHR0cDovL2RlcG9zaXQuZG5iLmRlL2NnaS1iaW4vZG9rc2Vydj9pZD00NDUxM2FlOGJlNjM0MzAyOWU1YmEyZWVlMmNiYTE0MSZwcm92PU0mZG9rX3Zhcj0xJmRva19leHQ9aHRt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S25vcGYiLCJDcmVhdGVkT24iOiIyMDIyLTExLTIzVDE2OjAxOjU0IiwiTW9kaWZpZWRCeSI6Il9TZWJhc3RpYW4gS25vcGYiLCJJZCI6ImEwNDhlZWFkLTQ3OTQtNDhjMy1hNzkyLTlhNzE1MWY2MmFmOCIsIk1vZGlmaWVkT24iOiIyMDIyLTExLTIzVDE2OjAxOjU0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Z2J2LmRlL2Rtcy96YncvMTcwMDM2NTk5MS5wZGYiLCJVcmlTdHJpbmciOiJodHRwczovL3d3dy5nYnYuZGUvZG1zL3pidy8xNzAwMzY1OTkxLnBkZ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jNUMTY6MDE6NTQiLCJNb2RpZmllZEJ5IjoiX1NlYmFzdGlhbiBLbm9wZiIsIklkIjoiMTFjZWVlZDAtYmIyMi00ZDZiLTg5NDktNzdlYmM4ODEyZjQ1IiwiTW9kaWZpZWRPbiI6IjIwMjItMTEtMjNUMTY6MDE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}</w:instrText>
          </w:r>
          <w:r w:rsidR="006D0291">
            <w:fldChar w:fldCharType="separate"/>
          </w:r>
          <w:r w:rsidR="00EE6313">
            <w:t>(vgl. Soike und Libbe 2018, S. 11; Herzner und Schmidpeter 2022, S. 70)</w:t>
          </w:r>
          <w:r w:rsidR="006D0291">
            <w:fldChar w:fldCharType="end"/>
          </w:r>
        </w:sdtContent>
      </w:sdt>
      <w:r w:rsidR="006D112C">
        <w:t>.</w:t>
      </w:r>
      <w:r w:rsidR="00B20C15">
        <w:t xml:space="preserve"> </w:t>
      </w:r>
      <w:r w:rsidR="00E57564">
        <w:t xml:space="preserve">So sind führen </w:t>
      </w:r>
      <w:r w:rsidR="00DE661E">
        <w:t>Meier und Portmann</w:t>
      </w:r>
      <w:r w:rsidR="008E7151">
        <w:t xml:space="preserve"> Lösungsansätze an, die </w:t>
      </w:r>
      <w:r w:rsidR="00DB5B54">
        <w:t>„in Echtzeit flexibel die aktuelle Situation</w:t>
      </w:r>
      <w:r w:rsidR="00387DF8">
        <w:t xml:space="preserve">“ </w:t>
      </w:r>
      <w:sdt>
        <w:sdtPr>
          <w:alias w:val="To edit, see citavi.com/edit"/>
          <w:tag w:val="CitaviPlaceholder#d961c548-9fda-42ea-9e50-60fd36b4b37d"/>
          <w:id w:val="784014013"/>
          <w:placeholder>
            <w:docPart w:val="D61A39FEECDD4AC79A190F8819B65253"/>
          </w:placeholder>
        </w:sdtPr>
        <w:sdtContent>
          <w:r w:rsidR="00387DF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Q0ODRiLWY1NWEtNGY4ZC05ODZlLTE0ZDdkNDVlM2VmOSIsIlJhbmdlTGVuZ3RoIjozMy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xIiwiU3RhcnRQYWdlIjp7IiRpZCI6IjUiLCIkdHlwZSI6IlN3aXNzQWNhZGVtaWMuUGFnZU51bWJlciwgU3dpc3NBY2FkZW1pYyIsIklzRnVsbHlOdW1lcmljIjp0cnVlLCJOdW1iZXIiOjI2MSwiTnVtYmVyaW5nVHlwZSI6MCwiTnVtZXJhbFN5c3RlbSI6MCwiT3JpZ2luYWxTdHJpbmciOiIyNjEiLCJQcmV0dHlTdHJpbmciOiIy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em9naXF5aWYuanBnIiwiVXJpU3RyaW5nIjoiMTU2ZWU3NjYtZTQzMS00YjNjLTkxN2QtZDI3ZjJhOWFkZDF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U2MTctNiIsIkVkaXRvcnMiOltdLCJFdmFsdWF0aW9uQ29tcGxleGl0eSI6MCwiRXZhbHVhdGlvblNvdXJjZVRleHRGb3JtYXQiOjAsIkdyb3VwcyI6W10sIkhhc0xhYmVsMSI6ZmFsc2UsIkhhc0xhYmVsMiI6ZmFsc2UsIklzYm4iOiI5NzgtMy02NTgtMTU2MTYt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jU4LTE1NjE3LTYiLCJVcmlTdHJpbmciOiJodHRwczovL2RvaS5vcmcvMTAuMTAwNy85NzgtMy02NTgtMTU2MTc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yMTowMzo0OSIsIk1vZGlmaWVkQnkiOiJfU2ViYXN0aWFuIEtub3BmIiwiSWQiOiIxOWEwNzBkOC1jMjYyLTRmOTEtYmU2Yy02ZTAyZDZmNjFjMDEiLCJNb2RpZmllZE9uIjoiMjAyMi0xMS0yM1QyMTowMzo0OSIsIlByb2plY3QiOnsiJHJlZiI6IjgifX1dLCJPcmdhbml6YXRpb25zIjpbXSwiT3RoZXJzSW52b2x2ZWQiOltdLCJQbGFjZU9mUHVibGljYXRpb24iOiJXaWVzYmFkZW4iLCJQdWJsaXNoZXJzIjpbeyIkaWQiOiIxNS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}</w:instrText>
          </w:r>
          <w:r w:rsidR="00387DF8">
            <w:fldChar w:fldCharType="separate"/>
          </w:r>
          <w:r w:rsidR="00EE6313">
            <w:t>(Meier und Portmann 2016, S. 261)</w:t>
          </w:r>
          <w:r w:rsidR="00387DF8">
            <w:fldChar w:fldCharType="end"/>
          </w:r>
        </w:sdtContent>
      </w:sdt>
      <w:r w:rsidR="00387DF8">
        <w:t xml:space="preserve"> am Beispiel von Staus </w:t>
      </w:r>
      <w:r w:rsidR="00BC5EBE">
        <w:t>berücksichtigen können.</w:t>
      </w:r>
      <w:r w:rsidR="00F8685B">
        <w:t xml:space="preserve"> Schaaf und Wilke </w:t>
      </w:r>
      <w:sdt>
        <w:sdtPr>
          <w:alias w:val="To edit, see citavi.com/edit"/>
          <w:tag w:val="CitaviPlaceholder#328acc91-700e-484f-8063-000e9b112d28"/>
          <w:id w:val="-1509739301"/>
          <w:placeholder>
            <w:docPart w:val="D61A39FEECDD4AC79A190F8819B65253"/>
          </w:placeholder>
        </w:sdtPr>
        <w:sdtContent>
          <w:r w:rsidR="00F8685B">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GMyZTMwLTFmNTktNGM4MC1iMzI4LTZkN2Y5M2YxY2JhYiIsIlJhbmdlTGVuZ3RoIjo2LCJSZWZlcmVuY2VJZCI6IjY4MmIwMzc2LWQ2ZjktNDZjNi04YzdkLWMwMjE4ZjczNzY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zNjUvczQwNzAyLTAxNS0wMTQ5LXgiLCJVcmlTdHJpbmciOiJodHRwczovL2RvaS5vcmcvMTAuMTM2NS9zNDA3MDItMDE1LTAxNDkt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SkifV19LCJUYWciOiJDaXRhdmlQbGFjZWhvbGRlciMzMjhhY2M5MS03MDBlLTQ4NGYtODA2My0wMDBlOWIxMTJkMjgiLCJUZXh0IjoiKDIwMTUpIiwiV0FJVmVyc2lvbiI6IjYuMTAuMC4wIn0=}</w:instrText>
          </w:r>
          <w:r w:rsidR="00F8685B">
            <w:fldChar w:fldCharType="separate"/>
          </w:r>
          <w:r w:rsidR="00EE6313">
            <w:t>(2015)</w:t>
          </w:r>
          <w:r w:rsidR="00F8685B">
            <w:fldChar w:fldCharType="end"/>
          </w:r>
        </w:sdtContent>
      </w:sdt>
      <w:r w:rsidR="00BC5EBE">
        <w:t xml:space="preserve"> </w:t>
      </w:r>
      <w:r w:rsidR="00F8685B">
        <w:t xml:space="preserve">konstruieren ein noch umfangreicheres Beispiel, in dem </w:t>
      </w:r>
      <w:r w:rsidR="00595EF0">
        <w:t xml:space="preserve">als Folge eines Verkehrsunfalls beispielsweise </w:t>
      </w:r>
      <w:r w:rsidR="00644429">
        <w:t>Rettungskräfte automatisch alarmiert und zur Einsatzstelle geschickt werden und Linienbusse</w:t>
      </w:r>
      <w:r w:rsidR="00102AC0">
        <w:t xml:space="preserve">, die </w:t>
      </w:r>
      <w:r w:rsidR="00BC0905">
        <w:t xml:space="preserve">durch den Einsatz von Echtzeitdaten </w:t>
      </w:r>
      <w:r w:rsidR="00102AC0">
        <w:t xml:space="preserve">selbstständig planmäßige Anschlüsse über die entstehende Verspätung informieren können </w:t>
      </w:r>
      <w:sdt>
        <w:sdtPr>
          <w:alias w:val="To edit, see citavi.com/edit"/>
          <w:tag w:val="CitaviPlaceholder#ee4fe6fd-94b0-429f-afff-f7f58fbef3c8"/>
          <w:id w:val="1356614296"/>
          <w:placeholder>
            <w:docPart w:val="D61A39FEECDD4AC79A190F8819B65253"/>
          </w:placeholder>
        </w:sdtPr>
        <w:sdtContent>
          <w:r w:rsidR="00F049FA">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kxYTlhLWIxNTYtNDMzNy1iOGI4LWFkMmNlMGUyODQwNiIsIlJhbmdlTGVuZ3RoIjozNiwiUmVmZXJlbmNlSWQiOiI2ODJiMDM3Ni1kNmY5LTQ2YzYtOGM3ZC1jMDIxOGY3Mzc2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Y1L3M0MDcwMi0wMTUtMDE0OS14IiwiVXJpU3RyaW5nIjoiaHR0cHM6Ly9kb2kub3JnLzEwLjEzNjUvczQwNzAyLTAxNS0wMTQ5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jaGFhZiB1bmQgV2lsa2UgMjAxNSwgUy4gNTYzKSJ9XX0sIlRhZyI6IkNpdGF2aVBsYWNlaG9sZGVyI2VlNGZlNmZkLTk0YjAtNDI5Zi1hZmZmLWY3ZjU4ZmJlZjNjOCIsIlRleHQiOiIodmdsLiBTY2hhYWYgdW5kIFdpbGtlIDIwMTUsIFMuIDU2MykiLCJXQUlWZXJzaW9uIjoiNi4xMC4wLjAifQ==}</w:instrText>
          </w:r>
          <w:r w:rsidR="00F049FA">
            <w:fldChar w:fldCharType="separate"/>
          </w:r>
          <w:r w:rsidR="00EE6313">
            <w:t>(vgl. Schaaf und Wilke 2015, S. 563)</w:t>
          </w:r>
          <w:r w:rsidR="00F049FA">
            <w:fldChar w:fldCharType="end"/>
          </w:r>
        </w:sdtContent>
      </w:sdt>
      <w:r w:rsidR="00F049FA">
        <w:t xml:space="preserve">. </w:t>
      </w:r>
      <w:r w:rsidR="00E2320D">
        <w:t>Alle regelmäßigen ÖV-Nutzenden wissen aus Erfahrung, dass solche Showcase-Beispiele von der Realität der meisten Verkehrsbetriebe und dere</w:t>
      </w:r>
      <w:r w:rsidR="00F868C7">
        <w:t>n</w:t>
      </w:r>
      <w:r w:rsidR="00E2320D">
        <w:t xml:space="preserve"> Umfeld weit divergieren. </w:t>
      </w:r>
      <w:r w:rsidR="00F868C7">
        <w:t>Smart City</w:t>
      </w:r>
      <w:r w:rsidR="005F389C">
        <w:t>-</w:t>
      </w:r>
      <w:r w:rsidR="00BC5EBE">
        <w:t>Lösung</w:t>
      </w:r>
      <w:r w:rsidR="005F389C">
        <w:t>en</w:t>
      </w:r>
      <w:r w:rsidR="00BC5EBE">
        <w:t xml:space="preserve"> setzen erwartungsgemäß die Aufnahme und Verteilung einer </w:t>
      </w:r>
      <w:r w:rsidR="00A665EC">
        <w:t xml:space="preserve">entsprechenden </w:t>
      </w:r>
      <w:r w:rsidR="00BC5EBE">
        <w:t xml:space="preserve">Meldung über ein Ereignis mit einem sichergestellten Wahrheitsgrad voraus. </w:t>
      </w:r>
      <w:r w:rsidR="005B50C2">
        <w:t xml:space="preserve">Falschmeldungen könnten insbesondere in Bezug auf das Beispiel mit den Rettungskräften </w:t>
      </w:r>
      <w:r w:rsidR="00A272BC">
        <w:t>drastische</w:t>
      </w:r>
      <w:r w:rsidR="005B50C2">
        <w:t xml:space="preserve"> Folgen haben. </w:t>
      </w:r>
      <w:r w:rsidR="00301F27">
        <w:t xml:space="preserve">Ferner ist es für ein flächendeckend funktionierendes System eine hinreichend große Ausstattung mit </w:t>
      </w:r>
      <w:r w:rsidR="00F14E64">
        <w:t>aktueller</w:t>
      </w:r>
      <w:r w:rsidR="00301F27">
        <w:t xml:space="preserve"> Sensorik erforderlich</w:t>
      </w:r>
      <w:r w:rsidR="00F14E64">
        <w:t>, um notwendige Datenmengen sammeln und in adäquater Latenzzeit verarbeiten zu können</w:t>
      </w:r>
      <w:r w:rsidR="00900CF6">
        <w:t xml:space="preserve"> </w:t>
      </w:r>
      <w:sdt>
        <w:sdtPr>
          <w:alias w:val="To edit, see citavi.com/edit"/>
          <w:tag w:val="CitaviPlaceholder#d7c47a46-d592-4397-bb06-b2ae7ce5fc74"/>
          <w:id w:val="32779372"/>
          <w:placeholder>
            <w:docPart w:val="D61A39FEECDD4AC79A190F8819B65253"/>
          </w:placeholder>
        </w:sdtPr>
        <w:sdtContent>
          <w:r w:rsidR="00900CF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GFmMGFkLTllN2YtNDViZC1iM2YzLWRhOGM2MGQ5ZDQzMSIsIlJhbmdlTGVuZ3RoIjozOC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2IiwiU3RhcnRQYWdlIjp7IiRpZCI6IjUiLCIkdHlwZSI6IlN3aXNzQWNhZGVtaWMuUGFnZU51bWJlciwgU3dpc3NBY2FkZW1pYyIsIklzRnVsbHlOdW1lcmljIjp0cnVlLCJOdW1iZXIiOjI2NiwiTnVtYmVyaW5nVHlwZSI6MCwiTnVtZXJhbFN5c3RlbSI6MCwiT3JpZ2luYWxTdHJpbmciOiIyNjYiLCJQcmV0dHlTdHJpbmciOiIyNj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TZWJhc3RpYW5cXEFwcERhdGFcXExvY2FsXFxUZW1wXFx6b2dpcXlpZi5qcGciLCJVcmlTdHJpbmciOiIxNTZlZTc2Ni1lNDMxLTRiM2MtOTE3ZC1kMjdmMmE5YWRkM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NTYxNy02IiwiRWRpdG9ycyI6W10sIkV2YWx1YXRpb25Db21wbGV4aXR5IjowLCJFdmFsdWF0aW9uU291cmNlVGV4dEZvcm1hdCI6MCwiR3JvdXBzIjpbXSwiSGFzTGFiZWwxIjpmYWxzZSwiSGFzTGFiZWwyIjpmYWxzZSwiSXNibiI6Ijk3OC0zLTY1OC0xNTYxNi0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TU2MTctNiIsIlVyaVN0cmluZyI6Imh0dHBzOi8vZG9pLm9yZy8xMC4xMDA3Lzk3OC0zLTY1OC0xNTYx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TWVpZXIgdW5kIFBvcnRtYW5uIDIwMTYsIFMuIDI2NikifV19LCJUYWciOiJDaXRhdmlQbGFjZWhvbGRlciNkN2M0N2E0Ni1kNTkyLTQzOTctYmIwNi1iMmFlN2NlNWZjNzQiLCJUZXh0IjoiKHZnbC4gTWVpZXIgdW5kIFBvcnRtYW5uIDIwMTYsIFMuIDI2NikiLCJXQUlWZXJzaW9uIjoiNi4xMC4wLjAifQ==}</w:instrText>
          </w:r>
          <w:r w:rsidR="00900CF6">
            <w:fldChar w:fldCharType="separate"/>
          </w:r>
          <w:r w:rsidR="00EE6313">
            <w:t>(vgl. Meier und Portmann 2016, S. 266)</w:t>
          </w:r>
          <w:r w:rsidR="00900CF6">
            <w:fldChar w:fldCharType="end"/>
          </w:r>
        </w:sdtContent>
      </w:sdt>
      <w:r w:rsidR="00301F27">
        <w:t>.</w:t>
      </w:r>
      <w:r w:rsidR="002077BD">
        <w:t xml:space="preserve"> </w:t>
      </w:r>
      <w:r w:rsidR="00B85153">
        <w:t>Inwiefern</w:t>
      </w:r>
      <w:r w:rsidR="00D73CA1">
        <w:t xml:space="preserve"> Daten aus vorhandenen Smart City</w:t>
      </w:r>
      <w:r w:rsidR="005F389C">
        <w:t>-</w:t>
      </w:r>
      <w:r w:rsidR="00B85153">
        <w:t>Plat</w:t>
      </w:r>
      <w:r w:rsidR="00812C37">
        <w:t>t</w:t>
      </w:r>
      <w:r w:rsidR="00B85153">
        <w:t>formen</w:t>
      </w:r>
      <w:r w:rsidR="00D73CA1">
        <w:t xml:space="preserve"> für den Einsatz als Störungsmelder in einem ITCS dienen kann, hängt also maßgeblich vom Umsetzungsgrad </w:t>
      </w:r>
      <w:r w:rsidR="00CA1E3A">
        <w:t xml:space="preserve">entsprechender Systeme ab. </w:t>
      </w:r>
      <w:r w:rsidR="00B85153">
        <w:t xml:space="preserve">Dieser wurde 2018 </w:t>
      </w:r>
      <w:r w:rsidR="00E7009D">
        <w:t xml:space="preserve">vom Deutschen Institut für Urbanistik </w:t>
      </w:r>
      <w:r w:rsidR="006E0180">
        <w:t xml:space="preserve">für </w:t>
      </w:r>
      <w:r w:rsidR="004805B9">
        <w:t xml:space="preserve">die 200 Städte mit dem höchsten Bevölkerungsgrad in Deutschland </w:t>
      </w:r>
      <w:r w:rsidR="001E4247">
        <w:t>umfangreich erhoben.</w:t>
      </w:r>
      <w:r w:rsidR="00E7009D">
        <w:br w:type="page"/>
      </w:r>
    </w:p>
    <w:p w14:paraId="4316182F" w14:textId="4199C64D" w:rsidR="00786C60" w:rsidRDefault="00E7009D" w:rsidP="00786C60">
      <w:r>
        <w:rPr>
          <w:noProof/>
        </w:rPr>
        <mc:AlternateContent>
          <mc:Choice Requires="wps">
            <w:drawing>
              <wp:anchor distT="0" distB="0" distL="114300" distR="114300" simplePos="0" relativeHeight="251658266" behindDoc="0" locked="0" layoutInCell="1" allowOverlap="1" wp14:anchorId="1282F2C7" wp14:editId="122BA112">
                <wp:simplePos x="0" y="0"/>
                <wp:positionH relativeFrom="column">
                  <wp:posOffset>-1905</wp:posOffset>
                </wp:positionH>
                <wp:positionV relativeFrom="paragraph">
                  <wp:posOffset>4030980</wp:posOffset>
                </wp:positionV>
                <wp:extent cx="5579745" cy="635"/>
                <wp:effectExtent l="0" t="0" r="0" b="0"/>
                <wp:wrapTopAndBottom/>
                <wp:docPr id="199" name="Textfeld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AF5326C" w14:textId="22376C63" w:rsidR="00121402" w:rsidRPr="00121402" w:rsidRDefault="00121402" w:rsidP="00121402">
                            <w:pPr>
                              <w:pStyle w:val="Beschriftung"/>
                              <w:rPr>
                                <w:noProof/>
                                <w:vanish/>
                                <w:sz w:val="21"/>
                                <w:specVanish/>
                              </w:rPr>
                            </w:pPr>
                            <w:bookmarkStart w:id="52" w:name="_Toc120181763"/>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CF5791">
                              <w:rPr>
                                <w:b/>
                                <w:bCs w:val="0"/>
                                <w:noProof/>
                              </w:rPr>
                              <w:t>10</w:t>
                            </w:r>
                            <w:r w:rsidRPr="00E7009D">
                              <w:rPr>
                                <w:b/>
                                <w:bCs w:val="0"/>
                              </w:rPr>
                              <w:fldChar w:fldCharType="end"/>
                            </w:r>
                            <w:r w:rsidRPr="00E7009D">
                              <w:rPr>
                                <w:b/>
                                <w:bCs w:val="0"/>
                              </w:rPr>
                              <w:t>:</w:t>
                            </w:r>
                            <w:r>
                              <w:t xml:space="preserve"> Umsetzungsgrad von Smart City Projekten in Deutschlands 200 größten Städten</w:t>
                            </w:r>
                            <w:bookmarkEnd w:id="52"/>
                          </w:p>
                          <w:p w14:paraId="0562EA0B" w14:textId="291890D3" w:rsidR="00E7009D" w:rsidRPr="002C0553" w:rsidRDefault="00121402" w:rsidP="00121402">
                            <w:pPr>
                              <w:pStyle w:val="BeschriftungOhneEintrag"/>
                              <w:rPr>
                                <w:noProof/>
                                <w:sz w:val="21"/>
                              </w:rPr>
                            </w:pPr>
                            <w:r>
                              <w:t xml:space="preserve"> (Quelle: </w:t>
                            </w:r>
                            <w:sdt>
                              <w:sdtPr>
                                <w:alias w:val="To edit, see citavi.com/edit"/>
                                <w:tag w:val="CitaviPlaceholder#20e90bd1-eeda-4f28-9c15-944164c786d1"/>
                                <w:id w:val="147481839"/>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82F2C7" id="Textfeld 199" o:spid="_x0000_s1050" type="#_x0000_t202" style="position:absolute;left:0;text-align:left;margin-left:-.15pt;margin-top:317.4pt;width:439.35pt;height:.05pt;z-index:2516582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" stroked="f">
                <v:textbox style="mso-fit-shape-to-text:t" inset="0,0,0,0">
                  <w:txbxContent>
                    <w:p w14:paraId="0AF5326C" w14:textId="22376C63" w:rsidR="00121402" w:rsidRPr="00121402" w:rsidRDefault="00121402" w:rsidP="00121402">
                      <w:pPr>
                        <w:pStyle w:val="Beschriftung"/>
                        <w:rPr>
                          <w:noProof/>
                          <w:vanish/>
                          <w:sz w:val="21"/>
                          <w:specVanish/>
                        </w:rPr>
                      </w:pPr>
                      <w:bookmarkStart w:id="53" w:name="_Toc120181763"/>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CF5791">
                        <w:rPr>
                          <w:b/>
                          <w:bCs w:val="0"/>
                          <w:noProof/>
                        </w:rPr>
                        <w:t>10</w:t>
                      </w:r>
                      <w:r w:rsidRPr="00E7009D">
                        <w:rPr>
                          <w:b/>
                          <w:bCs w:val="0"/>
                        </w:rPr>
                        <w:fldChar w:fldCharType="end"/>
                      </w:r>
                      <w:r w:rsidRPr="00E7009D">
                        <w:rPr>
                          <w:b/>
                          <w:bCs w:val="0"/>
                        </w:rPr>
                        <w:t>:</w:t>
                      </w:r>
                      <w:r>
                        <w:t xml:space="preserve"> Umsetzungsgrad von Smart City Projekten in Deutschlands 200 größten Städten</w:t>
                      </w:r>
                      <w:bookmarkEnd w:id="53"/>
                    </w:p>
                    <w:p w14:paraId="0562EA0B" w14:textId="291890D3" w:rsidR="00E7009D" w:rsidRPr="002C0553" w:rsidRDefault="00121402" w:rsidP="00121402">
                      <w:pPr>
                        <w:pStyle w:val="BeschriftungOhneEintrag"/>
                        <w:rPr>
                          <w:noProof/>
                          <w:sz w:val="21"/>
                        </w:rPr>
                      </w:pPr>
                      <w:r>
                        <w:t xml:space="preserve"> (Quelle: </w:t>
                      </w:r>
                      <w:sdt>
                        <w:sdtPr>
                          <w:alias w:val="To edit, see citavi.com/edit"/>
                          <w:tag w:val="CitaviPlaceholder#20e90bd1-eeda-4f28-9c15-944164c786d1"/>
                          <w:id w:val="147481839"/>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v:textbox>
                <w10:wrap type="topAndBottom"/>
              </v:shape>
            </w:pict>
          </mc:Fallback>
        </mc:AlternateContent>
      </w:r>
      <w:r>
        <w:rPr>
          <w:noProof/>
        </w:rPr>
        <w:drawing>
          <wp:anchor distT="0" distB="0" distL="114300" distR="114300" simplePos="0" relativeHeight="251658265" behindDoc="0" locked="0" layoutInCell="1" allowOverlap="1" wp14:anchorId="148EE959" wp14:editId="184C78B8">
            <wp:simplePos x="0" y="0"/>
            <wp:positionH relativeFrom="margin">
              <wp:align>right</wp:align>
            </wp:positionH>
            <wp:positionV relativeFrom="paragraph">
              <wp:posOffset>532130</wp:posOffset>
            </wp:positionV>
            <wp:extent cx="5579745" cy="3441700"/>
            <wp:effectExtent l="0" t="0" r="1905" b="6350"/>
            <wp:wrapTopAndBottom/>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579745" cy="3441700"/>
                    </a:xfrm>
                    <a:prstGeom prst="rect">
                      <a:avLst/>
                    </a:prstGeom>
                  </pic:spPr>
                </pic:pic>
              </a:graphicData>
            </a:graphic>
          </wp:anchor>
        </w:drawing>
      </w:r>
      <w:r w:rsidR="001E4247">
        <w:t>Die folgende Grafik zeigt den Umsetzungsgrad verschiedener Smart City</w:t>
      </w:r>
      <w:r w:rsidR="005F389C">
        <w:t>-</w:t>
      </w:r>
      <w:r w:rsidR="001E4247">
        <w:t>Projekte in diesen Städten:</w:t>
      </w:r>
    </w:p>
    <w:p w14:paraId="42709EEA" w14:textId="3BD8AA17" w:rsidR="00786C60" w:rsidRDefault="0074071C" w:rsidP="00786C60">
      <w:r>
        <w:t>Es ist zu erkennen, dass gut zwei Drittel aller betrachteten Städte mit Stand 2018 keine Umsetzung</w:t>
      </w:r>
      <w:r w:rsidR="001B7D49">
        <w:t xml:space="preserve"> von Smart City-Projekten forciert haben. Vom verbleibenden Drittel sind wiederrum nur die Hälfte </w:t>
      </w:r>
      <w:r w:rsidR="00AB3237">
        <w:t xml:space="preserve">von umfangreicherer Natur und spiegeln konkrete Ansätze zur intermodalen Einbindung </w:t>
      </w:r>
      <w:r w:rsidR="00240E0F">
        <w:t xml:space="preserve">in kommunale Dienste vor </w:t>
      </w:r>
      <w:sdt>
        <w:sdtPr>
          <w:alias w:val="To edit, see citavi.com/edit"/>
          <w:tag w:val="CitaviPlaceholder#c5cf7617-d6cb-4fe8-82a0-7e809138ac17"/>
          <w:id w:val="-147973081"/>
          <w:placeholder>
            <w:docPart w:val="5DEFB891F7AD45129389C56799B16D81"/>
          </w:placeholder>
        </w:sdtPr>
        <w:sdtContent>
          <w:r w:rsidR="00240E0F">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QyODAwLTZhOGMtNDIzYS1iOWYxLTY2OGU0OTQwMTVjYy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NykifV19LCJUYWciOiJDaXRhdmlQbGFjZWhvbGRlciNjNWNmNzYxNy1kNmNiLTRmZTgtODJhMC03ZTgwOTEzOGFjMTciLCJUZXh0IjoiKHZnbC4gU29pa2UgdW5kIExpYmJlIDIwMTgsIFMuIDcpIiwiV0FJVmVyc2lvbiI6IjYuMTAuMC4wIn0=}</w:instrText>
          </w:r>
          <w:r w:rsidR="00240E0F">
            <w:fldChar w:fldCharType="separate"/>
          </w:r>
          <w:r w:rsidR="00EE6313">
            <w:t>(vgl. Soike und Libbe 2018, S. 7)</w:t>
          </w:r>
          <w:r w:rsidR="00240E0F">
            <w:fldChar w:fldCharType="end"/>
          </w:r>
        </w:sdtContent>
      </w:sdt>
      <w:r w:rsidR="00240E0F">
        <w:t xml:space="preserve">. </w:t>
      </w:r>
      <w:r w:rsidR="002406A8">
        <w:t xml:space="preserve">Die Stadt Pforzheim belegt dabei immerhin den 63. Platz </w:t>
      </w:r>
      <w:sdt>
        <w:sdtPr>
          <w:alias w:val="To edit, see citavi.com/edit"/>
          <w:tag w:val="CitaviPlaceholder#f4bc4793-5333-4e8e-aced-8e617b38482e"/>
          <w:id w:val="1126740306"/>
          <w:placeholder>
            <w:docPart w:val="5DEFB891F7AD45129389C56799B16D81"/>
          </w:placeholder>
        </w:sdtPr>
        <w:sdtContent>
          <w:r w:rsidR="000D356E">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N0YXRpc3RhLmNvbS9zdGF0aXN0aWsvZGF0ZW4vc3R1ZGllLzEzNTMvdW1mcmFnZS9laW53b2huZXJ6YWhsZW4tZGVyLWdyb3Nzc3RhZWR0ZS1kZXV0c2NobGFuZHMvIiwiVXJpU3RyaW5nIjoiaHR0cHM6Ly9kZS5zdGF0aXN0YS5jb20vc3RhdGlzdGlrL2RhdGVuL3N0dWRpZS8xMzUzL3VtZnJhZ2UvZWlud29obmVyemFobGVuLWRlci1ncm9zc3N0YWVkdGUtZGV1dHNjaGxhbmR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U3RhdGlzdGlzY2hlcyBCdW5kZXNhbXQgMjAyMDsgeml0aWVydCBuYWNoIGRlLnN0YXRpc3RhLmNvbSkifV19LCJUYWciOiJDaXRhdmlQbGFjZWhvbGRlciNmNGJjNDc5My01MzMzLTRlOGUtYWNlZC04ZTYxN2IzODQ4MmUiLCJUZXh0IjoiKHZnbC4gU3RhdGlzdGlzY2hlcyBCdW5kZXNhbXQgMjAyMDsgeml0aWVydCBuYWNoIGRlLnN0YXRpc3RhLmNvbSkiLCJXQUlWZXJzaW9uIjoiNi4xMC4wLjAifQ==}</w:instrText>
          </w:r>
          <w:r w:rsidR="000D356E">
            <w:fldChar w:fldCharType="separate"/>
          </w:r>
          <w:r w:rsidR="00EE6313">
            <w:t>(vgl. Statistisches Bundesamt 2020; zitiert nach de.statista.com)</w:t>
          </w:r>
          <w:r w:rsidR="000D356E">
            <w:fldChar w:fldCharType="end"/>
          </w:r>
        </w:sdtContent>
      </w:sdt>
      <w:r w:rsidR="001800A3">
        <w:t xml:space="preserve"> und bietet </w:t>
      </w:r>
      <w:r w:rsidR="00CE0D04">
        <w:t xml:space="preserve">nach aktuellem Stand sogar </w:t>
      </w:r>
      <w:r w:rsidR="00920E2B">
        <w:t xml:space="preserve">öffentliche </w:t>
      </w:r>
      <w:r w:rsidR="00CE0D04">
        <w:t>Smart City-Projekte für die Bürgerschaft an. Bezug zu Verkehrsstörungen hat jedoch nach aktuellem Stand (2022) keines dieser Projekte.</w:t>
      </w:r>
      <w:r w:rsidR="0013065B">
        <w:t xml:space="preserve"> Zusammenfassend lässt sich festhalten, dass </w:t>
      </w:r>
      <w:r w:rsidR="0025002A">
        <w:t>die Mehrheit der deutschen Städte bislang keine Bestrebungen zum Ausbau von Smart City-Projekten zeigt</w:t>
      </w:r>
      <w:r w:rsidR="00D8785D">
        <w:t xml:space="preserve"> und sich die aktiven Städte in der Hauptsache auf Großstädte reduzieren lassen </w:t>
      </w:r>
      <w:sdt>
        <w:sdtPr>
          <w:alias w:val="To edit, see citavi.com/edit"/>
          <w:tag w:val="CitaviPlaceholder#ce9c4f75-698a-4671-b958-6b3afc1ac7c3"/>
          <w:id w:val="587506698"/>
          <w:placeholder>
            <w:docPart w:val="5DEFB891F7AD45129389C56799B16D81"/>
          </w:placeholder>
        </w:sdtPr>
        <w:sdtContent>
          <w:r w:rsidR="00D8785D">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GVhZmQxLWE2YmQtNDRiYS05MWVkLWUxN2M0MDk1YjA3OS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OCkifV19LCJUYWciOiJDaXRhdmlQbGFjZWhvbGRlciNjZTljNGY3NS02OThhLTQ2NzEtYjk1OC02YjNhZmMxYWM3YzMiLCJUZXh0IjoiKHZnbC4gU29pa2UgdW5kIExpYmJlIDIwMTgsIFMuIDgpIiwiV0FJVmVyc2lvbiI6IjYuMTAuMC4wIn0=}</w:instrText>
          </w:r>
          <w:r w:rsidR="00D8785D">
            <w:fldChar w:fldCharType="separate"/>
          </w:r>
          <w:r w:rsidR="00EE6313">
            <w:t>(vgl. Soike und Libbe 2018, S. 8)</w:t>
          </w:r>
          <w:r w:rsidR="00D8785D">
            <w:fldChar w:fldCharType="end"/>
          </w:r>
        </w:sdtContent>
      </w:sdt>
      <w:r w:rsidR="008E53D7">
        <w:t xml:space="preserve">. </w:t>
      </w:r>
      <w:r w:rsidR="008C4DCD">
        <w:t>Beachtet man</w:t>
      </w:r>
      <w:r w:rsidR="002077BD">
        <w:t xml:space="preserve"> zusätzlich</w:t>
      </w:r>
      <w:r w:rsidR="008C4DCD">
        <w:t xml:space="preserve"> noch die fehlende, gesellschaftlich durchgesetzte Definition des Begriffes der Smart City</w:t>
      </w:r>
      <w:r w:rsidR="006533E0">
        <w:t xml:space="preserve"> </w:t>
      </w:r>
      <w:sdt>
        <w:sdtPr>
          <w:alias w:val="To edit, see citavi.com/edit"/>
          <w:tag w:val="CitaviPlaceholder#7ab66024-1967-4339-85eb-951bc69fa312"/>
          <w:id w:val="686717086"/>
          <w:placeholder>
            <w:docPart w:val="5DEFB891F7AD45129389C56799B16D81"/>
          </w:placeholder>
        </w:sdtPr>
        <w:sdtContent>
          <w:r w:rsidR="000907A2">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BjMTA4LWQyNmMtNGVkOS1iYmE4LTU0MTdjNzRmOTJiMCIsIlJhbmdlTGVuZ3RoIjo0MiwiUmVmZXJlbmNlSWQiOiI1OTAxNmFhMi03MjUwLTRjNWItODhjNC0yMTVkZjFjZTY1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RG9pIjoiMTAuMTAwNy85NzgtMy02NjItNjE5NTktOSIsIkVkaXRvcnMiOlt7IiRpZCI6Ijc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zk3OC0zLTY2Mi02MTk1OS05IiwiVXJpU3RyaW5nIjoiaHR0cHM6Ly9kb2kub3JnLzEwLjEwMDcvOTc4LTMtNjYyLTYxOTU5L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Y6MDE6NTQiLCJNb2RpZmllZEJ5IjoiX1NlYmFzdGlhbiBLbm9wZiIsIklkIjoiN2Y4MGJkNmUtNWUyNC00NzY3LTlhOGMtYjg1NGIyYWEzY2EzIiwiTW9kaWZpZWRPbiI6IjIwMjItMTEtMjNUMTY6MDE6NT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ZGVwb3NpdC5kbmIuZGUvY2dpLWJpbi9kb2tzZXJ2P2lkPTQ0NTEzYWU4YmU2MzQzMDI5ZTViYTJlZWUyY2JhMTQxJnByb3Y9TSZkb2tfdmFyPTEmZG9rX2V4dD1odG0iLCJVcmlTdHJpbmciOiJodHRwOi8vZGVwb3NpdC5kbmIuZGUvY2dpLWJpbi9kb2tzZXJ2P2lkPTQ0NTEzYWU4YmU2MzQzMDI5ZTViYTJlZWUyY2JhMTQxJnByb3Y9TSZkb2tfdmFyPTEmZG9rX2V4dD1odG0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jNUMTY6MDE6NTQiLCJNb2RpZmllZEJ5IjoiX1NlYmFzdGlhbiBLbm9wZiIsIklkIjoiYTA0OGVlYWQtNDc5NC00OGMzLWE3OTItOWE3MTUxZjYyYWY4IiwiTW9kaWZpZWRPbiI6IjIwMjItMTEtMjNUMTY6MDE6NT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nYnYuZGUvZG1zL3pidy8xNzAwMzY1OTkxLnBkZiIsIlVyaVN0cmluZyI6Imh0dHBzOi8vd3d3Lmdidi5kZS9kbXMvemJ3LzE3MDAzNjU5OT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yM1QxNjowMTo1NCIsIk1vZGlmaWVkQnkiOiJfU2ViYXN0aWFuIEtub3BmIiwiSWQiOiIxMWNlZWVkMC1iYjIyLTRkNmItODk0OS03N2ViYzg4MTJmNDUiLCJNb2RpZmllZE9uIjoiMjAyMi0xMS0yM1QxNjowMT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SGVyem5lciB1bmQgU2NobWlkcGV0ZXIgMjAyMiwgUy4gNjcpIn1dfSwiVGFnIjoiQ2l0YXZpUGxhY2Vob2xkZXIjN2FiNjYwMjQtMTk2Ny00MzM5LTg1ZWItOTUxYmM2OWZhMzEyIiwiVGV4dCI6Iih2Z2wuIEhlcnpuZXIgdW5kIFNjaG1pZHBldGVyIDIwMjIsIFMuIDY3KSIsIldBSVZlcnNpb24iOiI2LjEwLjAuMCJ9}</w:instrText>
          </w:r>
          <w:r w:rsidR="000907A2">
            <w:fldChar w:fldCharType="separate"/>
          </w:r>
          <w:r w:rsidR="00EE6313">
            <w:t>(vgl. Herzner und Schmidpeter 2022, S. 67)</w:t>
          </w:r>
          <w:r w:rsidR="000907A2">
            <w:fldChar w:fldCharType="end"/>
          </w:r>
        </w:sdtContent>
      </w:sdt>
      <w:r w:rsidR="008C4DCD">
        <w:t xml:space="preserve">, erschwert dies </w:t>
      </w:r>
      <w:r w:rsidR="009A71C9">
        <w:t>die Beurteilung des Umsetzungsgrades in deutschen Städten zusätzlich.</w:t>
      </w:r>
      <w:r w:rsidR="00116DEC">
        <w:t xml:space="preserve"> Smart City-Daten scheiden daher als alleinige Quelle für Störungsinformationen in einem ITCS aus und können bestenfalls als </w:t>
      </w:r>
      <w:r w:rsidR="00CA5872">
        <w:t xml:space="preserve">zusätzliche Datenquelle angesehen werden. </w:t>
      </w:r>
      <w:r w:rsidR="00927F77">
        <w:t xml:space="preserve">Die Konzentration auf Großstädte verhindern außerdem eine flächendeckende Nutzung </w:t>
      </w:r>
      <w:r w:rsidR="00526C3A">
        <w:t xml:space="preserve">in einem ITCS, welches auch Regionalbusse überwachen soll. </w:t>
      </w:r>
      <w:r w:rsidR="00F502FA">
        <w:t>Ob in den verteilten Daten Informationen zum zu Grunde liegenden Ereignis</w:t>
      </w:r>
      <w:r w:rsidR="009B0A75">
        <w:t xml:space="preserve"> oder alternativ direkt zur voraussichtlichen Störungsdauer enthalten sind, hängt von der konkreten Implementierung einer Smart City-Plattform ab. </w:t>
      </w:r>
      <w:r w:rsidR="00CA5872">
        <w:t xml:space="preserve">Es bleibt offen, </w:t>
      </w:r>
      <w:r w:rsidR="001C2A66">
        <w:t>inwieweit</w:t>
      </w:r>
      <w:r w:rsidR="00CA5872">
        <w:t xml:space="preserve"> sich weitere Smart City-Projekte in naher Zukunft etablieren und welchen Informationsgehalt diese mitbringen werden.</w:t>
      </w:r>
    </w:p>
    <w:p w14:paraId="22CFE14B" w14:textId="18ADCF5C" w:rsidR="007F2CFC" w:rsidRDefault="00F93B8D" w:rsidP="00786C60">
      <w:r>
        <w:t xml:space="preserve">Ohne die direkte Initiative einer Kommune kommt hingegen das </w:t>
      </w:r>
      <w:r w:rsidR="007C1CC8">
        <w:t xml:space="preserve">deduktive Monitoring aus. Nach diesem Prinzip ermittelt der Anbieter Google Daten zur aktuellen Verkehrssituation. Hierbei werden anonymisierte Standortdaten von Android-Mobilgeräten ausgewertet </w:t>
      </w:r>
      <w:r w:rsidR="00A45505">
        <w:t>und auf d</w:t>
      </w:r>
      <w:r w:rsidR="00B27638">
        <w:t xml:space="preserve">as Verkehrsaufkommen umgelegt </w:t>
      </w:r>
      <w:sdt>
        <w:sdtPr>
          <w:alias w:val="To edit, see citavi.com/edit"/>
          <w:tag w:val="CitaviPlaceholder#a22818a3-125f-4a76-a233-6b3906ebbfd0"/>
          <w:id w:val="890301637"/>
          <w:placeholder>
            <w:docPart w:val="FB78462E9655418383A2A807CF794C70"/>
          </w:placeholder>
        </w:sdtPr>
        <w:sdtContent>
          <w:r w:rsidR="00B27638">
            <w:fldChar w:fldCharType="begin"/>
          </w:r>
          <w:r w:rsidR="00B276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zc5YjUwLTljZTgtNDY4OC04YzhhLTkxMjRkYzdjMjU2Yi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5NXdoeXI3ZXJ6YmF0bjBwdTQyeXdkanZqaDNtcXFidmZ0ZW9pZG9lemV1bWhjIiwiQ3JlYXRlZE9uIjoiMjAyMi0xMS0yNFQxMDo1MDozNFoiLCJNb2RpZmllZEJ5IjoieTV3aHlyN2VyemJhdG4wcHU0Mnl3ZGp2amgzbXFxYnZmdGVvaWRvZXpldW1oYyIsIklkIjoiMmUwOTliZDItMTQ2ZS00OWViLTk5OGEtZjE0NmJiNDc2M2Q2IiwiTW9kaWZpZWRPbiI6IjIwMjItMTEtMjRUMTA6NTA6MzR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5NXdoeXI3ZXJ6YmF0bjBwdTQyeXdkanZqaDNtcXFidmZ0ZW9pZG9lemV1bWhjIiwiQ3JlYXRlZE9uIjoiMjAyMi0xMS0yNFQxMDo1MDoyM1oiLCJNb2RpZmllZEJ5IjoiX1NlYmFzdGlhbiIsIklkIjoiOTlmNmZhNjEtYTlhMS00ZGU0LTk1NWEtZjhkMzI5MTMxMjdjIiwiTW9kaWZpZWRPbiI6IjIwMjItMTEtMjRUMTE6NTM6MDM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eG5lciAyMDEyLCBTLiAyNSkifV19LCJUYWciOiJDaXRhdmlQbGFjZWhvbGRlciNhMjI4MThhMy0xMjVmLTRhNzYtYTIzMy02YjM5MDZlYmJmZDAiLCJUZXh0IjoiKHZnbC4gRXhuZXIgMjAxMiwgUy4gMjUpIiwiV0FJVmVyc2lvbiI6IjYuMTAuMC4wIn0=}</w:instrText>
          </w:r>
          <w:r w:rsidR="00B27638">
            <w:fldChar w:fldCharType="separate"/>
          </w:r>
          <w:r w:rsidR="00B27638">
            <w:t>(vgl. Exner 2012, S. 25)</w:t>
          </w:r>
          <w:r w:rsidR="00B27638">
            <w:fldChar w:fldCharType="end"/>
          </w:r>
        </w:sdtContent>
      </w:sdt>
      <w:r w:rsidR="00B27638">
        <w:t>.</w:t>
      </w:r>
      <w:r w:rsidR="00500AB7">
        <w:t xml:space="preserve"> Google stellt diese Daten gegen Entgelt auch über Programmschnittstellen (API</w:t>
      </w:r>
      <w:r w:rsidR="00203124">
        <w:fldChar w:fldCharType="begin"/>
      </w:r>
      <w:r w:rsidR="00203124">
        <w:instrText xml:space="preserve"> XE "</w:instrText>
      </w:r>
      <w:r w:rsidR="00203124" w:rsidRPr="00020E9E">
        <w:instrText>API</w:instrText>
      </w:r>
      <w:r w:rsidR="00203124">
        <w:instrText>" \t "</w:instrText>
      </w:r>
      <w:r w:rsidR="00203124" w:rsidRPr="005D6E72">
        <w:rPr>
          <w:i/>
        </w:rPr>
        <w:instrText>Application Programming Interface</w:instrText>
      </w:r>
      <w:r w:rsidR="00203124">
        <w:instrText xml:space="preserve">" </w:instrText>
      </w:r>
      <w:r w:rsidR="00203124">
        <w:fldChar w:fldCharType="end"/>
      </w:r>
      <w:r w:rsidR="00500AB7">
        <w:t>) zur Verfügung.</w:t>
      </w:r>
      <w:r w:rsidR="001308CC">
        <w:t xml:space="preserve"> </w:t>
      </w:r>
    </w:p>
    <w:p w14:paraId="612398E2" w14:textId="3FD8216F" w:rsidR="009B0A75" w:rsidRDefault="00436E18" w:rsidP="00786C60">
      <w:r>
        <w:t xml:space="preserve">Eine Alternative zum Abgriff von Daten Dritter aus Smart City-Systemen </w:t>
      </w:r>
      <w:r w:rsidR="00911466">
        <w:t xml:space="preserve">oder Datenbrokern </w:t>
      </w:r>
      <w:r w:rsidR="00A019D6">
        <w:t xml:space="preserve">bieten viele ITCS bereits </w:t>
      </w:r>
      <w:r w:rsidR="00C45965">
        <w:t xml:space="preserve">in Form sogenannter </w:t>
      </w:r>
      <w:r w:rsidR="00C45965" w:rsidRPr="00C45965">
        <w:rPr>
          <w:i/>
          <w:iCs/>
        </w:rPr>
        <w:t>kodierter Meldungen</w:t>
      </w:r>
      <w:r w:rsidR="00C45965">
        <w:t xml:space="preserve"> </w:t>
      </w:r>
      <w:r w:rsidR="00A019D6">
        <w:t>an</w:t>
      </w:r>
      <w:r w:rsidR="00C45965">
        <w:t xml:space="preserve"> </w:t>
      </w:r>
      <w:sdt>
        <w:sdtPr>
          <w:alias w:val="To edit, see citavi.com/edit"/>
          <w:tag w:val="CitaviPlaceholder#3da9c719-a11f-413b-bd2b-84f7ad6d42ce"/>
          <w:id w:val="149486853"/>
          <w:placeholder>
            <w:docPart w:val="AEC7206CA02C49A4A0A467DBDCC1FEC3"/>
          </w:placeholder>
        </w:sdtPr>
        <w:sdtContent>
          <w:r w:rsidR="00AE1A5B">
            <w:fldChar w:fldCharType="begin"/>
          </w:r>
          <w:r w:rsidR="00AE1A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TNkNGMxLTE1MTAtNDY5OC05ODA2LWFmOGVkOGI5Y2I5MCIsIlJhbmdlTGVuZ3RoIjoyNSwiUmVmZXJlbmNlSWQiOiIzZGExZDBjZS03OWVmLTQzYmMtODUyMC1lMjgzMDIyOTBm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mb3BzLmRlL3dwLWNvbnRlbnQvdXBsb2Fkcy8yMDIwLzA5LzcwLjA5NDZfU2NobHVzc2Jlci5PZVYtRGF0ZW4tZi5kLk5BUF8ucGRmIiwiVXJpU3RyaW5nIjoiaHR0cHM6Ly9mb3BzLmRlL3dwLWNvbnRlbnQvdXBsb2Fkcy8yMDIwLzA5LzcwLjA5NDZfU2NobHVzc2Jlci5PZVYtRGF0ZW4tZi5kLk5BUF8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ERUxGSSAyMDIwLCBTLiAxMjIpIn1dfSwiVGFnIjoiQ2l0YXZpUGxhY2Vob2xkZXIjM2RhOWM3MTktYTExZi00MTNiLWJkMmItODRmN2FkNmQ0MmNlIiwiVGV4dCI6Iih2Z2wuIERFTEZJIDIwMjAsIFMuIDEyMikiLCJXQUlWZXJzaW9uIjoiNi4xMC4wLjAifQ==}</w:instrText>
          </w:r>
          <w:r w:rsidR="00AE1A5B">
            <w:fldChar w:fldCharType="separate"/>
          </w:r>
          <w:r w:rsidR="00EE6313">
            <w:t>(vgl. DELFI 2020, S. 122)</w:t>
          </w:r>
          <w:r w:rsidR="00AE1A5B">
            <w:fldChar w:fldCharType="end"/>
          </w:r>
        </w:sdtContent>
      </w:sdt>
      <w:r w:rsidR="00A019D6">
        <w:t>.</w:t>
      </w:r>
      <w:r w:rsidR="00E874B4">
        <w:t xml:space="preserve"> Unter diesem zunächst undurchsichtigen Begriff verstehen sich vordefinierte Textnachrichten, welche das Fahrpersonal </w:t>
      </w:r>
      <w:r w:rsidR="008D0A4B">
        <w:t xml:space="preserve">an die Leitstelle zum Austausch von Informationen </w:t>
      </w:r>
      <w:r w:rsidR="00491844">
        <w:t>senden</w:t>
      </w:r>
      <w:r w:rsidR="008D0A4B">
        <w:t xml:space="preserve"> kann. Der Inhalt dieser Na</w:t>
      </w:r>
      <w:r w:rsidR="00AB083C">
        <w:t>chrichten kann in jedem System von der Administration festgelegt werden, sodass nahezu alle Formen von Nachricht</w:t>
      </w:r>
      <w:r w:rsidR="00491844">
        <w:t>en</w:t>
      </w:r>
      <w:r w:rsidR="00AB083C">
        <w:t xml:space="preserve"> ausgetauscht werden können.</w:t>
      </w:r>
      <w:r w:rsidR="0016598B">
        <w:t xml:space="preserve"> </w:t>
      </w:r>
      <w:r w:rsidR="00491844">
        <w:t>Gängige Beispiele sind in de</w:t>
      </w:r>
      <w:r w:rsidR="003C6D78">
        <w:t>r folgenden</w:t>
      </w:r>
      <w:r w:rsidR="00491844">
        <w:t xml:space="preserve"> </w:t>
      </w:r>
      <w:r w:rsidR="003C6D78">
        <w:t>Abbildung</w:t>
      </w:r>
      <w:r w:rsidR="00491844">
        <w:t xml:space="preserve"> zu sehen:</w:t>
      </w:r>
    </w:p>
    <w:p w14:paraId="785B220A" w14:textId="568F99FC" w:rsidR="00491844" w:rsidRDefault="00491844" w:rsidP="00786C60">
      <w:r>
        <w:t>[Bild]</w:t>
      </w:r>
    </w:p>
    <w:p w14:paraId="22B9334D" w14:textId="77777777" w:rsidR="00D621EA" w:rsidRDefault="00D621EA" w:rsidP="00786C60"/>
    <w:p w14:paraId="1963066C" w14:textId="77777777" w:rsidR="00D621EA" w:rsidRDefault="00D621EA" w:rsidP="00786C60"/>
    <w:p w14:paraId="45766439" w14:textId="77777777" w:rsidR="00D621EA" w:rsidRDefault="00D621EA" w:rsidP="00786C60"/>
    <w:p w14:paraId="2F19E6EB" w14:textId="77777777" w:rsidR="00D621EA" w:rsidRDefault="00D621EA" w:rsidP="00786C60"/>
    <w:p w14:paraId="4EB0F4C4" w14:textId="77777777" w:rsidR="00D621EA" w:rsidRDefault="00D621EA" w:rsidP="00786C60"/>
    <w:p w14:paraId="3A727831" w14:textId="77777777" w:rsidR="00D621EA" w:rsidRDefault="00D621EA" w:rsidP="00786C60"/>
    <w:p w14:paraId="5B961426" w14:textId="77777777" w:rsidR="00D621EA" w:rsidRDefault="00D621EA" w:rsidP="00786C60"/>
    <w:p w14:paraId="57ACCA1B" w14:textId="77777777" w:rsidR="00D621EA" w:rsidRDefault="00D621EA" w:rsidP="00786C60"/>
    <w:p w14:paraId="123B6426" w14:textId="77777777" w:rsidR="00D621EA" w:rsidRDefault="00D621EA" w:rsidP="00786C60"/>
    <w:p w14:paraId="7A012DD0" w14:textId="77777777" w:rsidR="00E20EA3" w:rsidRDefault="00E20EA3" w:rsidP="00786C60"/>
    <w:p w14:paraId="4341C468" w14:textId="77777777" w:rsidR="00E20EA3" w:rsidRDefault="00E20EA3" w:rsidP="00786C60"/>
    <w:p w14:paraId="46946D90" w14:textId="77777777" w:rsidR="00E20EA3" w:rsidRPr="00786C60" w:rsidRDefault="00E20EA3" w:rsidP="00786C60"/>
    <w:p w14:paraId="643B2368" w14:textId="46394391" w:rsidR="00B67336" w:rsidRDefault="00491844" w:rsidP="00B67336">
      <w:r>
        <w:t xml:space="preserve">Anstatt in solch einem Fall </w:t>
      </w:r>
      <w:r w:rsidR="00086A0F">
        <w:t xml:space="preserve">eine Sprechfunk- oder Telefonverbindung zur Leitstelle </w:t>
      </w:r>
      <w:r w:rsidR="00D621EA">
        <w:t>herzustellen,</w:t>
      </w:r>
      <w:r w:rsidR="00F67871">
        <w:t xml:space="preserve"> genügt es </w:t>
      </w:r>
      <w:r w:rsidR="00D621EA">
        <w:t xml:space="preserve">beim Eintreten eines entsprechenden Ereignisses </w:t>
      </w:r>
      <w:r w:rsidR="00F67871">
        <w:t>eine entsprechende Meldung abzusetzen</w:t>
      </w:r>
      <w:r w:rsidR="00474A6A">
        <w:t>,</w:t>
      </w:r>
      <w:r w:rsidR="00F67871">
        <w:t xml:space="preserve"> um die Leitstelle über einen bestimmten Zustand zu informieren.</w:t>
      </w:r>
      <w:r w:rsidR="00474A6A">
        <w:t xml:space="preserve"> Dem Leitstellenpersonal wird die Meldung dann </w:t>
      </w:r>
      <w:r w:rsidR="00CA6A10">
        <w:t>zusammen mit Informationen zur Linie, Verspätungslage und Standort</w:t>
      </w:r>
      <w:r w:rsidR="00454B7D">
        <w:t xml:space="preserve"> und anderen betrieblich relevanten Daten</w:t>
      </w:r>
      <w:r w:rsidR="00CA6A10">
        <w:t xml:space="preserve"> angezeigt. </w:t>
      </w:r>
      <w:r w:rsidR="0062182E">
        <w:t xml:space="preserve">Es stellt sich also die Frage, wie diese Informationen aus erster Hand gewinnbringend </w:t>
      </w:r>
      <w:r w:rsidR="007A6B70">
        <w:t xml:space="preserve">als Datenquelle für eine automatische Anordnung von Umleitungen </w:t>
      </w:r>
      <w:r w:rsidR="00B67336">
        <w:t>eingesetzt werden können.</w:t>
      </w:r>
    </w:p>
    <w:p w14:paraId="02AE8B55" w14:textId="17D527B0" w:rsidR="00786C60" w:rsidRDefault="003D4CDF" w:rsidP="00786C60">
      <w:r>
        <w:t>Es</w:t>
      </w:r>
      <w:r w:rsidR="00163BD2">
        <w:t xml:space="preserve"> sind zumindest folgende Gesichtspunkte in Betracht zu ziehen:</w:t>
      </w:r>
    </w:p>
    <w:p w14:paraId="15BFA52F" w14:textId="3159A001" w:rsidR="00126D01" w:rsidRPr="00126D01" w:rsidRDefault="00126D01" w:rsidP="00126D01">
      <w:pPr>
        <w:pStyle w:val="Listenabsatz"/>
        <w:numPr>
          <w:ilvl w:val="0"/>
          <w:numId w:val="43"/>
        </w:numPr>
      </w:pPr>
      <w:r w:rsidRPr="00301DD0">
        <w:rPr>
          <w:b/>
          <w:bCs/>
        </w:rPr>
        <w:t>Richtigkeit:</w:t>
      </w:r>
      <w:r>
        <w:t xml:space="preserve"> Meldungen können auch versehentlich abgesetzt werden. Gründe hierfür können von einer ein Versehen, eine fehlerhafte Unterweisung oder aber auch eine Fehlbedingung aufgrund von Sprachbarrieren des Fahrpersonals sein. In jedem Fall muss also die Richtigkeit der Meldung sichergestellt werden, um darauf basierend weitere Entscheidungen zu treffen.</w:t>
      </w:r>
    </w:p>
    <w:p w14:paraId="765A8912" w14:textId="5E5248CC" w:rsidR="00163BD2" w:rsidRDefault="001D4B62" w:rsidP="00163BD2">
      <w:pPr>
        <w:pStyle w:val="Listenabsatz"/>
        <w:numPr>
          <w:ilvl w:val="0"/>
          <w:numId w:val="43"/>
        </w:numPr>
      </w:pPr>
      <w:r>
        <w:rPr>
          <w:b/>
          <w:bCs/>
        </w:rPr>
        <w:t>Genauigkeit</w:t>
      </w:r>
      <w:r w:rsidR="00301DD0">
        <w:t xml:space="preserve"> </w:t>
      </w:r>
      <w:r w:rsidR="003955CD">
        <w:t xml:space="preserve">Es </w:t>
      </w:r>
      <w:r w:rsidR="00EA7C5D">
        <w:t>müssen so viele Ereignisse wie möglich als Meldung hinterlegt wer</w:t>
      </w:r>
      <w:r w:rsidR="005A5CFC">
        <w:t xml:space="preserve">den, um möglichst viele Details zur Störung herleiten zu können. Zeitgleich darf das Fahrpersonal aber auch nicht mit Informationen überfrachtet werden, da andernfalls die Richtigkeit und </w:t>
      </w:r>
      <w:r w:rsidR="002D66C2">
        <w:t>Qualität der Meldungen leiden könnte.</w:t>
      </w:r>
      <w:r w:rsidR="003961C3">
        <w:t xml:space="preserve"> Für die richtige Bedienung sind Einfachheit, Verständlichkeit und Intuitivität </w:t>
      </w:r>
      <w:r w:rsidR="00DA1977">
        <w:t>essenziell</w:t>
      </w:r>
      <w:r w:rsidR="003961C3">
        <w:t>.</w:t>
      </w:r>
    </w:p>
    <w:p w14:paraId="238DFB26" w14:textId="247F49FF" w:rsidR="00DA7694" w:rsidRDefault="00301DD0" w:rsidP="00163BD2">
      <w:pPr>
        <w:pStyle w:val="Listenabsatz"/>
        <w:numPr>
          <w:ilvl w:val="0"/>
          <w:numId w:val="43"/>
        </w:numPr>
      </w:pPr>
      <w:r w:rsidRPr="00301DD0">
        <w:rPr>
          <w:b/>
          <w:bCs/>
        </w:rPr>
        <w:t>Dauer:</w:t>
      </w:r>
      <w:r>
        <w:t xml:space="preserve"> </w:t>
      </w:r>
      <w:r w:rsidR="00DA7694">
        <w:t xml:space="preserve">Die Dauer der Störung oder zumindest eine Prognose </w:t>
      </w:r>
      <w:r w:rsidR="00151B5B">
        <w:t>der Dauer</w:t>
      </w:r>
      <w:r w:rsidR="00DA7694">
        <w:t xml:space="preserve"> ist nötig, um</w:t>
      </w:r>
      <w:r w:rsidR="00307CBE">
        <w:t xml:space="preserve"> festzulegen, welche Fahrten von der Störung betroffen sein werden.</w:t>
      </w:r>
      <w:r w:rsidR="005F2C85">
        <w:t xml:space="preserve"> Ebenso ist es nötig, ein eventuell früheres Störungsende erkennen zu können, um </w:t>
      </w:r>
      <w:r>
        <w:t>den Regelbetrieb gegebenenfalls wieder früher herstellen zu können.</w:t>
      </w:r>
      <w:r w:rsidR="007F617B">
        <w:t xml:space="preserve"> Auf</w:t>
      </w:r>
      <w:r w:rsidR="00CB0190">
        <w:t xml:space="preserve"> die Notwendigkeit</w:t>
      </w:r>
      <w:r w:rsidR="007F617B">
        <w:t xml:space="preserve"> </w:t>
      </w:r>
      <w:r w:rsidR="002B6727">
        <w:t>zusätzlicher</w:t>
      </w:r>
      <w:r w:rsidR="007F617B">
        <w:t xml:space="preserve"> Handlungen des Fahrpersonals sollte hierbei verzichtet werden</w:t>
      </w:r>
      <w:r w:rsidR="00AE5D54">
        <w:t xml:space="preserve">, </w:t>
      </w:r>
      <w:r w:rsidR="00CB0190">
        <w:t xml:space="preserve">da die Erkennung eines früheren Störungsendes </w:t>
      </w:r>
      <w:r w:rsidR="00325D10">
        <w:t xml:space="preserve">sonst im Zweifel bei </w:t>
      </w:r>
      <w:r w:rsidR="000D5DAA">
        <w:t>Unterlassen</w:t>
      </w:r>
      <w:r w:rsidR="00325D10">
        <w:t xml:space="preserve"> dieser Handlung nicht</w:t>
      </w:r>
      <w:r w:rsidR="00FA2084">
        <w:t xml:space="preserve"> möglich ist.</w:t>
      </w:r>
    </w:p>
    <w:p w14:paraId="0E913B5F" w14:textId="77777777" w:rsidR="004D3656" w:rsidRDefault="00431153" w:rsidP="00FA2084">
      <w:r>
        <w:t xml:space="preserve">Eine mögliche Umsetzungskonzeption soll in Bezug zum Stadt-Szenario aus Kapitel </w:t>
      </w:r>
      <w:r>
        <w:fldChar w:fldCharType="begin"/>
      </w:r>
      <w:r>
        <w:instrText xml:space="preserve"> REF _Ref120178867 \r \h </w:instrText>
      </w:r>
      <w:r>
        <w:fldChar w:fldCharType="separate"/>
      </w:r>
      <w:r>
        <w:t>3.1</w:t>
      </w:r>
      <w:r>
        <w:fldChar w:fldCharType="end"/>
      </w:r>
      <w:r>
        <w:t xml:space="preserve"> wir nachfolgend vorgestellt</w:t>
      </w:r>
      <w:r w:rsidR="00990C37">
        <w:t xml:space="preserve">. </w:t>
      </w:r>
      <w:r w:rsidR="004D3656">
        <w:t xml:space="preserve">Hierzu seien folgende Annahmen getroffen: </w:t>
      </w:r>
    </w:p>
    <w:p w14:paraId="74619B37" w14:textId="20E79BF1" w:rsidR="00E20EA3" w:rsidRDefault="006C1B9C" w:rsidP="00FA2084">
      <w:r>
        <w:t>Die erste Fahrt</w:t>
      </w:r>
      <w:r w:rsidR="00990C37">
        <w:t xml:space="preserve">, welche von Westen kommend </w:t>
      </w:r>
      <w:r>
        <w:t>in den gesperrten Abschnitt einfährt</w:t>
      </w:r>
      <w:r w:rsidR="007F3E10">
        <w:t>,</w:t>
      </w:r>
      <w:r>
        <w:t xml:space="preserve"> kommt wenige Fahrzeuge hinter der Unfallstelle zum Stehen.</w:t>
      </w:r>
      <w:r w:rsidR="003F44C7">
        <w:t xml:space="preserve"> Nachdem das Fahrpersonal die Situation </w:t>
      </w:r>
      <w:r w:rsidR="00D26497">
        <w:t>überblickt hat, setzt es eine entsprechende Meldung vom Typ „Polizeieinsatz“ ab.</w:t>
      </w:r>
      <w:r w:rsidR="004D3656">
        <w:t xml:space="preserve"> Die Folgefahrt nähert sich im zeitlichen Abstand von 1</w:t>
      </w:r>
      <w:r w:rsidR="00EC734E">
        <w:t>0</w:t>
      </w:r>
      <w:r w:rsidR="004D3656">
        <w:t xml:space="preserve">min </w:t>
      </w:r>
      <w:r w:rsidR="00D43425">
        <w:t>von hinten an.</w:t>
      </w:r>
    </w:p>
    <w:p w14:paraId="70564171" w14:textId="77777777" w:rsidR="00E20EA3" w:rsidRDefault="00E20EA3">
      <w:pPr>
        <w:jc w:val="left"/>
      </w:pPr>
      <w:r>
        <w:br w:type="page"/>
      </w:r>
    </w:p>
    <w:p w14:paraId="0A509166" w14:textId="234795DE" w:rsidR="0028162D" w:rsidRDefault="0028162D" w:rsidP="00FA2084">
      <w:r>
        <w:t xml:space="preserve">Nach dem Eintreffen der Meldung </w:t>
      </w:r>
      <w:r w:rsidR="00DD6727">
        <w:t>geht das ITCS schrittweise folgendermaßen vor:</w:t>
      </w:r>
    </w:p>
    <w:p w14:paraId="05F1C4FB" w14:textId="20F70B9E" w:rsidR="00DD6727" w:rsidRDefault="003E00CD" w:rsidP="003E00CD">
      <w:pPr>
        <w:pStyle w:val="Listenabsatz"/>
        <w:numPr>
          <w:ilvl w:val="0"/>
          <w:numId w:val="44"/>
        </w:numPr>
      </w:pPr>
      <w:r>
        <w:t xml:space="preserve">Zunächst werden – falls verfügbar – weitere Quellen </w:t>
      </w:r>
      <w:r w:rsidR="00B87149">
        <w:t xml:space="preserve">hinsichtlich einer ähnlichen Störungsmeldung bezogen auf Ort und Zeit durchsucht. </w:t>
      </w:r>
      <w:r w:rsidR="00AD36DE">
        <w:t xml:space="preserve">Gibt es an dieser Stelle bereits signifikante Übereinstimmungen, </w:t>
      </w:r>
      <w:r w:rsidR="00742073">
        <w:t>ermittelt das ITCS die voraussichtlich betroffenen Fahrten und ordnet für diese eine geeignete Umleitung an.</w:t>
      </w:r>
    </w:p>
    <w:p w14:paraId="79D7A3B0" w14:textId="1DE1F389" w:rsidR="008B677F" w:rsidRDefault="00742073" w:rsidP="001A159D">
      <w:pPr>
        <w:pStyle w:val="Listenabsatz"/>
        <w:numPr>
          <w:ilvl w:val="0"/>
          <w:numId w:val="44"/>
        </w:numPr>
        <w:jc w:val="left"/>
      </w:pPr>
      <w:r>
        <w:t xml:space="preserve">Sind hingegen keine weiteren Datenquellen verfügbar, überwacht das ITCS zunächst </w:t>
      </w:r>
      <w:r w:rsidR="003D58BF">
        <w:t xml:space="preserve">die Position des Fahrzeuges, von dem die Meldung abgesetzt wurde. Da von einer Streckensperrung ausgegangen wird, darf sich die Position </w:t>
      </w:r>
      <w:r w:rsidR="007218FE">
        <w:t xml:space="preserve">des Fahrzeuges im Überwachungszeitraum von beispielsweise einer Minute nicht mehr signifikant verändern. Ist diese Bedingung erfüllt, </w:t>
      </w:r>
      <w:r w:rsidR="00833279">
        <w:t>ermittelt das ITCS die voraussichtlich betroffenen Fahrten und ordnet für diese eine geeignete Umleitung an.</w:t>
      </w:r>
    </w:p>
    <w:p w14:paraId="77EDC77C" w14:textId="2B78DE2D" w:rsidR="00683FF5" w:rsidRDefault="00CF5791" w:rsidP="008B677F">
      <w:r>
        <w:rPr>
          <w:noProof/>
        </w:rPr>
        <mc:AlternateContent>
          <mc:Choice Requires="wps">
            <w:drawing>
              <wp:anchor distT="0" distB="0" distL="114300" distR="114300" simplePos="0" relativeHeight="251658268" behindDoc="0" locked="0" layoutInCell="1" allowOverlap="1" wp14:anchorId="56F02FE0" wp14:editId="08CBBC44">
                <wp:simplePos x="0" y="0"/>
                <wp:positionH relativeFrom="margin">
                  <wp:align>center</wp:align>
                </wp:positionH>
                <wp:positionV relativeFrom="paragraph">
                  <wp:posOffset>4008755</wp:posOffset>
                </wp:positionV>
                <wp:extent cx="4124325" cy="635"/>
                <wp:effectExtent l="0" t="0" r="9525" b="0"/>
                <wp:wrapTopAndBottom/>
                <wp:docPr id="18" name="Textfeld 1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246F84C5" w14:textId="7D3D92B6" w:rsidR="00CF5791" w:rsidRPr="00526064" w:rsidRDefault="00CF5791" w:rsidP="00CF5791">
                            <w:pPr>
                              <w:pStyle w:val="Beschriftung"/>
                              <w:rPr>
                                <w:noProof/>
                                <w:sz w:val="21"/>
                              </w:rPr>
                            </w:pPr>
                            <w:bookmarkStart w:id="54" w:name="_Toc120181764"/>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Pr="00CF5791">
                              <w:rPr>
                                <w:b/>
                                <w:bCs w:val="0"/>
                                <w:noProof/>
                              </w:rPr>
                              <w:t>11</w:t>
                            </w:r>
                            <w:r w:rsidRPr="00CF5791">
                              <w:rPr>
                                <w:b/>
                                <w:bCs w:val="0"/>
                              </w:rPr>
                              <w:fldChar w:fldCharType="end"/>
                            </w:r>
                            <w:r w:rsidRPr="00CF5791">
                              <w:rPr>
                                <w:b/>
                                <w:bCs w:val="0"/>
                              </w:rPr>
                              <w:t>:</w:t>
                            </w:r>
                            <w:r>
                              <w:t xml:space="preserve"> Validierung einer systemseitigen Meldung als Flussdiagramm</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02FE0" id="Textfeld 18" o:spid="_x0000_s1051" type="#_x0000_t202" style="position:absolute;left:0;text-align:left;margin-left:0;margin-top:315.65pt;width:324.75pt;height:.05pt;z-index:2516582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" stroked="f">
                <v:textbox style="mso-fit-shape-to-text:t" inset="0,0,0,0">
                  <w:txbxContent>
                    <w:p w14:paraId="246F84C5" w14:textId="7D3D92B6" w:rsidR="00CF5791" w:rsidRPr="00526064" w:rsidRDefault="00CF5791" w:rsidP="00CF5791">
                      <w:pPr>
                        <w:pStyle w:val="Beschriftung"/>
                        <w:rPr>
                          <w:noProof/>
                          <w:sz w:val="21"/>
                        </w:rPr>
                      </w:pPr>
                      <w:bookmarkStart w:id="55" w:name="_Toc120181764"/>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Pr="00CF5791">
                        <w:rPr>
                          <w:b/>
                          <w:bCs w:val="0"/>
                          <w:noProof/>
                        </w:rPr>
                        <w:t>11</w:t>
                      </w:r>
                      <w:r w:rsidRPr="00CF5791">
                        <w:rPr>
                          <w:b/>
                          <w:bCs w:val="0"/>
                        </w:rPr>
                        <w:fldChar w:fldCharType="end"/>
                      </w:r>
                      <w:r w:rsidRPr="00CF5791">
                        <w:rPr>
                          <w:b/>
                          <w:bCs w:val="0"/>
                        </w:rPr>
                        <w:t>:</w:t>
                      </w:r>
                      <w:r>
                        <w:t xml:space="preserve"> Validierung einer systemseitigen Meldung als Flussdiagramm</w:t>
                      </w:r>
                      <w:bookmarkEnd w:id="55"/>
                    </w:p>
                  </w:txbxContent>
                </v:textbox>
                <w10:wrap type="topAndBottom" anchorx="margin"/>
              </v:shape>
            </w:pict>
          </mc:Fallback>
        </mc:AlternateContent>
      </w:r>
      <w:r w:rsidR="00EE7BA4">
        <w:rPr>
          <w:noProof/>
        </w:rPr>
        <w:drawing>
          <wp:anchor distT="0" distB="0" distL="114300" distR="114300" simplePos="0" relativeHeight="251658267" behindDoc="0" locked="0" layoutInCell="1" allowOverlap="1" wp14:anchorId="0A012FE0" wp14:editId="209D2D95">
            <wp:simplePos x="0" y="0"/>
            <wp:positionH relativeFrom="page">
              <wp:align>center</wp:align>
            </wp:positionH>
            <wp:positionV relativeFrom="paragraph">
              <wp:posOffset>341630</wp:posOffset>
            </wp:positionV>
            <wp:extent cx="3705225" cy="3630930"/>
            <wp:effectExtent l="0" t="0" r="9525" b="762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05225" cy="3630930"/>
                    </a:xfrm>
                    <a:prstGeom prst="rect">
                      <a:avLst/>
                    </a:prstGeom>
                  </pic:spPr>
                </pic:pic>
              </a:graphicData>
            </a:graphic>
            <wp14:sizeRelH relativeFrom="margin">
              <wp14:pctWidth>0</wp14:pctWidth>
            </wp14:sizeRelH>
            <wp14:sizeRelV relativeFrom="margin">
              <wp14:pctHeight>0</wp14:pctHeight>
            </wp14:sizeRelV>
          </wp:anchor>
        </w:drawing>
      </w:r>
      <w:r w:rsidR="00683FF5">
        <w:t>Die folgende Abbildung zeigt die Validierung einer Meldung als Flussdiagramm:</w:t>
      </w:r>
    </w:p>
    <w:p w14:paraId="361E7BFC" w14:textId="77777777" w:rsidR="00E20EA3" w:rsidRDefault="00E20EA3">
      <w:pPr>
        <w:jc w:val="left"/>
      </w:pPr>
      <w:r>
        <w:br w:type="page"/>
      </w:r>
    </w:p>
    <w:p w14:paraId="01E3388C" w14:textId="499A0E2C" w:rsidR="00742073" w:rsidRDefault="008B677F" w:rsidP="008B677F">
      <w:r>
        <w:t xml:space="preserve">Nachdem </w:t>
      </w:r>
      <w:r w:rsidR="00E35CA9">
        <w:t xml:space="preserve">entweder die statistisch betrachtet zu erwartende Störungsdauer </w:t>
      </w:r>
      <w:r w:rsidR="0002666A">
        <w:t>erreicht ist</w:t>
      </w:r>
      <w:r w:rsidR="00912400">
        <w:t xml:space="preserve"> oder alternativ eine Positionsänderung des ersten Fahrzeuges zu verzeichnen ist</w:t>
      </w:r>
      <w:r w:rsidR="0002666A">
        <w:t>, geht das ITCS folgendermaßen vor:</w:t>
      </w:r>
    </w:p>
    <w:p w14:paraId="3B3EF347" w14:textId="72182486" w:rsidR="0002666A" w:rsidRDefault="0002666A" w:rsidP="0002666A">
      <w:pPr>
        <w:pStyle w:val="Listenabsatz"/>
        <w:numPr>
          <w:ilvl w:val="0"/>
          <w:numId w:val="45"/>
        </w:numPr>
      </w:pPr>
      <w:r>
        <w:t>Das erste betroffene Fahrzeug wird erneut hinsichtlich der GPS-Position überwacht. Ist hier noch immer keine signifikante Positionsänderung zu verzeichnen, wird auch für die folgenden Fahrten eine Umleitung angeordnet.</w:t>
      </w:r>
    </w:p>
    <w:p w14:paraId="4FAF00AC" w14:textId="7AD4208F" w:rsidR="00C87E71" w:rsidRDefault="00C87E71" w:rsidP="0002666A">
      <w:pPr>
        <w:pStyle w:val="Listenabsatz"/>
        <w:numPr>
          <w:ilvl w:val="0"/>
          <w:numId w:val="45"/>
        </w:numPr>
      </w:pPr>
      <w:r>
        <w:t xml:space="preserve">Kann hingegen eine Fortbewegung des Fahrzeuges festgestellt werden, </w:t>
      </w:r>
      <w:r w:rsidR="00D1521A">
        <w:t xml:space="preserve">wird die Umleitung für </w:t>
      </w:r>
      <w:r w:rsidR="000E627A">
        <w:t>Fahrzeuge, die sich bereits auf der Umleitungsstrecke befinden, beibehalten und für alle anderen Fahrten zurückgenommen.</w:t>
      </w:r>
      <w:r w:rsidR="007A3FCB">
        <w:t xml:space="preserve"> Eine gesonderte Handlung des Fahrpersonals ist damit nicht erforderlich.</w:t>
      </w:r>
    </w:p>
    <w:p w14:paraId="68072746" w14:textId="07F74786" w:rsidR="00EE6313" w:rsidRPr="00786C60" w:rsidRDefault="0013530E" w:rsidP="00EE6313">
      <w:r>
        <w:t xml:space="preserve">Bezüglich der Genauigkeit bietet es sich an, </w:t>
      </w:r>
      <w:r w:rsidR="00297AF6">
        <w:t xml:space="preserve">Störungsursachen aus der Vergangenheit zu analysieren und in Klassen einzuordnen. Oft </w:t>
      </w:r>
      <w:r w:rsidR="00D45208">
        <w:t xml:space="preserve">kristallisieren sich dabei einige wenige Störungsursachen heraus, welche dann dem Fahrpersonal gezielt zur Auswahl angeboten werden können </w:t>
      </w:r>
      <w:sdt>
        <w:sdtPr>
          <w:alias w:val="To edit, see citavi.com/edit"/>
          <w:tag w:val="CitaviPlaceholder#bbcbc3a5-cf12-431a-9c02-a1bdea08aebe"/>
          <w:id w:val="555972339"/>
          <w:placeholder>
            <w:docPart w:val="A274EA6ED3054950AEB62BD06FC087EF"/>
          </w:placeholder>
        </w:sdtPr>
        <w:sdtContent>
          <w:r w:rsidR="008B2BEA">
            <w:fldChar w:fldCharType="begin"/>
          </w:r>
          <w:r w:rsidR="008B2B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EzNjNlLTE4YzItNDg4OS1iMGMxLWIyOTU0YmFlNjZjNC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DgpIn1dfSwiVGFnIjoiQ2l0YXZpUGxhY2Vob2xkZXIjYmJjYmMzYTUtY2YxMi00MzFhLTljMDItYTFiZGVhMDhhZWJlIiwiVGV4dCI6Iih2Z2wuIFNjaHJhbmlsIDIwMTMsIFMuIDE4OCkiLCJXQUlWZXJzaW9uIjoiNi4xMC4wLjAifQ==}</w:instrText>
          </w:r>
          <w:r w:rsidR="008B2BEA">
            <w:fldChar w:fldCharType="separate"/>
          </w:r>
          <w:r w:rsidR="008B2BEA">
            <w:t>(vgl. Schranil 2013, S. 188)</w:t>
          </w:r>
          <w:r w:rsidR="008B2BEA">
            <w:fldChar w:fldCharType="end"/>
          </w:r>
        </w:sdtContent>
      </w:sdt>
      <w:r w:rsidR="008B2BEA">
        <w:t xml:space="preserve">. </w:t>
      </w:r>
      <w:r w:rsidR="00EF0647">
        <w:t xml:space="preserve">Die Störungsdauer lässt sich basierend auf statistischen Verfahren ebenfalls aus Störungsdaten aus der Vergangenheit abschätzen </w:t>
      </w:r>
      <w:sdt>
        <w:sdtPr>
          <w:alias w:val="To edit, see citavi.com/edit"/>
          <w:tag w:val="CitaviPlaceholder#08117e97-68b7-4b8a-a1e7-1dd819eed9b8"/>
          <w:id w:val="-1595933855"/>
          <w:placeholder>
            <w:docPart w:val="A274EA6ED3054950AEB62BD06FC087EF"/>
          </w:placeholder>
        </w:sdtPr>
        <w:sdtContent>
          <w:r w:rsidR="00EF0647">
            <w:fldChar w:fldCharType="begin"/>
          </w:r>
          <w:r w:rsidR="00EF06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DdmMjliLThhMzctNDZjOC1hYzkxLWUzZDkyODhmNDk1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NlYmFzdGlhbiBLbm9wZiIsIklkIjoiYmUyMTc2ZjAtM2RjZS00ODhhLTkxYzktYTJhMTUxYWFlOTEwIiwiTW9kaWZpZWRPbiI6IjIwMjItMTEtMjNUMTU6MjI6MDk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OTMpIn1dfSwiVGFnIjoiQ2l0YXZpUGxhY2Vob2xkZXIjMDgxMTdlOTctNjhiNy00YjhhLWExZTctMWRkODE5ZWVkOWI4IiwiVGV4dCI6Iih2Z2wuIFNjaHJhbmlsIDIwMTMsIFMuIDE5MykiLCJXQUlWZXJzaW9uIjoiNi4xMC4wLjAifQ==}</w:instrText>
          </w:r>
          <w:r w:rsidR="00EF0647">
            <w:fldChar w:fldCharType="separate"/>
          </w:r>
          <w:r w:rsidR="00EF0647">
            <w:t>(vgl. Schranil 2013, S. 193)</w:t>
          </w:r>
          <w:r w:rsidR="00EF0647">
            <w:fldChar w:fldCharType="end"/>
          </w:r>
        </w:sdtContent>
      </w:sdt>
      <w:r w:rsidR="00EF0647">
        <w:t xml:space="preserve">. Einzige Voraussetzung hierzu ist, dass vergangene Störungen in ausreichendem Maß </w:t>
      </w:r>
      <w:r w:rsidR="000F7E5B">
        <w:t xml:space="preserve">dokumentiert wurden. Für die Richtigkeit, Genauigkeit und Abschätzung der Dauer ist damit systemseitig gesorgt. </w:t>
      </w:r>
      <w:r w:rsidR="00EE6313">
        <w:t xml:space="preserve">Wurde eine Meldung aus dem ITCS selbst erfolgreich validiert, kann diese Störungsmeldung auch über Datendrehscheiben an weitere ITCS von anderen Verkehrsunternehmen kommuniziert werden. Hierzu eignet sich der SIXI-SX-Dienst. Mit Hilfe dieses Dienstes lassen sich innerhalb einer Störungsmeldung auch direkt Haltestellen oder Linien referenzieren </w:t>
      </w:r>
      <w:sdt>
        <w:sdtPr>
          <w:alias w:val="To edit, see citavi.com/edit"/>
          <w:tag w:val="CitaviPlaceholder#6c2b95cc-b888-4d9d-a5e2-03c3b9efd700"/>
          <w:id w:val="1460379541"/>
          <w:placeholder>
            <w:docPart w:val="67BD39A29596439EA377EC42CE48BDF7"/>
          </w:placeholder>
        </w:sdtPr>
        <w:sdtContent>
          <w:r w:rsidR="00EE6313">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GExY2JhLTc1ODktNDBlNC1iMWMyLTBhYTgxYzY2NWU5MSIsIlJhbmdlTGVuZ3RoIjozMSwiUmVmZXJlbmNlSWQiOiIyMjY2ZjM3MC05ZjcwLTRhYWMtYWM2Zi1iMTFjNTI2ZDE3Y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HJlZml4IjoidmdsLiAiLCJSZWZlcmVuY2UiOnsiJGlkIjoiNiIsIiR0eXBlIjoiU3dpc3NBY2FkZW1pYy5DaXRhdmkuUmVmZXJlbmNlLCBTd2lzc0FjYWRlbWljLkNpdGF2aSIsIkFic3RyYWN0Q29tcGxleGl0eSI6MCwiQWJzdHJhY3RTb3VyY2VUZXh0Rm9ybWF0IjowLCJBY2Nlc3NEYXRlIjoiMjQuMTEuMjAyMiIsIkF1dGhvcnMiOlt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3d3dy52ZHYuZGUvNzM2LTItc2RzLnBkZ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VkRWLVNjaHJpZnQgNzM2LTIsIFMuIDM0KSJ9XX0sIlRhZyI6IkNpdGF2aVBsYWNlaG9sZGVyIzZjMmI5NWNjLWI4ODgtNGQ5ZC1hNWUyLTAzYzNiOWVmZDcwMCIsIlRleHQiOiIodmdsLiBWRFYtU2NocmlmdCA3MzYtMiwgUy4gMzQpIiwiV0FJVmVyc2lvbiI6IjYuMTAuMC4wIn0=}</w:instrText>
          </w:r>
          <w:r w:rsidR="00EE6313">
            <w:fldChar w:fldCharType="separate"/>
          </w:r>
          <w:r w:rsidR="00EE6313">
            <w:t>(vgl. VDV-Schrift 736-2, S. 34)</w:t>
          </w:r>
          <w:r w:rsidR="00EE6313">
            <w:fldChar w:fldCharType="end"/>
          </w:r>
        </w:sdtContent>
      </w:sdt>
      <w:r w:rsidR="00EE6313">
        <w:t>, sodass die Informationen in einer Störungsmeldung übertragbar zwischen verschiedenen ITCS sind.</w:t>
      </w:r>
    </w:p>
    <w:p w14:paraId="54B0AEB7" w14:textId="46C411A3" w:rsidR="0009364B" w:rsidRDefault="00684CB8" w:rsidP="000E627A">
      <w:r>
        <w:t>Ohne die Verfügbarkeit weiterer Datenquellen mit Detailinformationen</w:t>
      </w:r>
      <w:r w:rsidR="00F46EB9">
        <w:t>, beispielsweise</w:t>
      </w:r>
      <w:r>
        <w:t xml:space="preserve"> zu gesperrten </w:t>
      </w:r>
      <w:r w:rsidR="00F46EB9">
        <w:t xml:space="preserve">Fahrtrichtungen, muss entweder grundsätzlich von einer Vollsperrung ausgegangen oder </w:t>
      </w:r>
      <w:r w:rsidR="000C7280">
        <w:t xml:space="preserve">eine Fahrt pro Richtung </w:t>
      </w:r>
      <w:r w:rsidR="00BF5967">
        <w:t xml:space="preserve">eine entsprechende Meldung absetzen. Andernfalls würden </w:t>
      </w:r>
      <w:r w:rsidR="00A230C7">
        <w:t>Umleitungen für Fahrten angeordnet, die betrieblich betrachtet gar nicht umgeleitet werden müssen.</w:t>
      </w:r>
      <w:r w:rsidR="001250B9">
        <w:t xml:space="preserve"> Als weitere Datenquelle kann beispielsweise auch ein manuelles Eingreifen des Leitstellenpersonals angesehen werden.</w:t>
      </w:r>
      <w:r w:rsidR="00CF5245">
        <w:t xml:space="preserve"> An dieser Stelle muss im Einzelfall ein betrieblich vertretbarer Trade-Off durch entsprechende Systemkonfiguration gefunden werden.</w:t>
      </w:r>
    </w:p>
    <w:p w14:paraId="6AE56BCF" w14:textId="77777777" w:rsidR="0009364B" w:rsidRDefault="0009364B">
      <w:pPr>
        <w:jc w:val="left"/>
      </w:pPr>
      <w:r>
        <w:br w:type="page"/>
      </w:r>
    </w:p>
    <w:p w14:paraId="09D8B447" w14:textId="65D1BE8E" w:rsidR="0009364B" w:rsidRDefault="0009364B" w:rsidP="0009364B">
      <w:pPr>
        <w:pStyle w:val="berschrift2"/>
      </w:pPr>
      <w:r>
        <w:t>Auswahl geeigneter RL-Algorithmen</w:t>
      </w:r>
    </w:p>
    <w:p w14:paraId="177F4E31" w14:textId="76415793" w:rsidR="0009364B" w:rsidRDefault="00E13DC9" w:rsidP="0009364B">
      <w:r w:rsidRPr="00E13DC9">
        <w:t xml:space="preserve">In Kapitel </w:t>
      </w:r>
      <w:r w:rsidR="00547833">
        <w:fldChar w:fldCharType="begin"/>
      </w:r>
      <w:r w:rsidR="00547833">
        <w:instrText xml:space="preserve"> REF _Ref119658271 \r \h </w:instrText>
      </w:r>
      <w:r w:rsidR="00547833">
        <w:fldChar w:fldCharType="separate"/>
      </w:r>
      <w:r w:rsidR="00547833">
        <w:t>2</w:t>
      </w:r>
      <w:r w:rsidR="00547833">
        <w:fldChar w:fldCharType="end"/>
      </w:r>
      <w:r w:rsidRPr="00E13DC9">
        <w:t xml:space="preserve"> wurde der Begriff des Machine Learning bereits in die drei Kategorien überwachtes, unüberwachtes und bestärkendes Lernen - oder Reinforcement Learning - eingeordnet. Reinforcement Learning scheint für die Anwendung in dieser Arbeit besonders geeignet, da es weder einen gelabelten Eingangsdatensatz noch menschliches Vorwissen voraussetzt. Lediglich die Modellierung der Umgebung mit ihren wichtigsten Eigenschaften wird </w:t>
      </w:r>
      <w:r w:rsidR="00C052C1">
        <w:t>benötigt</w:t>
      </w:r>
      <w:r w:rsidRPr="00E13DC9">
        <w:t>. Daher wird das Reinforcement Learning und die dem RL ungeordneten Algorithmen in diesem Kapitel einer tiefergreifenden Betrachtung unterzogen. Ziel ist es, zwei zur Implementierung im Prototyp und anschließendem Vergleich geeignete Algorithmen zu identifizieren.</w:t>
      </w:r>
    </w:p>
    <w:p w14:paraId="26004DA2" w14:textId="5CF91BC3" w:rsidR="00C052C1" w:rsidRDefault="00056B75" w:rsidP="0009364B">
      <w:r w:rsidRPr="00056B75">
        <w:t xml:space="preserve">Typisch für RL-Algorithmen ist, dass sie ihr Wissen selbstständig durch ein "Trial-and-Error" Verfahren in einer Simulation ihrer späteren Umgebung erarbeiten. Das Modell der Umgebung ähnelt dabei einem Markov-Entscheidungsprozess </w:t>
      </w:r>
      <w:sdt>
        <w:sdtPr>
          <w:alias w:val="To edit, see citavi.com/edit"/>
          <w:tag w:val="CitaviPlaceholder#89eda328-b6f4-41d7-aff4-0fdafe28f30e"/>
          <w:id w:val="1062609691"/>
          <w:placeholder>
            <w:docPart w:val="444134CA8DF549DEA65F207BAE9EC57F"/>
          </w:placeholder>
        </w:sdtPr>
        <w:sdtContent>
          <w:r w:rsidR="00B40DA0">
            <w:fldChar w:fldCharType="begin"/>
          </w:r>
          <w:r w:rsidR="00C170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GM4ZWNhLTk2YmYtNDExNy1hZTFhLWMzNTY0ZjJiMGUzYi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OWVkYTMyOC1iNmY0LTQxZDctYWZmNC0wZmRhZmUyOGYzMGUiLCJUZXh0IjoiKHZnbC4gTMO8dGggMjAxOSwgUy4gMikiLCJXQUlWZXJzaW9uIjoiNi4xMC4wLjAifQ==}</w:instrText>
          </w:r>
          <w:r w:rsidR="00B40DA0">
            <w:fldChar w:fldCharType="separate"/>
          </w:r>
          <w:r w:rsidR="00C17013">
            <w:t>(vgl. Lüth 2019, S. 2)</w:t>
          </w:r>
          <w:r w:rsidR="00B40DA0">
            <w:fldChar w:fldCharType="end"/>
          </w:r>
        </w:sdtContent>
      </w:sdt>
      <w:r w:rsidRPr="00056B75">
        <w:t>. Für eine Umgebung mit einer überschaubaren Anzahl an Zuständen könnten die Ergebnisse des Trainingsprozesses einfach in einer Lookup-Table gespeichert und bei Bedarf abgerufen werden. Reelle Umgebungen können jedoch schnell eine unüberschaubare Anzahl an Zuständen annehmen, wie das folgende Beispiel verdeutlichen soll.</w:t>
      </w:r>
    </w:p>
    <w:p w14:paraId="14AD4F04" w14:textId="713BB866" w:rsidR="00FF7BDB" w:rsidRDefault="008F3ABD" w:rsidP="0009364B">
      <w:r w:rsidRPr="008F3ABD">
        <w:t>I</w:t>
      </w:r>
      <w:r w:rsidR="00A26ABD">
        <w:t>m Beispield</w:t>
      </w:r>
      <w:r w:rsidRPr="008F3ABD">
        <w:t>atensatz</w:t>
      </w:r>
      <w:r w:rsidR="00A26ABD">
        <w:t xml:space="preserve"> in dieser Arbeit</w:t>
      </w:r>
      <w:r w:rsidRPr="008F3ABD">
        <w:t xml:space="preserve">, welcher alle mit einem Linienbus befahrbaren Strecken im Einzugsgebiet </w:t>
      </w:r>
      <w:r w:rsidR="00E123C9">
        <w:t>zwischen der Gemeinde Engelsbrand und der Stadt Pforzheim</w:t>
      </w:r>
      <w:r w:rsidRPr="008F3ABD">
        <w:t xml:space="preserve"> enthält, sind insgesamt </w:t>
      </w:r>
      <w:r>
        <w:t>1245</w:t>
      </w:r>
      <w:r w:rsidRPr="008F3ABD">
        <w:t xml:space="preserve"> Wege </w:t>
      </w:r>
      <w:r w:rsidR="004C0AC7">
        <w:t>vorhanden</w:t>
      </w:r>
      <w:r w:rsidRPr="008F3ABD">
        <w:t xml:space="preserve">, auf denen mögliche Routen berechnet werden können. Die Anzahl der Wege sei fortan als </w:t>
      </w:r>
      <m:oMath>
        <m:d>
          <m:dPr>
            <m:begChr m:val="|"/>
            <m:endChr m:val="|"/>
            <m:ctrlPr>
              <w:rPr>
                <w:rFonts w:ascii="Cambria Math" w:hAnsi="Cambria Math"/>
                <w:i/>
              </w:rPr>
            </m:ctrlPr>
          </m:dPr>
          <m:e>
            <m:r>
              <w:rPr>
                <w:rFonts w:ascii="Cambria Math" w:hAnsi="Cambria Math"/>
              </w:rPr>
              <m:t>w</m:t>
            </m:r>
          </m:e>
        </m:d>
      </m:oMath>
      <w:r w:rsidRPr="008F3ABD">
        <w:t xml:space="preserve"> bezeichnet. Ein Systemzustand wird einerseits durch die die Position eines Fahrzeuges auf einem der Wege und andererseits durch die Befahrbarkeit aller </w:t>
      </w:r>
      <w:r w:rsidR="00634176">
        <w:t xml:space="preserve">vorhandenen </w:t>
      </w:r>
      <w:r w:rsidRPr="008F3ABD">
        <w:t>Wege ausgedrückt. Ein Fahrzeug kann sich</w:t>
      </w:r>
      <w:r w:rsidR="00B65883">
        <w:t xml:space="preserve"> je Zustand</w:t>
      </w:r>
      <w:r w:rsidRPr="008F3ABD">
        <w:t xml:space="preserve"> nur auf einem Weg befinden, es können jedoch mehrere Wege</w:t>
      </w:r>
      <w:r w:rsidR="00B65883">
        <w:t xml:space="preserve"> je Zustand</w:t>
      </w:r>
      <w:r w:rsidRPr="008F3ABD">
        <w:t xml:space="preserve"> in ihrer Befahrbarkeit eingeschränkt sein. </w:t>
      </w:r>
      <w:r w:rsidR="00B65883">
        <w:t xml:space="preserve">Die Befahrbarkeit entspricht dabei einem binären Wert, der angibt, ob ein Weg befahrbar ist, oder nicht. </w:t>
      </w:r>
      <w:r w:rsidRPr="008F3ABD">
        <w:t xml:space="preserve">Die Anzahl möglicher Zustände ergibt sich demnach </w:t>
      </w:r>
      <w:r w:rsidR="00593A6F">
        <w:t xml:space="preserve">angenähert </w:t>
      </w:r>
      <w:r w:rsidRPr="008F3ABD">
        <w:t>aus:</w:t>
      </w:r>
    </w:p>
    <w:p w14:paraId="3F3E3E11" w14:textId="4DC476B3" w:rsidR="00B65883" w:rsidRPr="00593A6F" w:rsidRDefault="0001173F" w:rsidP="0009364B">
      <w:pPr>
        <w:rPr>
          <w:rFonts w:eastAsiaTheme="minorEastAsia"/>
        </w:rPr>
      </w:pPr>
      <m:oMathPara>
        <m:oMath>
          <m:d>
            <m:dPr>
              <m:begChr m:val="|"/>
              <m:endChr m:val="|"/>
              <m:ctrlPr>
                <w:rPr>
                  <w:rFonts w:ascii="Cambria Math" w:hAnsi="Cambria Math"/>
                  <w:i/>
                </w:rPr>
              </m:ctrlPr>
            </m:dPr>
            <m:e>
              <m:r>
                <w:rPr>
                  <w:rFonts w:ascii="Cambria Math" w:hAnsi="Cambria Math"/>
                </w:rPr>
                <m:t>w</m:t>
              </m:r>
            </m:e>
          </m:d>
          <m:r>
            <w:rPr>
              <w:rFonts w:ascii="Cambria Math" w:hAnsi="Cambria Math"/>
            </w:rPr>
            <m:t xml:space="preserve">+ </m:t>
          </m:r>
          <m:sSup>
            <m:sSupPr>
              <m:ctrlPr>
                <w:rPr>
                  <w:rFonts w:ascii="Cambria Math" w:hAnsi="Cambria Math"/>
                  <w:i/>
                </w:rPr>
              </m:ctrlPr>
            </m:sSupPr>
            <m:e>
              <m:r>
                <w:rPr>
                  <w:rFonts w:ascii="Cambria Math" w:hAnsi="Cambria Math"/>
                </w:rPr>
                <m:t>2</m:t>
              </m:r>
            </m:e>
            <m:sup>
              <m:d>
                <m:dPr>
                  <m:begChr m:val="|"/>
                  <m:endChr m:val="|"/>
                  <m:ctrlPr>
                    <w:rPr>
                      <w:rFonts w:ascii="Cambria Math" w:hAnsi="Cambria Math"/>
                      <w:i/>
                    </w:rPr>
                  </m:ctrlPr>
                </m:dPr>
                <m:e>
                  <m:r>
                    <w:rPr>
                      <w:rFonts w:ascii="Cambria Math" w:hAnsi="Cambria Math"/>
                    </w:rPr>
                    <m:t>w</m:t>
                  </m:r>
                </m:e>
              </m:d>
            </m:sup>
          </m:sSup>
          <m:r>
            <w:rPr>
              <w:rFonts w:ascii="Cambria Math" w:eastAsiaTheme="minorEastAsia" w:hAnsi="Cambria Math"/>
            </w:rPr>
            <m:t xml:space="preserve">=1245+ </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000</m:t>
              </m:r>
            </m:sup>
          </m:sSup>
          <m:r>
            <w:rPr>
              <w:rFonts w:ascii="Cambria Math" w:eastAsiaTheme="minorEastAsia" w:hAnsi="Cambria Math"/>
            </w:rPr>
            <m:t>=1245+1,07150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01</m:t>
              </m:r>
            </m:sup>
          </m:sSup>
          <m:r>
            <w:rPr>
              <w:rFonts w:ascii="Cambria Math" w:eastAsiaTheme="minorEastAsia" w:hAnsi="Cambria Math"/>
            </w:rPr>
            <m:t xml:space="preserve"> </m:t>
          </m:r>
        </m:oMath>
      </m:oMathPara>
    </w:p>
    <w:p w14:paraId="6C1BE9B7" w14:textId="04859BBE" w:rsidR="00593A6F" w:rsidRDefault="00B12402" w:rsidP="0009364B">
      <w:pPr>
        <w:rPr>
          <w:rFonts w:eastAsiaTheme="minorEastAsia"/>
        </w:rPr>
      </w:pPr>
      <w:r>
        <w:rPr>
          <w:rFonts w:eastAsiaTheme="minorEastAsia"/>
        </w:rPr>
        <w:t>Obwohl es sich um ein</w:t>
      </w:r>
      <w:r w:rsidR="00A26ABD">
        <w:rPr>
          <w:rFonts w:eastAsiaTheme="minorEastAsia"/>
        </w:rPr>
        <w:t>en vergleichsweise kleinen Datensatz handelt, sind das</w:t>
      </w:r>
      <w:r>
        <w:rPr>
          <w:rFonts w:eastAsiaTheme="minorEastAsia"/>
        </w:rPr>
        <w:t xml:space="preserve"> immerhin </w:t>
      </w:r>
      <w:r w:rsidR="00E123C9">
        <w:rPr>
          <w:rFonts w:eastAsiaTheme="minorEastAsia"/>
        </w:rPr>
        <w:t>dreimal</w:t>
      </w:r>
      <w:r>
        <w:rPr>
          <w:rFonts w:eastAsiaTheme="minorEastAsia"/>
        </w:rPr>
        <w:t xml:space="preserve"> so viele, theoretisch mögliche Zustände wie es Atome im gesamten Universum gibt</w:t>
      </w:r>
      <w:r w:rsidR="00A26ABD">
        <w:rPr>
          <w:rFonts w:eastAsiaTheme="minorEastAsia"/>
        </w:rPr>
        <w:t>!</w:t>
      </w:r>
      <w:r w:rsidR="005143DB">
        <w:rPr>
          <w:rFonts w:eastAsiaTheme="minorEastAsia"/>
        </w:rPr>
        <w:t xml:space="preserve"> </w:t>
      </w:r>
      <w:r w:rsidR="005143DB" w:rsidRPr="005143DB">
        <w:rPr>
          <w:rFonts w:eastAsiaTheme="minorEastAsia"/>
        </w:rPr>
        <w:t>Eine Speicherung und zeitnahe Abfrage dieser Menge an Zuständen innerhalb einer Lookup-Table wäre zu ineffizient. Aus diesem Grund werden anstelle der Werte selbst die Parameter des gewählten RL-Algorithmus gespeichert und während dem Training angepasst, sodass nach dem Training eine mögliche Entscheidungsfindung in einer reellen Umgebung möglichst gut approximiert wird</w:t>
      </w:r>
      <w:r w:rsidR="0003034C">
        <w:rPr>
          <w:rFonts w:eastAsiaTheme="minorEastAsia"/>
        </w:rPr>
        <w:t xml:space="preserve"> </w:t>
      </w:r>
      <w:sdt>
        <w:sdtPr>
          <w:rPr>
            <w:rFonts w:eastAsiaTheme="minorEastAsia"/>
          </w:rPr>
          <w:alias w:val="To edit, see citavi.com/edit"/>
          <w:tag w:val="CitaviPlaceholder#5365240c-b06e-43c0-a485-b38935962bbe"/>
          <w:id w:val="1706983398"/>
          <w:placeholder>
            <w:docPart w:val="AB9A1880F6E543A5914CEB0CB7A6894D"/>
          </w:placeholder>
        </w:sdtPr>
        <w:sdtContent>
          <w:r w:rsidR="0003034C">
            <w:rPr>
              <w:rFonts w:eastAsiaTheme="minorEastAsia"/>
            </w:rPr>
            <w:fldChar w:fldCharType="begin"/>
          </w:r>
          <w:r w:rsidR="0003034C">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jA1MWMxLTk3NGUtNDZlNC04ZWRhLWNkMjM4NjcyZjMzZC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nk1d2h5cjdlcnpiYXRuMHB1NDJ5d2RqdmpoM21xcWJ2ZnRlb2lkb2V6ZXVtaGMiLCJDcmVhdGVkT24iOiIyMDIyLTExLTI0VDIxOjIwOjM4WiIsIk1vZGlmaWVkQnkiOiJ5NXdoeXI3ZXJ6YmF0bjBwdTQyeXdkanZqaDNtcXFidmZ0ZW9pZG9lemV1bWhjIiwiSWQiOiI4YWJhODE5Ni0zNTFiLTQ1MDktYjg3Ni0xNzYxMmZlZTBkM2UiLCJNb2RpZmllZE9uIjoiMjAyMi0xMS0yNFQyMToyMDozOFoiLCJQcm9qZWN0Ijp7IiRpZCI6IjgiLCIkdHlwZSI6IlN3aXNzQWNhZGVtaWMuQ2l0YXZpLlByb2plY3QsIFN3aXNzQWNhZGVtaWMuQ2l0YXZpIn19XSwiQ2l0YXRpb25LZXlVcGRhdGVUeXBlIjowLCJDb2xsYWJvcmF0b3JzIjpbXSwiRGF0ZSI6Im8uRC4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GNpLml3ci51bmktaGVpZGVsYmVyZy5kZS9zeXN0ZW0vZmlsZXMvcHJpdmF0ZS9kb3dubG9hZHMvNTQxNjQ1NjgxL2RhbW1hbm5fcmVpbmZvY2VtZW50LWxlYXJuaW5nLXJlcG9ydC5wZGYiLCJVcmlTdHJpbmciOiJodHRwczovL2hjaS5pd3IudW5pLWhlaWRlbGJlcmcuZGUvc3lzdGVtL2ZpbGVzL3ByaXZhdGUvZG93bmxvYWRzLzU0MTY0NTY4MS9kYW1tYW5uX3JlaW5mb2NlbWVudC1sZWFybmluZy1yZXBvcn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5NXdoeXI3ZXJ6YmF0bjBwdTQyeXdkanZqaDNtcXFidmZ0ZW9pZG9lemV1bWhjIiwiQ3JlYXRlZE9uIjoiMjAyMi0xMS0yNFQyMToyMDoyNloiLCJNb2RpZmllZEJ5IjoiX1NlYmFzdGlhbiIsIklkIjoiZTVkMzVlMTYtNmJlZi00YjM5LWI4YmEtYTA2MjkyYWQ1YTQ3IiwiTW9kaWZpZWRPbiI6IjIwMjItMTEtMjRUMjI6MjQ6MDM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EYW1tYW5uIG8uRC4sIFMuIDkpIn1dfSwiVGFnIjoiQ2l0YXZpUGxhY2Vob2xkZXIjNTM2NTI0MGMtYjA2ZS00M2MwLWE0ODUtYjM4OTM1OTYyYmJlIiwiVGV4dCI6Iih2Z2wuIERhbW1hbm4gby5ELiwgUy4gOSkiLCJXQUlWZXJzaW9uIjoiNi4xMC4wLjAifQ==}</w:instrText>
          </w:r>
          <w:r w:rsidR="0003034C">
            <w:rPr>
              <w:rFonts w:eastAsiaTheme="minorEastAsia"/>
            </w:rPr>
            <w:fldChar w:fldCharType="separate"/>
          </w:r>
          <w:r w:rsidR="0003034C">
            <w:rPr>
              <w:rFonts w:eastAsiaTheme="minorEastAsia"/>
            </w:rPr>
            <w:t>(vgl. Dammann o.D., S. 9)</w:t>
          </w:r>
          <w:r w:rsidR="0003034C">
            <w:rPr>
              <w:rFonts w:eastAsiaTheme="minorEastAsia"/>
            </w:rPr>
            <w:fldChar w:fldCharType="end"/>
          </w:r>
        </w:sdtContent>
      </w:sdt>
      <w:r w:rsidR="005143DB" w:rsidRPr="005143DB">
        <w:rPr>
          <w:rFonts w:eastAsiaTheme="minorEastAsia"/>
        </w:rPr>
        <w:t>.</w:t>
      </w:r>
      <w:r w:rsidR="004768C0">
        <w:rPr>
          <w:rFonts w:eastAsiaTheme="minorEastAsia"/>
        </w:rPr>
        <w:t xml:space="preserve"> </w:t>
      </w:r>
      <w:r w:rsidR="0030305F">
        <w:rPr>
          <w:rFonts w:eastAsiaTheme="minorEastAsia"/>
        </w:rPr>
        <w:t>Die Approximation hat außerdem den positiven Nebeneffekt, dass das Ergebnis des Trainings allgemeingültig definiert bleibt und nicht nur fix auf bereits trainierte Zustände angewandt werden kann</w:t>
      </w:r>
      <w:r w:rsidR="000B667E">
        <w:rPr>
          <w:rFonts w:eastAsiaTheme="minorEastAsia"/>
        </w:rPr>
        <w:t xml:space="preserve"> </w:t>
      </w:r>
      <w:sdt>
        <w:sdtPr>
          <w:rPr>
            <w:rFonts w:eastAsiaTheme="minorEastAsia"/>
          </w:rPr>
          <w:alias w:val="To edit, see citavi.com/edit"/>
          <w:tag w:val="CitaviPlaceholder#3072b39a-b15a-479d-886e-135d4131480c"/>
          <w:id w:val="-1592161188"/>
          <w:placeholder>
            <w:docPart w:val="AB9A1880F6E543A5914CEB0CB7A6894D"/>
          </w:placeholder>
        </w:sdtPr>
        <w:sdtContent>
          <w:r w:rsidR="000B667E">
            <w:rPr>
              <w:rFonts w:eastAsiaTheme="minorEastAsia"/>
            </w:rPr>
            <w:fldChar w:fldCharType="begin"/>
          </w:r>
          <w:r w:rsidR="00264BF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ODUzOTIwLTM5ZDQtNDc5Ni04ZmU5LWZlYTY5NDNiNTU3M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MwNzJiMzlhLWIxNWEtNDc5ZC04ODZlLTEzNWQ0MTMxNDgwYyIsIlRleHQiOiIodmdsLiBTY2htaXR6IDIwMTcsIFMuIDE4KSIsIldBSVZlcnNpb24iOiI2LjEwLjAuMCJ9}</w:instrText>
          </w:r>
          <w:r w:rsidR="000B667E">
            <w:rPr>
              <w:rFonts w:eastAsiaTheme="minorEastAsia"/>
            </w:rPr>
            <w:fldChar w:fldCharType="separate"/>
          </w:r>
          <w:r w:rsidR="00264BFE">
            <w:rPr>
              <w:rFonts w:eastAsiaTheme="minorEastAsia"/>
            </w:rPr>
            <w:t>(vgl. Schmitz 2017, S. 18)</w:t>
          </w:r>
          <w:r w:rsidR="000B667E">
            <w:rPr>
              <w:rFonts w:eastAsiaTheme="minorEastAsia"/>
            </w:rPr>
            <w:fldChar w:fldCharType="end"/>
          </w:r>
        </w:sdtContent>
      </w:sdt>
      <w:r w:rsidR="00264BFE">
        <w:rPr>
          <w:rFonts w:eastAsiaTheme="minorEastAsia"/>
        </w:rPr>
        <w:t>.</w:t>
      </w:r>
    </w:p>
    <w:p w14:paraId="72394DA7" w14:textId="77777777" w:rsidR="00F35F0A" w:rsidRPr="0009364B" w:rsidRDefault="00F35F0A" w:rsidP="0009364B"/>
    <w:sdt>
      <w:sdtPr>
        <w:rPr>
          <w:rFonts w:asciiTheme="minorHAnsi" w:eastAsiaTheme="minorHAnsi" w:hAnsiTheme="minorHAnsi" w:cstheme="minorBidi"/>
          <w:b w:val="0"/>
          <w:bCs w:val="0"/>
          <w:color w:val="auto"/>
          <w:sz w:val="21"/>
          <w:szCs w:val="22"/>
        </w:rPr>
        <w:tag w:val="CitaviBibliography"/>
        <w:id w:val="-175734026"/>
        <w:placeholder>
          <w:docPart w:val="471061DC2E94419BBD88C6C5102C78BC"/>
        </w:placeholder>
      </w:sdtPr>
      <w:sdtContent>
        <w:p w14:paraId="5A401A96" w14:textId="77777777" w:rsidR="0003034C" w:rsidRDefault="00BD691B" w:rsidP="0003034C">
          <w:pPr>
            <w:pStyle w:val="CitaviBibliographyHeading"/>
          </w:pPr>
          <w:r>
            <w:fldChar w:fldCharType="begin"/>
          </w:r>
          <w:r>
            <w:instrText>ADDIN CitaviBibliography</w:instrText>
          </w:r>
          <w:r>
            <w:fldChar w:fldCharType="separate"/>
          </w:r>
          <w:r w:rsidR="0003034C">
            <w:t>Literaturverzeichnis</w:t>
          </w:r>
        </w:p>
        <w:p w14:paraId="038F4177" w14:textId="77777777" w:rsidR="0003034C" w:rsidRDefault="0003034C" w:rsidP="0003034C">
          <w:pPr>
            <w:pStyle w:val="CitaviBibliographyEntry"/>
          </w:pPr>
          <w:bookmarkStart w:id="56" w:name="_CTVL00175cecbece4714027b33aeada36bd8cb9"/>
          <w:r>
            <w:t>Alaliyat, Saleh (2022): Video -based Fall Detection in Elderly’s Houses.</w:t>
          </w:r>
        </w:p>
        <w:p w14:paraId="0C6860E5" w14:textId="77777777" w:rsidR="0003034C" w:rsidRDefault="0003034C" w:rsidP="0003034C">
          <w:pPr>
            <w:pStyle w:val="CitaviBibliographyEntry"/>
          </w:pPr>
          <w:bookmarkStart w:id="57" w:name="_CTVL0019800a924841e4016a83fdadb205c2fc5"/>
          <w:bookmarkEnd w:id="56"/>
          <w:r>
            <w:t>Böhm, Robin (2016): Aktionen autonomer Systeme als Elemente relationaler nebenläufiger Markov-Entscheidungsprozesse. Diplomarbeit. Universität Stuttgart, Stuttgart. Institut für Parallele und Verteilte Systeme. Online verfügbar unter https://elib.uni-stuttgart.de/handle/11682/9652, zuletzt geprüft am 14.11.2022.</w:t>
          </w:r>
        </w:p>
        <w:p w14:paraId="5B820C5C" w14:textId="77777777" w:rsidR="0003034C" w:rsidRDefault="0003034C" w:rsidP="0003034C">
          <w:pPr>
            <w:pStyle w:val="CitaviBibliographyEntry"/>
          </w:pPr>
          <w:bookmarkStart w:id="58" w:name="_CTVL0014c0a7aa1f8d14b57b75176bf3ea6d135"/>
          <w:bookmarkEnd w:id="57"/>
          <w:r>
            <w:t>Brezina, Tadej; Emberger, Günter; Rollinger, Wolfgang (2012): Vom Beschwerde- zum Anregungsmanagement im Österreichischen öffentlichen Verkehr. Online verfügbar unter https://d1wqtxts1xzle7.cloudfront.net/34231246/brezina-emberger-2012_anregungsmanagement-with-cover-page-v2.pdf?Expires=1668671995&amp;Signature=DBnAREvXAnDgUHEoCOKurfqbkrq7bAri9Iuu3tJrb8wVptyn2a2WV8EhtbrPKyE3ES1YLBy5TUbvl2BvXzbHPT2B42AGGf6dF77CsQ9eJM9vJmE7AzKyH0RIZSuRTNuZacyvi-Jix~X2h8-Qzn0OAa5kk-9Ff66q6HYuiqRAc501ywUSy~gicq7au5rPkl0udvjb4jiAEJTgT69xwoUoLFyQoWI~KU2tw1azHEtkNXEQB0ekoGP0cpeSo9NHmKWGx5cNz72OatR0tYZBo2xGN~WMFWuMvPkywHiKUo2EqqvLPCggkop8bZrhXMzv4SWybMJv3QDpOhkgX9AcD2v63Q__&amp;Key-Pair-Id=APKAJLOHF5GGSLRBV4ZA, zuletzt geprüft am 17.11.2022.</w:t>
          </w:r>
        </w:p>
        <w:p w14:paraId="480D2296" w14:textId="77777777" w:rsidR="0003034C" w:rsidRDefault="0003034C" w:rsidP="0003034C">
          <w:pPr>
            <w:pStyle w:val="CitaviBibliographyEntry"/>
          </w:pPr>
          <w:bookmarkStart w:id="59" w:name="_CTVL00147f364c045a743b9b49e6320706efbb4"/>
          <w:bookmarkEnd w:id="58"/>
          <w:r>
            <w:t>Bundesministerium für Verkehr: Personenbeförderungsgesetz. PBefG. Online verfügbar unter https://www.gesetze-im-internet.de/pbefg/index.html#BJNR002410961BJNE001802305, zuletzt geprüft am 18.11.2022.</w:t>
          </w:r>
        </w:p>
        <w:p w14:paraId="1A4D390B" w14:textId="77777777" w:rsidR="0003034C" w:rsidRDefault="0003034C" w:rsidP="0003034C">
          <w:pPr>
            <w:pStyle w:val="CitaviBibliographyEntry"/>
          </w:pPr>
          <w:bookmarkStart w:id="60" w:name="_CTVL00142ab8c65d2db4736ab9daedb28f898bf"/>
          <w:bookmarkEnd w:id="59"/>
          <w:r>
            <w:t>Chan, Leong; Hogaboam, Liliya; Cao, Renzhi (2022): Applied Artificial Intelligence in Business. Cham: Springer International Publishing.</w:t>
          </w:r>
        </w:p>
        <w:p w14:paraId="19087A32" w14:textId="77777777" w:rsidR="0003034C" w:rsidRDefault="0003034C" w:rsidP="0003034C">
          <w:pPr>
            <w:pStyle w:val="CitaviBibliographyEntry"/>
          </w:pPr>
          <w:bookmarkStart w:id="61" w:name="_CTVL001e5d35e166bef4b39b8baa06292ad5a47"/>
          <w:bookmarkEnd w:id="60"/>
          <w:r>
            <w:t>Dammann, Patrick (o.D.): Einführung in das Reinforcement Learning. Heidelberg Collaboratory for Image Processing (HCI). Heidelberg. Online verfügbar unter https://hci.iwr.uni-heidelberg.de/system/files/private/downloads/541645681/dammann_reinfocement-learning-report.pdf, zuletzt geprüft am 24.11.2022.</w:t>
          </w:r>
        </w:p>
        <w:p w14:paraId="7ADE768A" w14:textId="77777777" w:rsidR="0003034C" w:rsidRDefault="0003034C" w:rsidP="0003034C">
          <w:pPr>
            <w:pStyle w:val="CitaviBibliographyEntry"/>
          </w:pPr>
          <w:bookmarkStart w:id="62" w:name="_CTVL0013da1d0ce79ef43bc8520e28302290fee"/>
          <w:bookmarkEnd w:id="61"/>
          <w:r>
            <w:t>DELFI (2020): Entwicklung von Instrumenten zur Umsetzung der delegierten Verordnung (EU) 2017/1926 (ÖV-Daten für NAP). Schlussbericht zum FE-Projekt: 70.0946. Verein zur Förderung einer durchgängigen elektronischen Fahrgastinformation – DELFI e.V. Frankfurt a.M. Online verfügbar unter https://fops.de/wp-content/uploads/2020/09/70.0946_Schlussber.OeV-Daten-f.d.NAP_.pdf, zuletzt geprüft am 24.11.2022.</w:t>
          </w:r>
        </w:p>
        <w:p w14:paraId="5DACBD41" w14:textId="77777777" w:rsidR="0003034C" w:rsidRDefault="0003034C" w:rsidP="0003034C">
          <w:pPr>
            <w:pStyle w:val="CitaviBibliographyEntry"/>
          </w:pPr>
          <w:bookmarkStart w:id="63" w:name="_CTVL0013d9893baf1c344ee96551a0e79a0fc7e"/>
          <w:bookmarkEnd w:id="62"/>
          <w:r>
            <w:t>Engfer, Andreas (2002): Fuzzy Logik. Ausarbeitung zur Vorlesung Ausarbeitung zur Vorlesung „Methoden der Künstlichen Intelligenz“. Ausarbeitung. Fachhochschule Furtwangen, Furtwangen. Fachbereich Wirtschaftsinformatik.</w:t>
          </w:r>
        </w:p>
        <w:p w14:paraId="1074D33A" w14:textId="77777777" w:rsidR="0003034C" w:rsidRDefault="0003034C" w:rsidP="0003034C">
          <w:pPr>
            <w:pStyle w:val="CitaviBibliographyEntry"/>
          </w:pPr>
          <w:bookmarkStart w:id="64" w:name="_CTVL00199f6fa61a9a14de4955af8d32913127c"/>
          <w:bookmarkEnd w:id="63"/>
          <w:r>
            <w:t>Exner, Jan-Philipp (2012): SURVEY BEFORE PLAN 2.0. Neue Ansätze von Raumsensorik und Monitaring für die Raumplanung. In:</w:t>
          </w:r>
          <w:bookmarkEnd w:id="64"/>
          <w:r>
            <w:t xml:space="preserve"> </w:t>
          </w:r>
          <w:r w:rsidRPr="0003034C">
            <w:rPr>
              <w:i/>
            </w:rPr>
            <w:t xml:space="preserve">PLANERIN </w:t>
          </w:r>
          <w:r w:rsidRPr="0003034C">
            <w:t>(5/12), S. 24–26.</w:t>
          </w:r>
        </w:p>
        <w:p w14:paraId="10982177" w14:textId="77777777" w:rsidR="0003034C" w:rsidRDefault="0003034C" w:rsidP="0003034C">
          <w:pPr>
            <w:pStyle w:val="CitaviBibliographyEntry"/>
          </w:pPr>
          <w:bookmarkStart w:id="65" w:name="_CTVL001e56e8ba96d1f4c68b6b4bf80f11eafac"/>
          <w:r>
            <w:t>Findl, Renate; Dahmen-Zimmer, Katharina; Kostka, Markus; Zimmer, Alf (2022): Nutzerorientierte Systementwicklung für den ÖPNV. Paper. Universität Regensburg, Regensburg. Lehrstuhl für Experimentelle und Angewandte Psychologie. Online verfügbar unter https://psydok.psycharchives.de/jspui/bitstream/20.500.11780/3433/1/findl.pdf, zuletzt geprüft am 17.11.2022.</w:t>
          </w:r>
        </w:p>
        <w:p w14:paraId="24A52D90" w14:textId="77777777" w:rsidR="0003034C" w:rsidRDefault="0003034C" w:rsidP="0003034C">
          <w:pPr>
            <w:pStyle w:val="CitaviBibliographyEntry"/>
          </w:pPr>
          <w:bookmarkStart w:id="66" w:name="_CTVL00170623dd1586e4b9ebaf9fb66ec01a9bd"/>
          <w:bookmarkEnd w:id="65"/>
          <w:r>
            <w:t>Google (2022): GTFS-Static Überblick. Hg. v. Google. Online verfügbar unter https://developers.google.com/transit/gtfs?hl=de, zuletzt aktualisiert am 06.10.2022, zuletzt geprüft am 18.11.2022.</w:t>
          </w:r>
        </w:p>
        <w:p w14:paraId="7B23A92A" w14:textId="77777777" w:rsidR="0003034C" w:rsidRDefault="0003034C" w:rsidP="0003034C">
          <w:pPr>
            <w:pStyle w:val="CitaviBibliographyEntry"/>
          </w:pPr>
          <w:bookmarkStart w:id="67" w:name="_CTVL00159016aa272504c5b88c4215df1ce65dc"/>
          <w:bookmarkEnd w:id="66"/>
          <w:r>
            <w:t>Herzner, Alexander; Schmidpeter, René (Hg.) (2022): CSR in Süddeutschland. Unternehmerischer Erfolg und Nachhaltigkeit im Einklang. Springer-Verlag GmbH. Berlin, Heidelberg: Springer Gabler (Management-Reihe Corporate Social Responsibility). Online verfügbar unter http://www.springer.com/.</w:t>
          </w:r>
        </w:p>
        <w:p w14:paraId="7D17ADE0" w14:textId="77777777" w:rsidR="0003034C" w:rsidRDefault="0003034C" w:rsidP="0003034C">
          <w:pPr>
            <w:pStyle w:val="CitaviBibliographyEntry"/>
          </w:pPr>
          <w:bookmarkStart w:id="68" w:name="_CTVL001d0c8b4aa6a70406c8f4221e3f35c1cfb"/>
          <w:bookmarkEnd w:id="67"/>
          <w:r>
            <w:t>Josi, Damian (2020): Qualität von OpenStreetMap-Daten. Einführung und Arten der Qualitätsbeurteilung. Paper. Universität Bern, Bern. Institut für Wirtschaftsinformatik. Online verfügbar unter https://www.digitale-nachhaltigkeit.unibe.ch/unibe/portal/fak_naturwis/a_dept_math/c_iinfamath/abt_digital/content/e90958/e490158/e900462/e977579/e977582/e980453/OpenData2020_DamianJosi_Vertiefungsartikel_ger.pdf, zuletzt geprüft am 18.11.2022.</w:t>
          </w:r>
        </w:p>
        <w:p w14:paraId="2951CF07" w14:textId="77777777" w:rsidR="0003034C" w:rsidRDefault="0003034C" w:rsidP="0003034C">
          <w:pPr>
            <w:pStyle w:val="CitaviBibliographyEntry"/>
          </w:pPr>
          <w:bookmarkStart w:id="69" w:name="_CTVL0016c8a6210199a4238bb43a3ef9d5f0916"/>
          <w:bookmarkEnd w:id="68"/>
          <w:r>
            <w:t>Krämer, Andreas (2022): exeo OpinionTRAIN. 9-Euro-Ticket: Blick zurück und nach vorne - Nutzerprofil, Nutzung und Bewertungen. exeo Strategic Consulting AG. Bonn, 08.09.2022. Online verfügbar unter https://www.researchgate.net/publication/363417545_exeo_OpinionTRAIN_IV_9_EUR_Ticket_Post_I_220907, zuletzt geprüft am 10.09.2022.</w:t>
          </w:r>
        </w:p>
        <w:p w14:paraId="170254D9" w14:textId="77777777" w:rsidR="0003034C" w:rsidRDefault="0003034C" w:rsidP="0003034C">
          <w:pPr>
            <w:pStyle w:val="CitaviBibliographyEntry"/>
          </w:pPr>
          <w:bookmarkStart w:id="70" w:name="_CTVL0010a2b008667c546319f718c99e7ccd1b1"/>
          <w:bookmarkEnd w:id="69"/>
          <w:r>
            <w:t>Liggieri, Kevin; Müller, Oliver (2019): Mensch-Maschine-Interaktion. Stuttgart: J.B. Metzler.</w:t>
          </w:r>
        </w:p>
        <w:p w14:paraId="23F491D4" w14:textId="77777777" w:rsidR="0003034C" w:rsidRDefault="0003034C" w:rsidP="0003034C">
          <w:pPr>
            <w:pStyle w:val="CitaviBibliographyEntry"/>
          </w:pPr>
          <w:bookmarkStart w:id="71" w:name="_CTVL0017cedb0b82db84b1aaacaf7cde97d990f"/>
          <w:bookmarkEnd w:id="70"/>
          <w:r>
            <w:t>Lüth, Carsten (2019): A Review of: Human-Level Control through deep Reinforcement Learning. Seminararbeit. Universität Heidelberg, Heidelberg. Department of Computer Science. Online verfügbar unter https://hci.iwr.uni-heidelberg.de/system/files/private/downloads/213797145/report_carsten_lueth_human_level_control.pdf, zuletzt geprüft am 13.11.2022.</w:t>
          </w:r>
        </w:p>
        <w:p w14:paraId="40010D4F" w14:textId="77777777" w:rsidR="0003034C" w:rsidRDefault="0003034C" w:rsidP="0003034C">
          <w:pPr>
            <w:pStyle w:val="CitaviBibliographyEntry"/>
          </w:pPr>
          <w:bookmarkStart w:id="72" w:name="_CTVL0013126cb9fbc8f4a189b7e0e5bf0896b8a"/>
          <w:bookmarkEnd w:id="71"/>
          <w:r>
            <w:t>Mainzer, Klaus (2019): Künstliche Intelligenz – Wann übernehmen die Maschinen? Berlin, Heidelberg: Springer Berlin Heidelberg.</w:t>
          </w:r>
        </w:p>
        <w:p w14:paraId="42274B1C" w14:textId="77777777" w:rsidR="0003034C" w:rsidRDefault="0003034C" w:rsidP="0003034C">
          <w:pPr>
            <w:pStyle w:val="CitaviBibliographyEntry"/>
          </w:pPr>
          <w:bookmarkStart w:id="73" w:name="_CTVL001156ee766e4314b3c917dd27f2a9add1e"/>
          <w:bookmarkEnd w:id="72"/>
          <w:r>
            <w:t>Meier, Andreas; Portmann, Edy (2016): Smart City. Wiesbaden: Springer Fachmedien Wiesbaden.</w:t>
          </w:r>
        </w:p>
        <w:p w14:paraId="740716A1" w14:textId="77777777" w:rsidR="0003034C" w:rsidRDefault="0003034C" w:rsidP="0003034C">
          <w:pPr>
            <w:pStyle w:val="CitaviBibliographyEntry"/>
          </w:pPr>
          <w:bookmarkStart w:id="74" w:name="_CTVL001e479149bb9bd44a1b827a2172784ed92"/>
          <w:bookmarkEnd w:id="73"/>
          <w:r>
            <w:t>Nahrstedt, Harald (2012): Algorithmen für Ingenieure. Wiesbaden: Vieweg+Teubner Verlag.</w:t>
          </w:r>
        </w:p>
        <w:p w14:paraId="5CC11209" w14:textId="77777777" w:rsidR="0003034C" w:rsidRDefault="0003034C" w:rsidP="0003034C">
          <w:pPr>
            <w:pStyle w:val="CitaviBibliographyEntry"/>
          </w:pPr>
          <w:bookmarkStart w:id="75" w:name="_CTVL0018c8a5e21ca564f4a8b304d8167f59087"/>
          <w:bookmarkEnd w:id="74"/>
          <w:r>
            <w:t>Niebler, Paul (2018): Datenbasiert Entscheiden. Ein Leitfaden Für Unternehmer und Entscheider. Unter Mitarbeit von Dominic Lindner. Wiesbaden: Gabler (Essentials Ser). Online verfügbar unter https://ebookcentral.proquest.com/lib/kxp/detail.action?docID=5566817.</w:t>
          </w:r>
        </w:p>
        <w:p w14:paraId="31389225" w14:textId="77777777" w:rsidR="0003034C" w:rsidRDefault="0003034C" w:rsidP="0003034C">
          <w:pPr>
            <w:pStyle w:val="CitaviBibliographyEntry"/>
          </w:pPr>
          <w:bookmarkStart w:id="76" w:name="_CTVL001150d882059ca46e0844b26e5dbc31ece"/>
          <w:bookmarkEnd w:id="75"/>
          <w:r>
            <w:t>OSM-Highway (2022): Erklärung zum Schlüssel HIGHWAY. Hg. v. OpenStreetMap Community. Online verfügbar unter https://wiki.openstreetmap.org/wiki/Key:highway, zuletzt aktualisiert am 26.10.2022, zuletzt geprüft am 18.11.2022.</w:t>
          </w:r>
        </w:p>
        <w:p w14:paraId="2B263632" w14:textId="77777777" w:rsidR="0003034C" w:rsidRDefault="0003034C" w:rsidP="0003034C">
          <w:pPr>
            <w:pStyle w:val="CitaviBibliographyEntry"/>
          </w:pPr>
          <w:bookmarkStart w:id="77" w:name="_CTVL001489cd1ffd58e42c7a040806572f7e674"/>
          <w:bookmarkEnd w:id="76"/>
          <w:r>
            <w:t>OSM-PSV (2022): Erklärung zum Schlüssel PSV. Hg. v. OpenStreetMap Community. Online verfügbar unter https://wiki.openstreetmap.org/wiki/DE:Key:psv?uselang=de, zuletzt aktualisiert am 29.08.2022, zuletzt geprüft am 18.11.2022.</w:t>
          </w:r>
        </w:p>
        <w:p w14:paraId="7F46C8C7" w14:textId="77777777" w:rsidR="0003034C" w:rsidRDefault="0003034C" w:rsidP="0003034C">
          <w:pPr>
            <w:pStyle w:val="CitaviBibliographyEntry"/>
          </w:pPr>
          <w:bookmarkStart w:id="78" w:name="_CTVL001deae313147c4408cbdde680c83bfef1a"/>
          <w:bookmarkEnd w:id="77"/>
          <w:r>
            <w:t>Reinhardt, Winfried (2018): Öffentlicher Personennahverkehr. Technik – rechts- und betriebswirtschaftliche Grundlagen. 2., aktualisierte Auflage. Wiesbaden: Springer Vieweg. Online verfügbar unter http://www.springer.com/.</w:t>
          </w:r>
        </w:p>
        <w:p w14:paraId="4ED1528A" w14:textId="77777777" w:rsidR="0003034C" w:rsidRDefault="0003034C" w:rsidP="0003034C">
          <w:pPr>
            <w:pStyle w:val="CitaviBibliographyEntry"/>
          </w:pPr>
          <w:bookmarkStart w:id="79" w:name="_CTVL001bbe6ced63f60431c8ea0137b73f08af5"/>
          <w:bookmarkEnd w:id="78"/>
          <w:r>
            <w:t>Rimscha, Markus von (2008): Algorithmen kompakt und verständlich. Lösungsstrategien am Computer. 1. Aufl. Wiesbaden: Vieweg + Teubner (Programmiersprachen, Datenbanken und Softwareentwicklung).</w:t>
          </w:r>
        </w:p>
        <w:p w14:paraId="43852E0D" w14:textId="77777777" w:rsidR="0003034C" w:rsidRDefault="0003034C" w:rsidP="0003034C">
          <w:pPr>
            <w:pStyle w:val="CitaviBibliographyEntry"/>
          </w:pPr>
          <w:bookmarkStart w:id="80" w:name="_CTVL001682b0376d6f946c68c7dc0218f737666"/>
          <w:bookmarkEnd w:id="79"/>
          <w:r>
            <w:t>Schaaf, Marc; Wilke, Gwendolin (2015): Ereignisverarbeitung zur Flexiblen Dynamischen Informationsverarbeitung in Smart Cities. In:</w:t>
          </w:r>
          <w:bookmarkEnd w:id="80"/>
          <w:r>
            <w:t xml:space="preserve"> </w:t>
          </w:r>
          <w:r w:rsidRPr="0003034C">
            <w:rPr>
              <w:i/>
            </w:rPr>
            <w:t xml:space="preserve">HMD </w:t>
          </w:r>
          <w:r w:rsidRPr="0003034C">
            <w:t>52 (4), S. 562–571. DOI: 10.1365/s40702-015-0149-x.</w:t>
          </w:r>
        </w:p>
        <w:p w14:paraId="316EB015" w14:textId="77777777" w:rsidR="0003034C" w:rsidRDefault="0003034C" w:rsidP="0003034C">
          <w:pPr>
            <w:pStyle w:val="CitaviBibliographyEntry"/>
          </w:pPr>
          <w:bookmarkStart w:id="81" w:name="_CTVL001a7c9082dd1bb461cb88ae417684f55c7"/>
          <w:r>
            <w:t>Scherm, Jürgen; Hübener, Reinhard; Dobeschinsky, Harry; Kühne, Reinhart D. (2001): Opti*Bus : Optimierungschancen für das Verkehrssystem Bus im ÖPNV ; Ergebnisse des Kongresses im Themenbereich Verkehr und Raumstruktur. Unter Mitarbeit von Universität Stuttgart.</w:t>
          </w:r>
        </w:p>
        <w:p w14:paraId="1F860431" w14:textId="77777777" w:rsidR="0003034C" w:rsidRDefault="0003034C" w:rsidP="0003034C">
          <w:pPr>
            <w:pStyle w:val="CitaviBibliographyEntry"/>
          </w:pPr>
          <w:bookmarkStart w:id="82" w:name="_CTVL00113991a0b286a436f8a5657cbf326ecf6"/>
          <w:bookmarkEnd w:id="81"/>
          <w:r>
            <w:t>Schmitz, Martin (2017): Ein Vergleich von Reinforcement Learning Algorithmen für dynamische und hochdimensionale Probleme. Bachelorarbeit. Universität Koblenz / Landau, Koblenz. Institute for Web Science and Technology. Online verfügbar unter https://west.uni-koblenz.de/assets/theses/vergleich-von-reinforcement-algorithmen.pdf, zuletzt geprüft am 13.11.2022.</w:t>
          </w:r>
        </w:p>
        <w:p w14:paraId="625B7DE6" w14:textId="77777777" w:rsidR="0003034C" w:rsidRDefault="0003034C" w:rsidP="0003034C">
          <w:pPr>
            <w:pStyle w:val="CitaviBibliographyEntry"/>
          </w:pPr>
          <w:bookmarkStart w:id="83" w:name="_CTVL001be2176f03dce488a91c9a2a151aae910"/>
          <w:bookmarkEnd w:id="82"/>
          <w:r>
            <w:t>Schranil, Steffen (2013): Prognose der Dauer von Störungen des Bahnbetriebs. ETH Zurich.</w:t>
          </w:r>
        </w:p>
        <w:p w14:paraId="31A8AD6E" w14:textId="77777777" w:rsidR="0003034C" w:rsidRDefault="0003034C" w:rsidP="0003034C">
          <w:pPr>
            <w:pStyle w:val="CitaviBibliographyEntry"/>
          </w:pPr>
          <w:bookmarkStart w:id="84" w:name="_CTVL0015649986265be440d89538b25116abc4e"/>
          <w:bookmarkEnd w:id="83"/>
          <w:r>
            <w:t>Searle, John R. (1980): Minds, brains, and programs. In:</w:t>
          </w:r>
          <w:bookmarkEnd w:id="84"/>
          <w:r>
            <w:t xml:space="preserve"> </w:t>
          </w:r>
          <w:r w:rsidRPr="0003034C">
            <w:rPr>
              <w:i/>
            </w:rPr>
            <w:t xml:space="preserve">Behav Brain Sci </w:t>
          </w:r>
          <w:r w:rsidRPr="0003034C">
            <w:t>3 (3), S. 417–424. DOI: 10.1017/S0140525X00005756.</w:t>
          </w:r>
        </w:p>
        <w:p w14:paraId="20ADC640" w14:textId="77777777" w:rsidR="0003034C" w:rsidRDefault="0003034C" w:rsidP="0003034C">
          <w:pPr>
            <w:pStyle w:val="CitaviBibliographyEntry"/>
          </w:pPr>
          <w:bookmarkStart w:id="85" w:name="_CTVL00117b2c957db2c4c1abb641ca8ab42d78a"/>
          <w:r>
            <w:t>Simeonov, Georgi (2017): Ein interaktiver visueller Ansatz für das Map Matching von großen Bewegungsdatensätzen. Bachelorarbeit. Universität Stuttgart, Stuttgart. Institut für Visualisierung und Interaktive Systeme. Online verfügbar unter https://www2.informatik.uni-stuttgart.de/bibliothek/ftp/medoc.ustuttgart_fi/BCLR-2017-62/BCLR-2017-62.pdf, zuletzt geprüft am 23.11.2022.</w:t>
          </w:r>
        </w:p>
        <w:p w14:paraId="02A7DF38" w14:textId="77777777" w:rsidR="0003034C" w:rsidRDefault="0003034C" w:rsidP="0003034C">
          <w:pPr>
            <w:pStyle w:val="CitaviBibliographyEntry"/>
          </w:pPr>
          <w:bookmarkStart w:id="86" w:name="_CTVL0010bd975cf5c434b2f8b5b36f7992685f6"/>
          <w:bookmarkEnd w:id="85"/>
          <w:r>
            <w:t>Soike, Roman; Libbe, Jens (2018): Smart Cities in Deutschland. Eine Bestandsaufnahme. Hg. v. Deutsches Institut für Urbanistik. Berlin (Difu-Papers). Online verfügbar unter https://repository.difu.de/jspui/handle/difu/248050, zuletzt geprüft am 23.11.2022.</w:t>
          </w:r>
        </w:p>
        <w:p w14:paraId="3AABAED0" w14:textId="77777777" w:rsidR="0003034C" w:rsidRDefault="0003034C" w:rsidP="0003034C">
          <w:pPr>
            <w:pStyle w:val="CitaviBibliographyEntry"/>
          </w:pPr>
          <w:bookmarkStart w:id="87" w:name="_CTVL001ee985f0aae6c4535a0fe4c806181721c"/>
          <w:bookmarkEnd w:id="86"/>
          <w:r>
            <w:t>Statistisches Bundesamt (2020): Einwohnerzahl der größten Städte in Deutschland am 31. Dezember 2020. Hg. v. Statistisches Bundesamt. Online verfügbar unter https://de.statista.com/statistik/daten/studie/1353/umfrage/einwohnerzahlen-der-grossstaedte-deutschlands/, zuletzt geprüft am 23.11.2022.</w:t>
          </w:r>
        </w:p>
        <w:p w14:paraId="306EEACC" w14:textId="675E2931" w:rsidR="00BD691B" w:rsidRDefault="0003034C" w:rsidP="0084142C">
          <w:pPr>
            <w:pStyle w:val="CitaviBibliographyEntry"/>
          </w:pPr>
          <w:bookmarkStart w:id="88" w:name="_CTVL0012266f3709f704aacac6fb11c526d17c0"/>
          <w:bookmarkEnd w:id="87"/>
          <w:r>
            <w:t>VDV-Schrift 736-2, 2019: VDV-Schrift 736-2. Online verfügbar unter https://www.vdv.de/736-2-sds.pdfx, zuletzt geprüft am 24.11.2022</w:t>
          </w:r>
          <w:bookmarkEnd w:id="88"/>
          <w:r>
            <w:t>.</w:t>
          </w:r>
          <w:r w:rsidR="00BD691B">
            <w:fldChar w:fldCharType="end"/>
          </w:r>
        </w:p>
      </w:sdtContent>
    </w:sdt>
    <w:p w14:paraId="19BAFE71" w14:textId="77777777" w:rsidR="00424499" w:rsidRDefault="00424499" w:rsidP="00424499"/>
    <w:p w14:paraId="7D64A6B9" w14:textId="20C3FC83" w:rsidR="00424499" w:rsidRPr="00424499" w:rsidRDefault="00424499" w:rsidP="00424499">
      <w:pPr>
        <w:sectPr w:rsidR="00424499" w:rsidRPr="00424499" w:rsidSect="00E12762">
          <w:footerReference w:type="default" r:id="rId43"/>
          <w:footerReference w:type="first" r:id="rId44"/>
          <w:type w:val="evenPage"/>
          <w:pgSz w:w="11906" w:h="16838" w:code="9"/>
          <w:pgMar w:top="1418" w:right="1701" w:bottom="2268" w:left="1418" w:header="1276" w:footer="1276" w:gutter="0"/>
          <w:cols w:space="708"/>
          <w:docGrid w:linePitch="360"/>
        </w:sectPr>
      </w:pPr>
    </w:p>
    <w:p w14:paraId="195D14AD" w14:textId="42B038D2" w:rsidR="00694F14" w:rsidRDefault="00890F7A" w:rsidP="00890F7A">
      <w:pPr>
        <w:pStyle w:val="berschrift1"/>
        <w:numPr>
          <w:ilvl w:val="0"/>
          <w:numId w:val="0"/>
        </w:numPr>
      </w:pPr>
      <w:bookmarkStart w:id="89" w:name="_Toc120181794"/>
      <w:r>
        <w:lastRenderedPageBreak/>
        <w:t>Anhang</w:t>
      </w:r>
      <w:bookmarkEnd w:id="89"/>
    </w:p>
    <w:p w14:paraId="2654BF85" w14:textId="5DA55B38" w:rsidR="00F30160" w:rsidRDefault="006E4A0F" w:rsidP="007D136C">
      <w:pPr>
        <w:pStyle w:val="CitaviBibliographyEntry"/>
      </w:pPr>
      <w:r>
        <w:rPr>
          <w:noProof/>
        </w:rPr>
        <w:drawing>
          <wp:anchor distT="0" distB="0" distL="114300" distR="114300" simplePos="0" relativeHeight="251658263" behindDoc="0" locked="0" layoutInCell="1" allowOverlap="1" wp14:anchorId="2BA956DA" wp14:editId="1EB6E03A">
            <wp:simplePos x="0" y="0"/>
            <wp:positionH relativeFrom="margin">
              <wp:align>center</wp:align>
            </wp:positionH>
            <wp:positionV relativeFrom="paragraph">
              <wp:posOffset>2114550</wp:posOffset>
            </wp:positionV>
            <wp:extent cx="8013700" cy="3801110"/>
            <wp:effectExtent l="0" t="8255" r="0" b="0"/>
            <wp:wrapTopAndBottom/>
            <wp:docPr id="196" name="Grafik 196"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descr="Ein Bild, das Karte enthält.&#10;&#10;Automatisch generierte Beschreibung"/>
                    <pic:cNvPicPr/>
                  </pic:nvPicPr>
                  <pic:blipFill>
                    <a:blip r:embed="rId36"/>
                    <a:stretch>
                      <a:fillRect/>
                    </a:stretch>
                  </pic:blipFill>
                  <pic:spPr>
                    <a:xfrm rot="5400000">
                      <a:off x="0" y="0"/>
                      <a:ext cx="8013700" cy="3801110"/>
                    </a:xfrm>
                    <a:prstGeom prst="rect">
                      <a:avLst/>
                    </a:prstGeom>
                  </pic:spPr>
                </pic:pic>
              </a:graphicData>
            </a:graphic>
            <wp14:sizeRelH relativeFrom="margin">
              <wp14:pctWidth>0</wp14:pctWidth>
            </wp14:sizeRelH>
            <wp14:sizeRelV relativeFrom="margin">
              <wp14:pctHeight>0</wp14:pctHeight>
            </wp14:sizeRelV>
          </wp:anchor>
        </w:drawing>
      </w:r>
    </w:p>
    <w:p w14:paraId="5CCD6F3C" w14:textId="160192AE" w:rsidR="00BC2C36" w:rsidRDefault="006E4A0F" w:rsidP="00BC2C36">
      <w:r>
        <w:rPr>
          <w:noProof/>
        </w:rPr>
        <w:drawing>
          <wp:anchor distT="0" distB="0" distL="114300" distR="114300" simplePos="0" relativeHeight="251658264" behindDoc="0" locked="0" layoutInCell="1" allowOverlap="1" wp14:anchorId="5564E691" wp14:editId="5E96061D">
            <wp:simplePos x="0" y="0"/>
            <wp:positionH relativeFrom="margin">
              <wp:align>center</wp:align>
            </wp:positionH>
            <wp:positionV relativeFrom="paragraph">
              <wp:posOffset>1295400</wp:posOffset>
            </wp:positionV>
            <wp:extent cx="7961630" cy="5391150"/>
            <wp:effectExtent l="8890" t="0" r="0" b="0"/>
            <wp:wrapTopAndBottom/>
            <wp:docPr id="197" name="Grafik 19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descr="Ein Bild, das Karte enthält.&#10;&#10;Automatisch generierte Beschreibung"/>
                    <pic:cNvPicPr/>
                  </pic:nvPicPr>
                  <pic:blipFill>
                    <a:blip r:embed="rId37"/>
                    <a:stretch>
                      <a:fillRect/>
                    </a:stretch>
                  </pic:blipFill>
                  <pic:spPr>
                    <a:xfrm rot="5400000">
                      <a:off x="0" y="0"/>
                      <a:ext cx="7961630" cy="5391150"/>
                    </a:xfrm>
                    <a:prstGeom prst="rect">
                      <a:avLst/>
                    </a:prstGeom>
                  </pic:spPr>
                </pic:pic>
              </a:graphicData>
            </a:graphic>
            <wp14:sizeRelH relativeFrom="margin">
              <wp14:pctWidth>0</wp14:pctWidth>
            </wp14:sizeRelH>
            <wp14:sizeRelV relativeFrom="margin">
              <wp14:pctHeight>0</wp14:pctHeight>
            </wp14:sizeRelV>
          </wp:anchor>
        </w:drawing>
      </w:r>
    </w:p>
    <w:sectPr w:rsidR="00BC2C36" w:rsidSect="006D20E0">
      <w:pgSz w:w="11906" w:h="16838" w:code="9"/>
      <w:pgMar w:top="1418" w:right="1701" w:bottom="2268" w:left="1418" w:header="1276" w:footer="12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0743B" w14:textId="77777777" w:rsidR="008B16DB" w:rsidRDefault="008B16DB" w:rsidP="003762F5">
      <w:pPr>
        <w:spacing w:after="0" w:line="240" w:lineRule="auto"/>
      </w:pPr>
      <w:r>
        <w:separator/>
      </w:r>
    </w:p>
  </w:endnote>
  <w:endnote w:type="continuationSeparator" w:id="0">
    <w:p w14:paraId="0E8F8083" w14:textId="77777777" w:rsidR="008B16DB" w:rsidRDefault="008B16DB" w:rsidP="003762F5">
      <w:pPr>
        <w:spacing w:after="0" w:line="240" w:lineRule="auto"/>
      </w:pPr>
      <w:r>
        <w:continuationSeparator/>
      </w:r>
    </w:p>
  </w:endnote>
  <w:endnote w:type="continuationNotice" w:id="1">
    <w:p w14:paraId="25386096" w14:textId="77777777" w:rsidR="008B16DB" w:rsidRDefault="008B16D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66186"/>
      <w:docPartObj>
        <w:docPartGallery w:val="Page Numbers (Bottom of Page)"/>
        <w:docPartUnique/>
      </w:docPartObj>
    </w:sdtPr>
    <w:sdtContent>
      <w:p w14:paraId="5606F648" w14:textId="5D79E469" w:rsidR="00E12762" w:rsidRDefault="00E12762">
        <w:pPr>
          <w:pStyle w:val="Fuzeile"/>
          <w:jc w:val="center"/>
        </w:pPr>
        <w:r>
          <w:fldChar w:fldCharType="begin"/>
        </w:r>
        <w:r>
          <w:instrText>PAGE   \* MERGEFORMAT</w:instrText>
        </w:r>
        <w:r>
          <w:fldChar w:fldCharType="separate"/>
        </w:r>
        <w:r>
          <w:t>2</w:t>
        </w:r>
        <w:r>
          <w:fldChar w:fldCharType="end"/>
        </w:r>
      </w:p>
    </w:sdtContent>
  </w:sdt>
  <w:p w14:paraId="6750737F" w14:textId="3BF5CBBE" w:rsidR="00851876" w:rsidRPr="00520FAB" w:rsidRDefault="00851876" w:rsidP="009512FF">
    <w:pPr>
      <w:pStyle w:val="Fuzeile"/>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A475" w14:textId="11D90AC7" w:rsidR="00E12762" w:rsidRDefault="00E12762" w:rsidP="0079233E">
    <w:pPr>
      <w:pStyle w:val="Fuzeile"/>
    </w:pPr>
  </w:p>
  <w:p w14:paraId="227E1038" w14:textId="2040891B" w:rsidR="00851876" w:rsidRPr="00A5217D" w:rsidRDefault="00851876" w:rsidP="00A5217D">
    <w:pPr>
      <w:pStyle w:val="Fuzeile"/>
      <w:jc w:val="left"/>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65F6" w14:textId="242974E4" w:rsidR="00E12762" w:rsidRDefault="00E12762" w:rsidP="00E12762">
    <w:pPr>
      <w:pStyle w:val="Fuzeile"/>
    </w:pPr>
  </w:p>
  <w:p w14:paraId="6188F50C" w14:textId="77777777" w:rsidR="00E936C0" w:rsidRDefault="00E936C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460593"/>
      <w:docPartObj>
        <w:docPartGallery w:val="Page Numbers (Bottom of Page)"/>
        <w:docPartUnique/>
      </w:docPartObj>
    </w:sdtPr>
    <w:sdtContent>
      <w:p w14:paraId="76850B9B" w14:textId="011C7AAB" w:rsidR="0079233E" w:rsidRDefault="0079233E">
        <w:pPr>
          <w:pStyle w:val="Fuzeile"/>
          <w:jc w:val="center"/>
        </w:pPr>
        <w:r>
          <w:fldChar w:fldCharType="begin"/>
        </w:r>
        <w:r>
          <w:instrText>PAGE   \* MERGEFORMAT</w:instrText>
        </w:r>
        <w:r>
          <w:fldChar w:fldCharType="separate"/>
        </w:r>
        <w:r>
          <w:t>2</w:t>
        </w:r>
        <w:r>
          <w:fldChar w:fldCharType="end"/>
        </w:r>
      </w:p>
    </w:sdtContent>
  </w:sdt>
  <w:p w14:paraId="30563211" w14:textId="77777777" w:rsidR="0079233E" w:rsidRPr="00A5217D" w:rsidRDefault="0079233E" w:rsidP="00A5217D">
    <w:pPr>
      <w:pStyle w:val="Fuzeile"/>
      <w:jc w:val="left"/>
      <w:rPr>
        <w:rFonts w:asciiTheme="majorHAnsi" w:hAnsiTheme="majorHAns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979051"/>
      <w:docPartObj>
        <w:docPartGallery w:val="Page Numbers (Bottom of Page)"/>
        <w:docPartUnique/>
      </w:docPartObj>
    </w:sdtPr>
    <w:sdtContent>
      <w:p w14:paraId="7277B1D9" w14:textId="5DCB5CC7" w:rsidR="007B7776" w:rsidRDefault="007B7776" w:rsidP="00DA48A9">
        <w:pPr>
          <w:pStyle w:val="Fuzeile"/>
          <w:jc w:val="center"/>
        </w:pPr>
        <w:r>
          <w:fldChar w:fldCharType="begin"/>
        </w:r>
        <w:r>
          <w:instrText>PAGE   \* MERGEFORMAT</w:instrText>
        </w:r>
        <w:r>
          <w:fldChar w:fldCharType="separate"/>
        </w:r>
        <w:r>
          <w:t>2</w:t>
        </w:r>
        <w:r>
          <w:fldChar w:fldCharType="end"/>
        </w:r>
      </w:p>
    </w:sdtContent>
  </w:sdt>
  <w:p w14:paraId="3A0227F8" w14:textId="77777777" w:rsidR="007B7776" w:rsidRDefault="007B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9B4414" w14:textId="77777777" w:rsidR="008B16DB" w:rsidRDefault="008B16DB" w:rsidP="003762F5">
      <w:pPr>
        <w:spacing w:after="0" w:line="240" w:lineRule="auto"/>
      </w:pPr>
      <w:r>
        <w:separator/>
      </w:r>
    </w:p>
  </w:footnote>
  <w:footnote w:type="continuationSeparator" w:id="0">
    <w:p w14:paraId="17B34C3A" w14:textId="77777777" w:rsidR="008B16DB" w:rsidRDefault="008B16DB" w:rsidP="003762F5">
      <w:pPr>
        <w:spacing w:after="0" w:line="240" w:lineRule="auto"/>
      </w:pPr>
      <w:r>
        <w:continuationSeparator/>
      </w:r>
    </w:p>
  </w:footnote>
  <w:footnote w:type="continuationNotice" w:id="1">
    <w:p w14:paraId="4ED83E90" w14:textId="77777777" w:rsidR="008B16DB" w:rsidRDefault="008B16D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22EDE" w14:textId="77777777" w:rsidR="00851876" w:rsidRPr="003762F5" w:rsidRDefault="00851876" w:rsidP="007B3B9E">
    <w:pPr>
      <w:pStyle w:val="Kopfzeile"/>
      <w:jc w:val="right"/>
      <w:rPr>
        <w:rFonts w:asciiTheme="majorHAnsi" w:hAnsiTheme="maj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6DCC" w14:textId="79FA1A7B" w:rsidR="00851876" w:rsidRDefault="00851876" w:rsidP="00B53D69">
    <w:pPr>
      <w:pStyle w:val="Kopfzeile"/>
      <w:suppressLineNumbers/>
      <w:jc w:val="left"/>
      <w:rPr>
        <w:rFonts w:asciiTheme="majorHAnsi" w:hAnsiTheme="majorHAnsi"/>
      </w:rPr>
    </w:pPr>
  </w:p>
  <w:p w14:paraId="3BBAD84B" w14:textId="77777777" w:rsidR="00851876" w:rsidRPr="007B3B9E" w:rsidRDefault="00851876" w:rsidP="007B3B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324789"/>
      <w:docPartObj>
        <w:docPartGallery w:val="Page Numbers (Top of Page)"/>
        <w:docPartUnique/>
      </w:docPartObj>
    </w:sdtPr>
    <w:sdtContent>
      <w:p w14:paraId="294A6840" w14:textId="2502E4E2" w:rsidR="00B74DBE" w:rsidRDefault="00000000">
        <w:pPr>
          <w:pStyle w:val="Kopfzeile"/>
        </w:pPr>
      </w:p>
    </w:sdtContent>
  </w:sdt>
  <w:p w14:paraId="3AD36540" w14:textId="77777777" w:rsidR="00E936C0" w:rsidRDefault="00E936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DC5AD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3EE18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812A4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B50027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B0C085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C48B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D67C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9283B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0A1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280FD6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397EED"/>
    <w:multiLevelType w:val="hybridMultilevel"/>
    <w:tmpl w:val="4D18E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448659A"/>
    <w:multiLevelType w:val="hybridMultilevel"/>
    <w:tmpl w:val="F31AF2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7265D38"/>
    <w:multiLevelType w:val="hybridMultilevel"/>
    <w:tmpl w:val="DF06AA3C"/>
    <w:lvl w:ilvl="0" w:tplc="31247B5C">
      <w:start w:val="1"/>
      <w:numFmt w:val="bullet"/>
      <w:pStyle w:val="Zitat-Qu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EAD31EC"/>
    <w:multiLevelType w:val="hybridMultilevel"/>
    <w:tmpl w:val="EF4CD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03C6E0B"/>
    <w:multiLevelType w:val="hybridMultilevel"/>
    <w:tmpl w:val="E3966C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0C515A1"/>
    <w:multiLevelType w:val="hybridMultilevel"/>
    <w:tmpl w:val="05B44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35B5064"/>
    <w:multiLevelType w:val="hybridMultilevel"/>
    <w:tmpl w:val="BC44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52A2515"/>
    <w:multiLevelType w:val="hybridMultilevel"/>
    <w:tmpl w:val="7E3C2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6F15861"/>
    <w:multiLevelType w:val="hybridMultilevel"/>
    <w:tmpl w:val="82DE0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89D780A"/>
    <w:multiLevelType w:val="hybridMultilevel"/>
    <w:tmpl w:val="DB2CB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E427002"/>
    <w:multiLevelType w:val="hybridMultilevel"/>
    <w:tmpl w:val="86F4A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206B6E9A"/>
    <w:multiLevelType w:val="hybridMultilevel"/>
    <w:tmpl w:val="9D3CB12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2" w15:restartNumberingAfterBreak="0">
    <w:nsid w:val="207E30E2"/>
    <w:multiLevelType w:val="hybridMultilevel"/>
    <w:tmpl w:val="18E6B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27F0966"/>
    <w:multiLevelType w:val="hybridMultilevel"/>
    <w:tmpl w:val="7B40ED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30A627F"/>
    <w:multiLevelType w:val="hybridMultilevel"/>
    <w:tmpl w:val="FB6CE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D9F69B0"/>
    <w:multiLevelType w:val="hybridMultilevel"/>
    <w:tmpl w:val="C4384032"/>
    <w:lvl w:ilvl="0" w:tplc="1F80F1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38443DDF"/>
    <w:multiLevelType w:val="hybridMultilevel"/>
    <w:tmpl w:val="CCEAAF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B4D33D8"/>
    <w:multiLevelType w:val="hybridMultilevel"/>
    <w:tmpl w:val="1CAE8A3E"/>
    <w:lvl w:ilvl="0" w:tplc="E23CC808">
      <w:start w:val="1"/>
      <w:numFmt w:val="decimal"/>
      <w:lvlText w:val="%1. "/>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3CA96A62"/>
    <w:multiLevelType w:val="hybridMultilevel"/>
    <w:tmpl w:val="150CB4E6"/>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9" w15:restartNumberingAfterBreak="0">
    <w:nsid w:val="3F9D391F"/>
    <w:multiLevelType w:val="hybridMultilevel"/>
    <w:tmpl w:val="20BAFB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5CD1A7E"/>
    <w:multiLevelType w:val="hybridMultilevel"/>
    <w:tmpl w:val="04B4C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47F306C5"/>
    <w:multiLevelType w:val="hybridMultilevel"/>
    <w:tmpl w:val="A5369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8EB314A"/>
    <w:multiLevelType w:val="hybridMultilevel"/>
    <w:tmpl w:val="58FE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49713A78"/>
    <w:multiLevelType w:val="hybridMultilevel"/>
    <w:tmpl w:val="ACBE66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B6640EF"/>
    <w:multiLevelType w:val="hybridMultilevel"/>
    <w:tmpl w:val="B9B00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1572D6C"/>
    <w:multiLevelType w:val="hybridMultilevel"/>
    <w:tmpl w:val="95207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55445EF0"/>
    <w:multiLevelType w:val="hybridMultilevel"/>
    <w:tmpl w:val="9E721CA0"/>
    <w:lvl w:ilvl="0" w:tplc="5C86D7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7" w15:restartNumberingAfterBreak="0">
    <w:nsid w:val="57B575C8"/>
    <w:multiLevelType w:val="hybridMultilevel"/>
    <w:tmpl w:val="90F0CC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669D4EE3"/>
    <w:multiLevelType w:val="multilevel"/>
    <w:tmpl w:val="392CD5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9" w15:restartNumberingAfterBreak="0">
    <w:nsid w:val="66A33FC8"/>
    <w:multiLevelType w:val="hybridMultilevel"/>
    <w:tmpl w:val="45BCB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68706BE0"/>
    <w:multiLevelType w:val="hybridMultilevel"/>
    <w:tmpl w:val="8D8A8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2394DB3"/>
    <w:multiLevelType w:val="hybridMultilevel"/>
    <w:tmpl w:val="0936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7C912961"/>
    <w:multiLevelType w:val="hybridMultilevel"/>
    <w:tmpl w:val="426A6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E18316D"/>
    <w:multiLevelType w:val="hybridMultilevel"/>
    <w:tmpl w:val="AC608090"/>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E7F2C7F"/>
    <w:multiLevelType w:val="hybridMultilevel"/>
    <w:tmpl w:val="89F614E2"/>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16cid:durableId="1713722564">
    <w:abstractNumId w:val="12"/>
  </w:num>
  <w:num w:numId="2" w16cid:durableId="54012489">
    <w:abstractNumId w:val="27"/>
  </w:num>
  <w:num w:numId="3" w16cid:durableId="693967555">
    <w:abstractNumId w:val="38"/>
  </w:num>
  <w:num w:numId="4" w16cid:durableId="528956518">
    <w:abstractNumId w:val="34"/>
  </w:num>
  <w:num w:numId="5" w16cid:durableId="765467310">
    <w:abstractNumId w:val="16"/>
  </w:num>
  <w:num w:numId="6" w16cid:durableId="1632858322">
    <w:abstractNumId w:val="36"/>
  </w:num>
  <w:num w:numId="7" w16cid:durableId="294524716">
    <w:abstractNumId w:val="17"/>
  </w:num>
  <w:num w:numId="8" w16cid:durableId="936253956">
    <w:abstractNumId w:val="25"/>
  </w:num>
  <w:num w:numId="9" w16cid:durableId="1383627440">
    <w:abstractNumId w:val="28"/>
  </w:num>
  <w:num w:numId="10" w16cid:durableId="659430498">
    <w:abstractNumId w:val="33"/>
  </w:num>
  <w:num w:numId="11" w16cid:durableId="2085179298">
    <w:abstractNumId w:val="14"/>
  </w:num>
  <w:num w:numId="12" w16cid:durableId="108286740">
    <w:abstractNumId w:val="43"/>
  </w:num>
  <w:num w:numId="13" w16cid:durableId="284703027">
    <w:abstractNumId w:val="15"/>
  </w:num>
  <w:num w:numId="14" w16cid:durableId="577524244">
    <w:abstractNumId w:val="24"/>
  </w:num>
  <w:num w:numId="15" w16cid:durableId="1233151261">
    <w:abstractNumId w:val="37"/>
  </w:num>
  <w:num w:numId="16" w16cid:durableId="674117140">
    <w:abstractNumId w:val="19"/>
  </w:num>
  <w:num w:numId="17" w16cid:durableId="1345325303">
    <w:abstractNumId w:val="13"/>
  </w:num>
  <w:num w:numId="18" w16cid:durableId="104231186">
    <w:abstractNumId w:val="26"/>
  </w:num>
  <w:num w:numId="19" w16cid:durableId="2054888911">
    <w:abstractNumId w:val="22"/>
  </w:num>
  <w:num w:numId="20" w16cid:durableId="302083413">
    <w:abstractNumId w:val="35"/>
  </w:num>
  <w:num w:numId="21" w16cid:durableId="1972520491">
    <w:abstractNumId w:val="44"/>
  </w:num>
  <w:num w:numId="22" w16cid:durableId="647592253">
    <w:abstractNumId w:val="41"/>
  </w:num>
  <w:num w:numId="23" w16cid:durableId="2083064049">
    <w:abstractNumId w:val="40"/>
  </w:num>
  <w:num w:numId="24" w16cid:durableId="427043444">
    <w:abstractNumId w:val="20"/>
  </w:num>
  <w:num w:numId="25" w16cid:durableId="739137067">
    <w:abstractNumId w:val="30"/>
  </w:num>
  <w:num w:numId="26" w16cid:durableId="995113831">
    <w:abstractNumId w:val="23"/>
  </w:num>
  <w:num w:numId="27" w16cid:durableId="1313217805">
    <w:abstractNumId w:val="21"/>
  </w:num>
  <w:num w:numId="28" w16cid:durableId="1508250495">
    <w:abstractNumId w:val="18"/>
  </w:num>
  <w:num w:numId="29" w16cid:durableId="502359711">
    <w:abstractNumId w:val="32"/>
  </w:num>
  <w:num w:numId="30" w16cid:durableId="701396267">
    <w:abstractNumId w:val="42"/>
  </w:num>
  <w:num w:numId="31" w16cid:durableId="519975745">
    <w:abstractNumId w:val="10"/>
  </w:num>
  <w:num w:numId="32" w16cid:durableId="1476679153">
    <w:abstractNumId w:val="31"/>
  </w:num>
  <w:num w:numId="33" w16cid:durableId="1983846602">
    <w:abstractNumId w:val="0"/>
  </w:num>
  <w:num w:numId="34" w16cid:durableId="728460041">
    <w:abstractNumId w:val="1"/>
  </w:num>
  <w:num w:numId="35" w16cid:durableId="196967964">
    <w:abstractNumId w:val="2"/>
  </w:num>
  <w:num w:numId="36" w16cid:durableId="985351743">
    <w:abstractNumId w:val="3"/>
  </w:num>
  <w:num w:numId="37" w16cid:durableId="480393917">
    <w:abstractNumId w:val="4"/>
  </w:num>
  <w:num w:numId="38" w16cid:durableId="593783916">
    <w:abstractNumId w:val="5"/>
  </w:num>
  <w:num w:numId="39" w16cid:durableId="1003124912">
    <w:abstractNumId w:val="6"/>
  </w:num>
  <w:num w:numId="40" w16cid:durableId="1557007965">
    <w:abstractNumId w:val="7"/>
  </w:num>
  <w:num w:numId="41" w16cid:durableId="733549626">
    <w:abstractNumId w:val="8"/>
  </w:num>
  <w:num w:numId="42" w16cid:durableId="853227805">
    <w:abstractNumId w:val="9"/>
  </w:num>
  <w:num w:numId="43" w16cid:durableId="1572234223">
    <w:abstractNumId w:val="29"/>
  </w:num>
  <w:num w:numId="44" w16cid:durableId="220944025">
    <w:abstractNumId w:val="39"/>
  </w:num>
  <w:num w:numId="45" w16cid:durableId="174810787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49"/>
    <w:rsid w:val="00000E51"/>
    <w:rsid w:val="0000123B"/>
    <w:rsid w:val="00002FC4"/>
    <w:rsid w:val="00005193"/>
    <w:rsid w:val="0000578C"/>
    <w:rsid w:val="00006570"/>
    <w:rsid w:val="000103D9"/>
    <w:rsid w:val="00010AC6"/>
    <w:rsid w:val="00010FAC"/>
    <w:rsid w:val="000115E9"/>
    <w:rsid w:val="0001173F"/>
    <w:rsid w:val="00017D32"/>
    <w:rsid w:val="00020695"/>
    <w:rsid w:val="00020D97"/>
    <w:rsid w:val="00022040"/>
    <w:rsid w:val="0002258B"/>
    <w:rsid w:val="000229DD"/>
    <w:rsid w:val="00024429"/>
    <w:rsid w:val="000246B7"/>
    <w:rsid w:val="00025F2C"/>
    <w:rsid w:val="0002666A"/>
    <w:rsid w:val="0003034C"/>
    <w:rsid w:val="00030F4F"/>
    <w:rsid w:val="00031EAD"/>
    <w:rsid w:val="00031FA0"/>
    <w:rsid w:val="00032F5E"/>
    <w:rsid w:val="00032FE0"/>
    <w:rsid w:val="00033B68"/>
    <w:rsid w:val="000346D7"/>
    <w:rsid w:val="00035F37"/>
    <w:rsid w:val="0003714D"/>
    <w:rsid w:val="00037E7E"/>
    <w:rsid w:val="00041021"/>
    <w:rsid w:val="00041E7D"/>
    <w:rsid w:val="00042C37"/>
    <w:rsid w:val="00042D66"/>
    <w:rsid w:val="00042FD2"/>
    <w:rsid w:val="00044E90"/>
    <w:rsid w:val="00045141"/>
    <w:rsid w:val="0004655B"/>
    <w:rsid w:val="000521DA"/>
    <w:rsid w:val="00053ABE"/>
    <w:rsid w:val="0005432C"/>
    <w:rsid w:val="00054704"/>
    <w:rsid w:val="00054F64"/>
    <w:rsid w:val="00055601"/>
    <w:rsid w:val="0005570C"/>
    <w:rsid w:val="00056599"/>
    <w:rsid w:val="00056B75"/>
    <w:rsid w:val="000573E2"/>
    <w:rsid w:val="0005787E"/>
    <w:rsid w:val="000578CD"/>
    <w:rsid w:val="00057B64"/>
    <w:rsid w:val="0006050C"/>
    <w:rsid w:val="000613E8"/>
    <w:rsid w:val="000628F9"/>
    <w:rsid w:val="00062F63"/>
    <w:rsid w:val="00063BC7"/>
    <w:rsid w:val="0006430A"/>
    <w:rsid w:val="000646F8"/>
    <w:rsid w:val="00064B8A"/>
    <w:rsid w:val="00065612"/>
    <w:rsid w:val="000661A5"/>
    <w:rsid w:val="00066B0C"/>
    <w:rsid w:val="000670C5"/>
    <w:rsid w:val="00071676"/>
    <w:rsid w:val="00071680"/>
    <w:rsid w:val="00072405"/>
    <w:rsid w:val="00074023"/>
    <w:rsid w:val="00076495"/>
    <w:rsid w:val="00077C8B"/>
    <w:rsid w:val="000809A5"/>
    <w:rsid w:val="00082499"/>
    <w:rsid w:val="00083635"/>
    <w:rsid w:val="0008375E"/>
    <w:rsid w:val="00083B8C"/>
    <w:rsid w:val="00083E0C"/>
    <w:rsid w:val="00084A8A"/>
    <w:rsid w:val="00084DFA"/>
    <w:rsid w:val="0008532D"/>
    <w:rsid w:val="0008698F"/>
    <w:rsid w:val="00086A0F"/>
    <w:rsid w:val="000907A2"/>
    <w:rsid w:val="00091EB7"/>
    <w:rsid w:val="000924FE"/>
    <w:rsid w:val="000925AD"/>
    <w:rsid w:val="0009364B"/>
    <w:rsid w:val="00093BAA"/>
    <w:rsid w:val="0009551F"/>
    <w:rsid w:val="0009788A"/>
    <w:rsid w:val="00097DBA"/>
    <w:rsid w:val="000A0878"/>
    <w:rsid w:val="000A10C8"/>
    <w:rsid w:val="000A134F"/>
    <w:rsid w:val="000A137B"/>
    <w:rsid w:val="000A18E2"/>
    <w:rsid w:val="000A2A41"/>
    <w:rsid w:val="000A56CD"/>
    <w:rsid w:val="000A714C"/>
    <w:rsid w:val="000A7258"/>
    <w:rsid w:val="000B0322"/>
    <w:rsid w:val="000B23C1"/>
    <w:rsid w:val="000B2A94"/>
    <w:rsid w:val="000B3EA3"/>
    <w:rsid w:val="000B412B"/>
    <w:rsid w:val="000B667E"/>
    <w:rsid w:val="000B70CF"/>
    <w:rsid w:val="000B7955"/>
    <w:rsid w:val="000C036A"/>
    <w:rsid w:val="000C0B0B"/>
    <w:rsid w:val="000C154D"/>
    <w:rsid w:val="000C23A9"/>
    <w:rsid w:val="000C24AA"/>
    <w:rsid w:val="000C2617"/>
    <w:rsid w:val="000C28C5"/>
    <w:rsid w:val="000C6629"/>
    <w:rsid w:val="000C7280"/>
    <w:rsid w:val="000C757A"/>
    <w:rsid w:val="000D00F5"/>
    <w:rsid w:val="000D05EA"/>
    <w:rsid w:val="000D356E"/>
    <w:rsid w:val="000D5D3F"/>
    <w:rsid w:val="000D5DAA"/>
    <w:rsid w:val="000D615E"/>
    <w:rsid w:val="000E09CF"/>
    <w:rsid w:val="000E1AC4"/>
    <w:rsid w:val="000E1CB1"/>
    <w:rsid w:val="000E421A"/>
    <w:rsid w:val="000E4DB1"/>
    <w:rsid w:val="000E627A"/>
    <w:rsid w:val="000F0714"/>
    <w:rsid w:val="000F073C"/>
    <w:rsid w:val="000F1EF5"/>
    <w:rsid w:val="000F21E6"/>
    <w:rsid w:val="000F2414"/>
    <w:rsid w:val="000F27B5"/>
    <w:rsid w:val="000F3694"/>
    <w:rsid w:val="000F498D"/>
    <w:rsid w:val="000F5565"/>
    <w:rsid w:val="000F5590"/>
    <w:rsid w:val="000F57D5"/>
    <w:rsid w:val="000F7698"/>
    <w:rsid w:val="000F7E5B"/>
    <w:rsid w:val="00100C36"/>
    <w:rsid w:val="00100E43"/>
    <w:rsid w:val="001018AD"/>
    <w:rsid w:val="00101914"/>
    <w:rsid w:val="001019FA"/>
    <w:rsid w:val="00102601"/>
    <w:rsid w:val="00102AC0"/>
    <w:rsid w:val="00105470"/>
    <w:rsid w:val="00105491"/>
    <w:rsid w:val="00106C5D"/>
    <w:rsid w:val="001075D2"/>
    <w:rsid w:val="00107695"/>
    <w:rsid w:val="00107ED2"/>
    <w:rsid w:val="00110686"/>
    <w:rsid w:val="00110E65"/>
    <w:rsid w:val="001118CF"/>
    <w:rsid w:val="001133BF"/>
    <w:rsid w:val="00113A31"/>
    <w:rsid w:val="001146A1"/>
    <w:rsid w:val="00115003"/>
    <w:rsid w:val="001156C2"/>
    <w:rsid w:val="001162D2"/>
    <w:rsid w:val="00116DEC"/>
    <w:rsid w:val="00117B7E"/>
    <w:rsid w:val="001202CD"/>
    <w:rsid w:val="00120C74"/>
    <w:rsid w:val="00121402"/>
    <w:rsid w:val="001222DA"/>
    <w:rsid w:val="00122869"/>
    <w:rsid w:val="00122B80"/>
    <w:rsid w:val="0012323B"/>
    <w:rsid w:val="00123296"/>
    <w:rsid w:val="001250B9"/>
    <w:rsid w:val="00126B09"/>
    <w:rsid w:val="00126D01"/>
    <w:rsid w:val="0013065B"/>
    <w:rsid w:val="001308CC"/>
    <w:rsid w:val="001311A8"/>
    <w:rsid w:val="00133C6D"/>
    <w:rsid w:val="001348E7"/>
    <w:rsid w:val="0013530E"/>
    <w:rsid w:val="001353EA"/>
    <w:rsid w:val="001356AA"/>
    <w:rsid w:val="00136E67"/>
    <w:rsid w:val="00137CF1"/>
    <w:rsid w:val="00137F55"/>
    <w:rsid w:val="00140234"/>
    <w:rsid w:val="001403C3"/>
    <w:rsid w:val="001404C5"/>
    <w:rsid w:val="00141208"/>
    <w:rsid w:val="00141C5E"/>
    <w:rsid w:val="00141F3A"/>
    <w:rsid w:val="00142B4A"/>
    <w:rsid w:val="00143504"/>
    <w:rsid w:val="00143C18"/>
    <w:rsid w:val="001440AA"/>
    <w:rsid w:val="00144C8B"/>
    <w:rsid w:val="00144D7F"/>
    <w:rsid w:val="00144DA3"/>
    <w:rsid w:val="001450E0"/>
    <w:rsid w:val="001462A6"/>
    <w:rsid w:val="001478F7"/>
    <w:rsid w:val="00151133"/>
    <w:rsid w:val="00151B5B"/>
    <w:rsid w:val="00151FE5"/>
    <w:rsid w:val="00152A85"/>
    <w:rsid w:val="001532BE"/>
    <w:rsid w:val="0015501B"/>
    <w:rsid w:val="0015627D"/>
    <w:rsid w:val="00156F8E"/>
    <w:rsid w:val="00157474"/>
    <w:rsid w:val="00157477"/>
    <w:rsid w:val="00160C6B"/>
    <w:rsid w:val="00162CDA"/>
    <w:rsid w:val="00162E20"/>
    <w:rsid w:val="00162F3F"/>
    <w:rsid w:val="00162F62"/>
    <w:rsid w:val="00163565"/>
    <w:rsid w:val="00163881"/>
    <w:rsid w:val="00163BD2"/>
    <w:rsid w:val="00164ACB"/>
    <w:rsid w:val="0016598B"/>
    <w:rsid w:val="00165E33"/>
    <w:rsid w:val="0016601D"/>
    <w:rsid w:val="001674EA"/>
    <w:rsid w:val="00171C33"/>
    <w:rsid w:val="00172D33"/>
    <w:rsid w:val="00175997"/>
    <w:rsid w:val="001763BB"/>
    <w:rsid w:val="001766A9"/>
    <w:rsid w:val="001766AA"/>
    <w:rsid w:val="001767D5"/>
    <w:rsid w:val="001771D7"/>
    <w:rsid w:val="00177A5D"/>
    <w:rsid w:val="001800A3"/>
    <w:rsid w:val="0018119A"/>
    <w:rsid w:val="001822AC"/>
    <w:rsid w:val="001828BF"/>
    <w:rsid w:val="00183405"/>
    <w:rsid w:val="00183B8A"/>
    <w:rsid w:val="00184377"/>
    <w:rsid w:val="001844CC"/>
    <w:rsid w:val="00184635"/>
    <w:rsid w:val="00185BB5"/>
    <w:rsid w:val="0018620B"/>
    <w:rsid w:val="0018688C"/>
    <w:rsid w:val="00187646"/>
    <w:rsid w:val="00187650"/>
    <w:rsid w:val="00187AB7"/>
    <w:rsid w:val="00187D2C"/>
    <w:rsid w:val="00190416"/>
    <w:rsid w:val="00192D87"/>
    <w:rsid w:val="00192EC8"/>
    <w:rsid w:val="00193D35"/>
    <w:rsid w:val="001945CC"/>
    <w:rsid w:val="00194F82"/>
    <w:rsid w:val="001950ED"/>
    <w:rsid w:val="001950F1"/>
    <w:rsid w:val="0019579F"/>
    <w:rsid w:val="0019607F"/>
    <w:rsid w:val="001965F9"/>
    <w:rsid w:val="00197075"/>
    <w:rsid w:val="00197660"/>
    <w:rsid w:val="00197AE7"/>
    <w:rsid w:val="001A02F7"/>
    <w:rsid w:val="001A06DE"/>
    <w:rsid w:val="001A24EF"/>
    <w:rsid w:val="001A31E6"/>
    <w:rsid w:val="001A376E"/>
    <w:rsid w:val="001A385D"/>
    <w:rsid w:val="001A5F54"/>
    <w:rsid w:val="001A66F3"/>
    <w:rsid w:val="001A6775"/>
    <w:rsid w:val="001A68DC"/>
    <w:rsid w:val="001A6D34"/>
    <w:rsid w:val="001B41CD"/>
    <w:rsid w:val="001B440D"/>
    <w:rsid w:val="001B58E1"/>
    <w:rsid w:val="001B590C"/>
    <w:rsid w:val="001B5BE4"/>
    <w:rsid w:val="001B6071"/>
    <w:rsid w:val="001B6943"/>
    <w:rsid w:val="001B6F9F"/>
    <w:rsid w:val="001B7460"/>
    <w:rsid w:val="001B7D49"/>
    <w:rsid w:val="001C116A"/>
    <w:rsid w:val="001C1D1D"/>
    <w:rsid w:val="001C2A66"/>
    <w:rsid w:val="001C3329"/>
    <w:rsid w:val="001C5401"/>
    <w:rsid w:val="001C569F"/>
    <w:rsid w:val="001C68DD"/>
    <w:rsid w:val="001D04D7"/>
    <w:rsid w:val="001D0648"/>
    <w:rsid w:val="001D38E2"/>
    <w:rsid w:val="001D38E4"/>
    <w:rsid w:val="001D4622"/>
    <w:rsid w:val="001D4B62"/>
    <w:rsid w:val="001D4E29"/>
    <w:rsid w:val="001D5A8D"/>
    <w:rsid w:val="001D6AD4"/>
    <w:rsid w:val="001D6C90"/>
    <w:rsid w:val="001D6EC6"/>
    <w:rsid w:val="001D748F"/>
    <w:rsid w:val="001E09B7"/>
    <w:rsid w:val="001E1601"/>
    <w:rsid w:val="001E20DB"/>
    <w:rsid w:val="001E4247"/>
    <w:rsid w:val="001E605B"/>
    <w:rsid w:val="001E65D4"/>
    <w:rsid w:val="001E66A4"/>
    <w:rsid w:val="001E6964"/>
    <w:rsid w:val="001E6BBE"/>
    <w:rsid w:val="001E7426"/>
    <w:rsid w:val="001E7AF5"/>
    <w:rsid w:val="001E7D25"/>
    <w:rsid w:val="001F0FFC"/>
    <w:rsid w:val="001F1ABA"/>
    <w:rsid w:val="001F2130"/>
    <w:rsid w:val="001F3F8C"/>
    <w:rsid w:val="001F450F"/>
    <w:rsid w:val="001F72C2"/>
    <w:rsid w:val="002001A8"/>
    <w:rsid w:val="00201178"/>
    <w:rsid w:val="002028D8"/>
    <w:rsid w:val="00202FFD"/>
    <w:rsid w:val="00203124"/>
    <w:rsid w:val="00205265"/>
    <w:rsid w:val="002077BD"/>
    <w:rsid w:val="002078B3"/>
    <w:rsid w:val="00207FD7"/>
    <w:rsid w:val="00210432"/>
    <w:rsid w:val="00210495"/>
    <w:rsid w:val="002108DE"/>
    <w:rsid w:val="00211BBB"/>
    <w:rsid w:val="00211EF3"/>
    <w:rsid w:val="002126E0"/>
    <w:rsid w:val="00212B88"/>
    <w:rsid w:val="00212D2F"/>
    <w:rsid w:val="00213696"/>
    <w:rsid w:val="00214949"/>
    <w:rsid w:val="00214D0A"/>
    <w:rsid w:val="0021551F"/>
    <w:rsid w:val="00216749"/>
    <w:rsid w:val="0021684B"/>
    <w:rsid w:val="00216A0B"/>
    <w:rsid w:val="00216F97"/>
    <w:rsid w:val="002170C8"/>
    <w:rsid w:val="002203D0"/>
    <w:rsid w:val="00224AD1"/>
    <w:rsid w:val="00224DC3"/>
    <w:rsid w:val="0022559F"/>
    <w:rsid w:val="00226502"/>
    <w:rsid w:val="002309BF"/>
    <w:rsid w:val="00231D5E"/>
    <w:rsid w:val="002322AB"/>
    <w:rsid w:val="00232992"/>
    <w:rsid w:val="00233387"/>
    <w:rsid w:val="00233C40"/>
    <w:rsid w:val="00234C0F"/>
    <w:rsid w:val="00234C10"/>
    <w:rsid w:val="002351BC"/>
    <w:rsid w:val="002361AF"/>
    <w:rsid w:val="00236C88"/>
    <w:rsid w:val="00236F69"/>
    <w:rsid w:val="002374C7"/>
    <w:rsid w:val="00240000"/>
    <w:rsid w:val="002406A8"/>
    <w:rsid w:val="00240E0F"/>
    <w:rsid w:val="00241279"/>
    <w:rsid w:val="00242950"/>
    <w:rsid w:val="00243A1A"/>
    <w:rsid w:val="00244978"/>
    <w:rsid w:val="002460BE"/>
    <w:rsid w:val="002474A3"/>
    <w:rsid w:val="0025002A"/>
    <w:rsid w:val="00250126"/>
    <w:rsid w:val="00254CA4"/>
    <w:rsid w:val="00254F14"/>
    <w:rsid w:val="00255783"/>
    <w:rsid w:val="00255F0A"/>
    <w:rsid w:val="00257BE4"/>
    <w:rsid w:val="00260262"/>
    <w:rsid w:val="00261AA0"/>
    <w:rsid w:val="00261FA6"/>
    <w:rsid w:val="0026205A"/>
    <w:rsid w:val="0026228B"/>
    <w:rsid w:val="00262548"/>
    <w:rsid w:val="00263071"/>
    <w:rsid w:val="0026323F"/>
    <w:rsid w:val="00263E7A"/>
    <w:rsid w:val="00263EAD"/>
    <w:rsid w:val="00264343"/>
    <w:rsid w:val="00264BFE"/>
    <w:rsid w:val="002672A0"/>
    <w:rsid w:val="00267434"/>
    <w:rsid w:val="00267D01"/>
    <w:rsid w:val="002702A7"/>
    <w:rsid w:val="00271104"/>
    <w:rsid w:val="002713CC"/>
    <w:rsid w:val="00271638"/>
    <w:rsid w:val="00272D9D"/>
    <w:rsid w:val="00273390"/>
    <w:rsid w:val="002734A0"/>
    <w:rsid w:val="00274081"/>
    <w:rsid w:val="00276D4A"/>
    <w:rsid w:val="00277805"/>
    <w:rsid w:val="00277E11"/>
    <w:rsid w:val="00280045"/>
    <w:rsid w:val="002815E6"/>
    <w:rsid w:val="0028162D"/>
    <w:rsid w:val="00282D03"/>
    <w:rsid w:val="00283229"/>
    <w:rsid w:val="002837F6"/>
    <w:rsid w:val="00284F0E"/>
    <w:rsid w:val="00285FE0"/>
    <w:rsid w:val="00286CFF"/>
    <w:rsid w:val="00287841"/>
    <w:rsid w:val="00287BBE"/>
    <w:rsid w:val="002901E5"/>
    <w:rsid w:val="002913E4"/>
    <w:rsid w:val="0029285A"/>
    <w:rsid w:val="00295574"/>
    <w:rsid w:val="00295580"/>
    <w:rsid w:val="00296DAD"/>
    <w:rsid w:val="0029707C"/>
    <w:rsid w:val="0029735C"/>
    <w:rsid w:val="00297895"/>
    <w:rsid w:val="00297AF6"/>
    <w:rsid w:val="002A3211"/>
    <w:rsid w:val="002A40AE"/>
    <w:rsid w:val="002A4706"/>
    <w:rsid w:val="002A49D8"/>
    <w:rsid w:val="002A589F"/>
    <w:rsid w:val="002A5AEE"/>
    <w:rsid w:val="002A5C04"/>
    <w:rsid w:val="002A7284"/>
    <w:rsid w:val="002A7443"/>
    <w:rsid w:val="002A797F"/>
    <w:rsid w:val="002A7CA4"/>
    <w:rsid w:val="002B0CBD"/>
    <w:rsid w:val="002B1C81"/>
    <w:rsid w:val="002B21C2"/>
    <w:rsid w:val="002B2DFA"/>
    <w:rsid w:val="002B39BB"/>
    <w:rsid w:val="002B4860"/>
    <w:rsid w:val="002B5F25"/>
    <w:rsid w:val="002B6068"/>
    <w:rsid w:val="002B6727"/>
    <w:rsid w:val="002B6931"/>
    <w:rsid w:val="002B6A23"/>
    <w:rsid w:val="002B6C58"/>
    <w:rsid w:val="002B76A0"/>
    <w:rsid w:val="002B788B"/>
    <w:rsid w:val="002B7A3D"/>
    <w:rsid w:val="002B7A44"/>
    <w:rsid w:val="002C03D5"/>
    <w:rsid w:val="002C0D58"/>
    <w:rsid w:val="002C1FB6"/>
    <w:rsid w:val="002C3319"/>
    <w:rsid w:val="002C39B4"/>
    <w:rsid w:val="002C3A9E"/>
    <w:rsid w:val="002C3C38"/>
    <w:rsid w:val="002C49B8"/>
    <w:rsid w:val="002C5033"/>
    <w:rsid w:val="002C5FE9"/>
    <w:rsid w:val="002C619B"/>
    <w:rsid w:val="002C662F"/>
    <w:rsid w:val="002C6E77"/>
    <w:rsid w:val="002D0E43"/>
    <w:rsid w:val="002D1215"/>
    <w:rsid w:val="002D1785"/>
    <w:rsid w:val="002D20EA"/>
    <w:rsid w:val="002D32E5"/>
    <w:rsid w:val="002D557B"/>
    <w:rsid w:val="002D6232"/>
    <w:rsid w:val="002D66C2"/>
    <w:rsid w:val="002E1BC0"/>
    <w:rsid w:val="002E1EDF"/>
    <w:rsid w:val="002E22C7"/>
    <w:rsid w:val="002E2E5A"/>
    <w:rsid w:val="002E3077"/>
    <w:rsid w:val="002E30A1"/>
    <w:rsid w:val="002E3CB8"/>
    <w:rsid w:val="002E3F23"/>
    <w:rsid w:val="002E5970"/>
    <w:rsid w:val="002E7126"/>
    <w:rsid w:val="002E73F1"/>
    <w:rsid w:val="002E7449"/>
    <w:rsid w:val="002E7C47"/>
    <w:rsid w:val="002F0928"/>
    <w:rsid w:val="002F1F05"/>
    <w:rsid w:val="002F2A3E"/>
    <w:rsid w:val="002F345B"/>
    <w:rsid w:val="002F3B33"/>
    <w:rsid w:val="002F42F0"/>
    <w:rsid w:val="002F4777"/>
    <w:rsid w:val="002F61B8"/>
    <w:rsid w:val="002F79B3"/>
    <w:rsid w:val="002F7A0E"/>
    <w:rsid w:val="002F7E17"/>
    <w:rsid w:val="00301DD0"/>
    <w:rsid w:val="00301F27"/>
    <w:rsid w:val="00302470"/>
    <w:rsid w:val="003024B1"/>
    <w:rsid w:val="0030305F"/>
    <w:rsid w:val="003031B9"/>
    <w:rsid w:val="003033DD"/>
    <w:rsid w:val="00303EDE"/>
    <w:rsid w:val="00305F33"/>
    <w:rsid w:val="00307CBE"/>
    <w:rsid w:val="003106FF"/>
    <w:rsid w:val="00311172"/>
    <w:rsid w:val="00313742"/>
    <w:rsid w:val="00314C63"/>
    <w:rsid w:val="003154F5"/>
    <w:rsid w:val="00315667"/>
    <w:rsid w:val="003159B7"/>
    <w:rsid w:val="003167B1"/>
    <w:rsid w:val="00316D83"/>
    <w:rsid w:val="003201DF"/>
    <w:rsid w:val="00320353"/>
    <w:rsid w:val="00320A08"/>
    <w:rsid w:val="003220D3"/>
    <w:rsid w:val="003225DF"/>
    <w:rsid w:val="0032326E"/>
    <w:rsid w:val="0032381B"/>
    <w:rsid w:val="00324170"/>
    <w:rsid w:val="00324691"/>
    <w:rsid w:val="00325D10"/>
    <w:rsid w:val="00326F49"/>
    <w:rsid w:val="00331C79"/>
    <w:rsid w:val="0033263B"/>
    <w:rsid w:val="00332789"/>
    <w:rsid w:val="0033310E"/>
    <w:rsid w:val="003334BB"/>
    <w:rsid w:val="00333E62"/>
    <w:rsid w:val="00334418"/>
    <w:rsid w:val="00337E7D"/>
    <w:rsid w:val="00337F53"/>
    <w:rsid w:val="00337FB2"/>
    <w:rsid w:val="0034150F"/>
    <w:rsid w:val="00344021"/>
    <w:rsid w:val="00344707"/>
    <w:rsid w:val="00345101"/>
    <w:rsid w:val="0034637E"/>
    <w:rsid w:val="00346D6B"/>
    <w:rsid w:val="003474EE"/>
    <w:rsid w:val="00350C55"/>
    <w:rsid w:val="00350FD3"/>
    <w:rsid w:val="00351163"/>
    <w:rsid w:val="0035168E"/>
    <w:rsid w:val="00351BED"/>
    <w:rsid w:val="00353620"/>
    <w:rsid w:val="00356C45"/>
    <w:rsid w:val="003573A8"/>
    <w:rsid w:val="003574DB"/>
    <w:rsid w:val="00357981"/>
    <w:rsid w:val="00357CBB"/>
    <w:rsid w:val="0036086E"/>
    <w:rsid w:val="00360B1D"/>
    <w:rsid w:val="00360DA2"/>
    <w:rsid w:val="00361391"/>
    <w:rsid w:val="00362668"/>
    <w:rsid w:val="00362802"/>
    <w:rsid w:val="003631C7"/>
    <w:rsid w:val="003641DC"/>
    <w:rsid w:val="00364EBD"/>
    <w:rsid w:val="00364EE5"/>
    <w:rsid w:val="00364EEC"/>
    <w:rsid w:val="00365932"/>
    <w:rsid w:val="00366F09"/>
    <w:rsid w:val="00372DA4"/>
    <w:rsid w:val="0037367B"/>
    <w:rsid w:val="00373C4C"/>
    <w:rsid w:val="00373E94"/>
    <w:rsid w:val="00374FC3"/>
    <w:rsid w:val="0037596C"/>
    <w:rsid w:val="00375D90"/>
    <w:rsid w:val="003762F5"/>
    <w:rsid w:val="003800F3"/>
    <w:rsid w:val="0038155A"/>
    <w:rsid w:val="003848A5"/>
    <w:rsid w:val="00385E04"/>
    <w:rsid w:val="003867DB"/>
    <w:rsid w:val="003879E8"/>
    <w:rsid w:val="00387DF8"/>
    <w:rsid w:val="00393282"/>
    <w:rsid w:val="003953EB"/>
    <w:rsid w:val="003955CD"/>
    <w:rsid w:val="00395AC5"/>
    <w:rsid w:val="003961C3"/>
    <w:rsid w:val="00396485"/>
    <w:rsid w:val="003A02AF"/>
    <w:rsid w:val="003A04BB"/>
    <w:rsid w:val="003A17EF"/>
    <w:rsid w:val="003A210E"/>
    <w:rsid w:val="003A2297"/>
    <w:rsid w:val="003A348C"/>
    <w:rsid w:val="003A3BDF"/>
    <w:rsid w:val="003A3F22"/>
    <w:rsid w:val="003A47AE"/>
    <w:rsid w:val="003A49A2"/>
    <w:rsid w:val="003A5C2E"/>
    <w:rsid w:val="003A6A39"/>
    <w:rsid w:val="003A6E14"/>
    <w:rsid w:val="003A6F34"/>
    <w:rsid w:val="003A76B9"/>
    <w:rsid w:val="003B0ECA"/>
    <w:rsid w:val="003B162C"/>
    <w:rsid w:val="003B1CA5"/>
    <w:rsid w:val="003B1E96"/>
    <w:rsid w:val="003B1EF3"/>
    <w:rsid w:val="003B400A"/>
    <w:rsid w:val="003B4687"/>
    <w:rsid w:val="003B47AF"/>
    <w:rsid w:val="003B552E"/>
    <w:rsid w:val="003B69F2"/>
    <w:rsid w:val="003B76AD"/>
    <w:rsid w:val="003B7B6F"/>
    <w:rsid w:val="003B7B8E"/>
    <w:rsid w:val="003C0FC1"/>
    <w:rsid w:val="003C113A"/>
    <w:rsid w:val="003C1204"/>
    <w:rsid w:val="003C13B0"/>
    <w:rsid w:val="003C2B41"/>
    <w:rsid w:val="003C34B8"/>
    <w:rsid w:val="003C5D9A"/>
    <w:rsid w:val="003C6D78"/>
    <w:rsid w:val="003C6FE1"/>
    <w:rsid w:val="003C74DC"/>
    <w:rsid w:val="003C7FB2"/>
    <w:rsid w:val="003D379E"/>
    <w:rsid w:val="003D4CDF"/>
    <w:rsid w:val="003D505D"/>
    <w:rsid w:val="003D58BF"/>
    <w:rsid w:val="003D6830"/>
    <w:rsid w:val="003D6F87"/>
    <w:rsid w:val="003D7344"/>
    <w:rsid w:val="003D767D"/>
    <w:rsid w:val="003D7F76"/>
    <w:rsid w:val="003E00CD"/>
    <w:rsid w:val="003E1714"/>
    <w:rsid w:val="003E2760"/>
    <w:rsid w:val="003E27DF"/>
    <w:rsid w:val="003E32B3"/>
    <w:rsid w:val="003E40DB"/>
    <w:rsid w:val="003E4221"/>
    <w:rsid w:val="003E5A35"/>
    <w:rsid w:val="003E715E"/>
    <w:rsid w:val="003F09F2"/>
    <w:rsid w:val="003F0D3E"/>
    <w:rsid w:val="003F11D2"/>
    <w:rsid w:val="003F11D4"/>
    <w:rsid w:val="003F18FB"/>
    <w:rsid w:val="003F2D20"/>
    <w:rsid w:val="003F44C7"/>
    <w:rsid w:val="003F4F29"/>
    <w:rsid w:val="003F642C"/>
    <w:rsid w:val="003F6B8B"/>
    <w:rsid w:val="003F76E5"/>
    <w:rsid w:val="003F785C"/>
    <w:rsid w:val="003F789F"/>
    <w:rsid w:val="00400D26"/>
    <w:rsid w:val="0040144D"/>
    <w:rsid w:val="00401552"/>
    <w:rsid w:val="00402ECE"/>
    <w:rsid w:val="00403404"/>
    <w:rsid w:val="004106E3"/>
    <w:rsid w:val="00410A49"/>
    <w:rsid w:val="00410F6A"/>
    <w:rsid w:val="00411D7B"/>
    <w:rsid w:val="0041386C"/>
    <w:rsid w:val="00414DE8"/>
    <w:rsid w:val="00414E28"/>
    <w:rsid w:val="00416EED"/>
    <w:rsid w:val="004179F4"/>
    <w:rsid w:val="00417C57"/>
    <w:rsid w:val="004207C8"/>
    <w:rsid w:val="0042112E"/>
    <w:rsid w:val="004223BB"/>
    <w:rsid w:val="00423BB9"/>
    <w:rsid w:val="00423ECE"/>
    <w:rsid w:val="00424216"/>
    <w:rsid w:val="00424499"/>
    <w:rsid w:val="00424B4B"/>
    <w:rsid w:val="00427C66"/>
    <w:rsid w:val="00430D28"/>
    <w:rsid w:val="00431153"/>
    <w:rsid w:val="0043178D"/>
    <w:rsid w:val="00431D45"/>
    <w:rsid w:val="00435033"/>
    <w:rsid w:val="004366EF"/>
    <w:rsid w:val="00436B1D"/>
    <w:rsid w:val="00436E18"/>
    <w:rsid w:val="00436FBD"/>
    <w:rsid w:val="00437662"/>
    <w:rsid w:val="004379D9"/>
    <w:rsid w:val="00440F88"/>
    <w:rsid w:val="00441F49"/>
    <w:rsid w:val="00442073"/>
    <w:rsid w:val="00442249"/>
    <w:rsid w:val="004425B1"/>
    <w:rsid w:val="00442AD0"/>
    <w:rsid w:val="00443083"/>
    <w:rsid w:val="00443145"/>
    <w:rsid w:val="00443BA4"/>
    <w:rsid w:val="00445069"/>
    <w:rsid w:val="004452EC"/>
    <w:rsid w:val="00446033"/>
    <w:rsid w:val="00450317"/>
    <w:rsid w:val="004514A3"/>
    <w:rsid w:val="004529F0"/>
    <w:rsid w:val="00452BC3"/>
    <w:rsid w:val="00453163"/>
    <w:rsid w:val="00453F33"/>
    <w:rsid w:val="00454624"/>
    <w:rsid w:val="00454B7D"/>
    <w:rsid w:val="00454F20"/>
    <w:rsid w:val="00456538"/>
    <w:rsid w:val="00456BA1"/>
    <w:rsid w:val="0045748D"/>
    <w:rsid w:val="00457D0F"/>
    <w:rsid w:val="004608E5"/>
    <w:rsid w:val="00462771"/>
    <w:rsid w:val="004642B3"/>
    <w:rsid w:val="00464482"/>
    <w:rsid w:val="00465A33"/>
    <w:rsid w:val="004700E2"/>
    <w:rsid w:val="004708B7"/>
    <w:rsid w:val="004712F7"/>
    <w:rsid w:val="0047190D"/>
    <w:rsid w:val="00471B24"/>
    <w:rsid w:val="00472AEE"/>
    <w:rsid w:val="00472F85"/>
    <w:rsid w:val="00473C85"/>
    <w:rsid w:val="0047454E"/>
    <w:rsid w:val="00474A6A"/>
    <w:rsid w:val="004752D6"/>
    <w:rsid w:val="0047553D"/>
    <w:rsid w:val="00475BB2"/>
    <w:rsid w:val="00476565"/>
    <w:rsid w:val="004768C0"/>
    <w:rsid w:val="00476D98"/>
    <w:rsid w:val="004805B9"/>
    <w:rsid w:val="00481984"/>
    <w:rsid w:val="0048247C"/>
    <w:rsid w:val="00483426"/>
    <w:rsid w:val="00483D28"/>
    <w:rsid w:val="00484C52"/>
    <w:rsid w:val="004850E4"/>
    <w:rsid w:val="004853D5"/>
    <w:rsid w:val="0048558E"/>
    <w:rsid w:val="00485BE4"/>
    <w:rsid w:val="004870FB"/>
    <w:rsid w:val="00487240"/>
    <w:rsid w:val="00487D9B"/>
    <w:rsid w:val="00491844"/>
    <w:rsid w:val="00491ECD"/>
    <w:rsid w:val="004935E5"/>
    <w:rsid w:val="00494FBC"/>
    <w:rsid w:val="004951DE"/>
    <w:rsid w:val="004957D9"/>
    <w:rsid w:val="00497167"/>
    <w:rsid w:val="00497A94"/>
    <w:rsid w:val="004A0D6A"/>
    <w:rsid w:val="004A257A"/>
    <w:rsid w:val="004A25C4"/>
    <w:rsid w:val="004A3366"/>
    <w:rsid w:val="004A38CD"/>
    <w:rsid w:val="004A5019"/>
    <w:rsid w:val="004A5C35"/>
    <w:rsid w:val="004A6EC8"/>
    <w:rsid w:val="004B0369"/>
    <w:rsid w:val="004B05DA"/>
    <w:rsid w:val="004B0B26"/>
    <w:rsid w:val="004B219D"/>
    <w:rsid w:val="004B2253"/>
    <w:rsid w:val="004B29C8"/>
    <w:rsid w:val="004B345D"/>
    <w:rsid w:val="004B4C42"/>
    <w:rsid w:val="004B7017"/>
    <w:rsid w:val="004B7DCA"/>
    <w:rsid w:val="004C0AC7"/>
    <w:rsid w:val="004C0FE6"/>
    <w:rsid w:val="004C10EE"/>
    <w:rsid w:val="004C1190"/>
    <w:rsid w:val="004C2AB0"/>
    <w:rsid w:val="004C3565"/>
    <w:rsid w:val="004C39CE"/>
    <w:rsid w:val="004C3CF2"/>
    <w:rsid w:val="004C3E95"/>
    <w:rsid w:val="004C4873"/>
    <w:rsid w:val="004C501A"/>
    <w:rsid w:val="004C56A6"/>
    <w:rsid w:val="004C607B"/>
    <w:rsid w:val="004C7B15"/>
    <w:rsid w:val="004D0259"/>
    <w:rsid w:val="004D0AE2"/>
    <w:rsid w:val="004D2302"/>
    <w:rsid w:val="004D2C2F"/>
    <w:rsid w:val="004D2F2E"/>
    <w:rsid w:val="004D3656"/>
    <w:rsid w:val="004D3AF5"/>
    <w:rsid w:val="004D5D89"/>
    <w:rsid w:val="004D62B9"/>
    <w:rsid w:val="004E09E9"/>
    <w:rsid w:val="004E1B30"/>
    <w:rsid w:val="004E21F6"/>
    <w:rsid w:val="004E2BFB"/>
    <w:rsid w:val="004E3C45"/>
    <w:rsid w:val="004E4F5D"/>
    <w:rsid w:val="004E4FED"/>
    <w:rsid w:val="004E5F2B"/>
    <w:rsid w:val="004E72A6"/>
    <w:rsid w:val="004E7309"/>
    <w:rsid w:val="004E7CFB"/>
    <w:rsid w:val="004F07F1"/>
    <w:rsid w:val="004F14AE"/>
    <w:rsid w:val="004F19BB"/>
    <w:rsid w:val="004F2751"/>
    <w:rsid w:val="004F3739"/>
    <w:rsid w:val="004F3885"/>
    <w:rsid w:val="004F4142"/>
    <w:rsid w:val="004F42EC"/>
    <w:rsid w:val="004F512F"/>
    <w:rsid w:val="004F5DE4"/>
    <w:rsid w:val="004F5E06"/>
    <w:rsid w:val="004F657A"/>
    <w:rsid w:val="004F7025"/>
    <w:rsid w:val="00500722"/>
    <w:rsid w:val="005007DE"/>
    <w:rsid w:val="005009A0"/>
    <w:rsid w:val="005009EE"/>
    <w:rsid w:val="00500AB7"/>
    <w:rsid w:val="00501752"/>
    <w:rsid w:val="00502E59"/>
    <w:rsid w:val="00503BA7"/>
    <w:rsid w:val="005060CE"/>
    <w:rsid w:val="00506DA7"/>
    <w:rsid w:val="005076CF"/>
    <w:rsid w:val="00507C5A"/>
    <w:rsid w:val="00507DA4"/>
    <w:rsid w:val="00510190"/>
    <w:rsid w:val="00511987"/>
    <w:rsid w:val="00512750"/>
    <w:rsid w:val="00512767"/>
    <w:rsid w:val="00512A7B"/>
    <w:rsid w:val="00512FF6"/>
    <w:rsid w:val="005139F4"/>
    <w:rsid w:val="00513AE6"/>
    <w:rsid w:val="00513F7D"/>
    <w:rsid w:val="005143DB"/>
    <w:rsid w:val="0051571E"/>
    <w:rsid w:val="00517E82"/>
    <w:rsid w:val="00517F5F"/>
    <w:rsid w:val="00520FAB"/>
    <w:rsid w:val="005216C0"/>
    <w:rsid w:val="00524235"/>
    <w:rsid w:val="0052606C"/>
    <w:rsid w:val="00526C3A"/>
    <w:rsid w:val="00526D3F"/>
    <w:rsid w:val="005318C0"/>
    <w:rsid w:val="00531E97"/>
    <w:rsid w:val="00532BF9"/>
    <w:rsid w:val="00534060"/>
    <w:rsid w:val="005353CE"/>
    <w:rsid w:val="00535D59"/>
    <w:rsid w:val="0053671B"/>
    <w:rsid w:val="0053736A"/>
    <w:rsid w:val="00537381"/>
    <w:rsid w:val="00537393"/>
    <w:rsid w:val="00537E8B"/>
    <w:rsid w:val="00540911"/>
    <w:rsid w:val="00544443"/>
    <w:rsid w:val="00545448"/>
    <w:rsid w:val="005457B8"/>
    <w:rsid w:val="00547233"/>
    <w:rsid w:val="00547833"/>
    <w:rsid w:val="005503F4"/>
    <w:rsid w:val="00550880"/>
    <w:rsid w:val="005517AB"/>
    <w:rsid w:val="00553432"/>
    <w:rsid w:val="00554D82"/>
    <w:rsid w:val="00555042"/>
    <w:rsid w:val="00555B69"/>
    <w:rsid w:val="00560BB7"/>
    <w:rsid w:val="00561D0F"/>
    <w:rsid w:val="00562D68"/>
    <w:rsid w:val="00563487"/>
    <w:rsid w:val="00563BE5"/>
    <w:rsid w:val="00564395"/>
    <w:rsid w:val="00567E99"/>
    <w:rsid w:val="00570983"/>
    <w:rsid w:val="00570BD1"/>
    <w:rsid w:val="005711CF"/>
    <w:rsid w:val="005717A8"/>
    <w:rsid w:val="00572061"/>
    <w:rsid w:val="0057216B"/>
    <w:rsid w:val="00573645"/>
    <w:rsid w:val="00574681"/>
    <w:rsid w:val="00574DF4"/>
    <w:rsid w:val="005800FB"/>
    <w:rsid w:val="00580211"/>
    <w:rsid w:val="00580385"/>
    <w:rsid w:val="0058238A"/>
    <w:rsid w:val="00584600"/>
    <w:rsid w:val="00584768"/>
    <w:rsid w:val="00585DC7"/>
    <w:rsid w:val="00587A46"/>
    <w:rsid w:val="00590B0B"/>
    <w:rsid w:val="00591DAE"/>
    <w:rsid w:val="00592865"/>
    <w:rsid w:val="00592E50"/>
    <w:rsid w:val="00592F15"/>
    <w:rsid w:val="005936E9"/>
    <w:rsid w:val="00593A6F"/>
    <w:rsid w:val="00595D34"/>
    <w:rsid w:val="00595EF0"/>
    <w:rsid w:val="0059775C"/>
    <w:rsid w:val="00597A5D"/>
    <w:rsid w:val="005A0B72"/>
    <w:rsid w:val="005A0C16"/>
    <w:rsid w:val="005A2CC9"/>
    <w:rsid w:val="005A36FC"/>
    <w:rsid w:val="005A3D11"/>
    <w:rsid w:val="005A5012"/>
    <w:rsid w:val="005A5CFC"/>
    <w:rsid w:val="005A6BAD"/>
    <w:rsid w:val="005A7411"/>
    <w:rsid w:val="005A7C16"/>
    <w:rsid w:val="005B07F3"/>
    <w:rsid w:val="005B111E"/>
    <w:rsid w:val="005B11AE"/>
    <w:rsid w:val="005B207B"/>
    <w:rsid w:val="005B3271"/>
    <w:rsid w:val="005B35B0"/>
    <w:rsid w:val="005B3FA2"/>
    <w:rsid w:val="005B4D38"/>
    <w:rsid w:val="005B50C2"/>
    <w:rsid w:val="005B51EF"/>
    <w:rsid w:val="005B5DC9"/>
    <w:rsid w:val="005B6CBF"/>
    <w:rsid w:val="005B7349"/>
    <w:rsid w:val="005B7B0A"/>
    <w:rsid w:val="005C0C99"/>
    <w:rsid w:val="005C1B4A"/>
    <w:rsid w:val="005C1CD6"/>
    <w:rsid w:val="005C1E3A"/>
    <w:rsid w:val="005C26CD"/>
    <w:rsid w:val="005C299B"/>
    <w:rsid w:val="005C33D8"/>
    <w:rsid w:val="005C3A3E"/>
    <w:rsid w:val="005C4000"/>
    <w:rsid w:val="005C4880"/>
    <w:rsid w:val="005C512B"/>
    <w:rsid w:val="005C5AA2"/>
    <w:rsid w:val="005C77F8"/>
    <w:rsid w:val="005D1201"/>
    <w:rsid w:val="005D16E5"/>
    <w:rsid w:val="005D28C6"/>
    <w:rsid w:val="005D3433"/>
    <w:rsid w:val="005D39DB"/>
    <w:rsid w:val="005D4189"/>
    <w:rsid w:val="005D5359"/>
    <w:rsid w:val="005D59FA"/>
    <w:rsid w:val="005E0BB2"/>
    <w:rsid w:val="005E1F57"/>
    <w:rsid w:val="005E273A"/>
    <w:rsid w:val="005E2A2F"/>
    <w:rsid w:val="005E3AAD"/>
    <w:rsid w:val="005E3F8D"/>
    <w:rsid w:val="005E4BDF"/>
    <w:rsid w:val="005E5852"/>
    <w:rsid w:val="005E5AD5"/>
    <w:rsid w:val="005E5CB2"/>
    <w:rsid w:val="005E64F2"/>
    <w:rsid w:val="005E6552"/>
    <w:rsid w:val="005E67FE"/>
    <w:rsid w:val="005F0B47"/>
    <w:rsid w:val="005F0D27"/>
    <w:rsid w:val="005F11C2"/>
    <w:rsid w:val="005F1292"/>
    <w:rsid w:val="005F18DB"/>
    <w:rsid w:val="005F2872"/>
    <w:rsid w:val="005F2C85"/>
    <w:rsid w:val="005F389C"/>
    <w:rsid w:val="005F489F"/>
    <w:rsid w:val="005F5024"/>
    <w:rsid w:val="005F7341"/>
    <w:rsid w:val="005F74B5"/>
    <w:rsid w:val="00601918"/>
    <w:rsid w:val="006027F8"/>
    <w:rsid w:val="006031D7"/>
    <w:rsid w:val="006043E3"/>
    <w:rsid w:val="0060487D"/>
    <w:rsid w:val="006049BC"/>
    <w:rsid w:val="006050A8"/>
    <w:rsid w:val="0060519E"/>
    <w:rsid w:val="00606523"/>
    <w:rsid w:val="0060665E"/>
    <w:rsid w:val="00606CA1"/>
    <w:rsid w:val="00607E8D"/>
    <w:rsid w:val="00610241"/>
    <w:rsid w:val="00610711"/>
    <w:rsid w:val="006132BC"/>
    <w:rsid w:val="006142E6"/>
    <w:rsid w:val="006146D3"/>
    <w:rsid w:val="006156E5"/>
    <w:rsid w:val="00615CB7"/>
    <w:rsid w:val="006162FD"/>
    <w:rsid w:val="006168E6"/>
    <w:rsid w:val="00616BC3"/>
    <w:rsid w:val="0062182E"/>
    <w:rsid w:val="00621B14"/>
    <w:rsid w:val="00622B72"/>
    <w:rsid w:val="0062459D"/>
    <w:rsid w:val="006251AF"/>
    <w:rsid w:val="00630E39"/>
    <w:rsid w:val="00631367"/>
    <w:rsid w:val="00631F46"/>
    <w:rsid w:val="00631F8E"/>
    <w:rsid w:val="00634176"/>
    <w:rsid w:val="00634313"/>
    <w:rsid w:val="006344FD"/>
    <w:rsid w:val="00634AF5"/>
    <w:rsid w:val="00635172"/>
    <w:rsid w:val="00637002"/>
    <w:rsid w:val="00640CE7"/>
    <w:rsid w:val="0064103D"/>
    <w:rsid w:val="006419FE"/>
    <w:rsid w:val="0064225F"/>
    <w:rsid w:val="00642F93"/>
    <w:rsid w:val="00643807"/>
    <w:rsid w:val="00644429"/>
    <w:rsid w:val="006449D3"/>
    <w:rsid w:val="006453A2"/>
    <w:rsid w:val="00645BF6"/>
    <w:rsid w:val="006464C3"/>
    <w:rsid w:val="00646781"/>
    <w:rsid w:val="00646A0C"/>
    <w:rsid w:val="00647104"/>
    <w:rsid w:val="0064713E"/>
    <w:rsid w:val="0064729E"/>
    <w:rsid w:val="00647492"/>
    <w:rsid w:val="006502A7"/>
    <w:rsid w:val="00651078"/>
    <w:rsid w:val="00652DBF"/>
    <w:rsid w:val="006533E0"/>
    <w:rsid w:val="00654823"/>
    <w:rsid w:val="00654B0C"/>
    <w:rsid w:val="00654CB8"/>
    <w:rsid w:val="0065536D"/>
    <w:rsid w:val="00655677"/>
    <w:rsid w:val="00655AC6"/>
    <w:rsid w:val="00655EFC"/>
    <w:rsid w:val="00655FAC"/>
    <w:rsid w:val="00655FE6"/>
    <w:rsid w:val="00656B36"/>
    <w:rsid w:val="006571FD"/>
    <w:rsid w:val="00657D36"/>
    <w:rsid w:val="006605E6"/>
    <w:rsid w:val="00660F17"/>
    <w:rsid w:val="0066160F"/>
    <w:rsid w:val="00662C58"/>
    <w:rsid w:val="006632AF"/>
    <w:rsid w:val="00664DEF"/>
    <w:rsid w:val="00665483"/>
    <w:rsid w:val="00665570"/>
    <w:rsid w:val="006657B1"/>
    <w:rsid w:val="00665830"/>
    <w:rsid w:val="006658E8"/>
    <w:rsid w:val="0066599D"/>
    <w:rsid w:val="00667DD4"/>
    <w:rsid w:val="006703B9"/>
    <w:rsid w:val="006713B4"/>
    <w:rsid w:val="00671509"/>
    <w:rsid w:val="00671B16"/>
    <w:rsid w:val="006730B3"/>
    <w:rsid w:val="00673912"/>
    <w:rsid w:val="00673D69"/>
    <w:rsid w:val="0067525B"/>
    <w:rsid w:val="006763C9"/>
    <w:rsid w:val="006772B2"/>
    <w:rsid w:val="00680059"/>
    <w:rsid w:val="006805DD"/>
    <w:rsid w:val="0068078E"/>
    <w:rsid w:val="0068126A"/>
    <w:rsid w:val="0068209F"/>
    <w:rsid w:val="00682871"/>
    <w:rsid w:val="00683875"/>
    <w:rsid w:val="006838AA"/>
    <w:rsid w:val="006838E4"/>
    <w:rsid w:val="00683969"/>
    <w:rsid w:val="00683BE3"/>
    <w:rsid w:val="00683FF5"/>
    <w:rsid w:val="00684CB8"/>
    <w:rsid w:val="006857C6"/>
    <w:rsid w:val="00685B49"/>
    <w:rsid w:val="0069088B"/>
    <w:rsid w:val="00690D8C"/>
    <w:rsid w:val="00691B53"/>
    <w:rsid w:val="00692069"/>
    <w:rsid w:val="006929C2"/>
    <w:rsid w:val="006930E3"/>
    <w:rsid w:val="00693E47"/>
    <w:rsid w:val="00694C08"/>
    <w:rsid w:val="00694F14"/>
    <w:rsid w:val="0069580E"/>
    <w:rsid w:val="00695929"/>
    <w:rsid w:val="00695955"/>
    <w:rsid w:val="006968CA"/>
    <w:rsid w:val="006978DA"/>
    <w:rsid w:val="006A1582"/>
    <w:rsid w:val="006A2298"/>
    <w:rsid w:val="006A2C93"/>
    <w:rsid w:val="006A3927"/>
    <w:rsid w:val="006A51D6"/>
    <w:rsid w:val="006A581C"/>
    <w:rsid w:val="006A79F6"/>
    <w:rsid w:val="006A7F57"/>
    <w:rsid w:val="006B0201"/>
    <w:rsid w:val="006B13A1"/>
    <w:rsid w:val="006B1D4A"/>
    <w:rsid w:val="006B1D97"/>
    <w:rsid w:val="006B2B1E"/>
    <w:rsid w:val="006B2CCD"/>
    <w:rsid w:val="006B419E"/>
    <w:rsid w:val="006B5340"/>
    <w:rsid w:val="006B5EFB"/>
    <w:rsid w:val="006B6848"/>
    <w:rsid w:val="006C072F"/>
    <w:rsid w:val="006C099F"/>
    <w:rsid w:val="006C1669"/>
    <w:rsid w:val="006C1745"/>
    <w:rsid w:val="006C1A50"/>
    <w:rsid w:val="006C1B9C"/>
    <w:rsid w:val="006C2C9F"/>
    <w:rsid w:val="006C3385"/>
    <w:rsid w:val="006C382C"/>
    <w:rsid w:val="006C3F64"/>
    <w:rsid w:val="006C5911"/>
    <w:rsid w:val="006C60D2"/>
    <w:rsid w:val="006C7777"/>
    <w:rsid w:val="006C7B70"/>
    <w:rsid w:val="006D0291"/>
    <w:rsid w:val="006D05C8"/>
    <w:rsid w:val="006D0607"/>
    <w:rsid w:val="006D0AD5"/>
    <w:rsid w:val="006D112C"/>
    <w:rsid w:val="006D1E84"/>
    <w:rsid w:val="006D20E0"/>
    <w:rsid w:val="006D29D3"/>
    <w:rsid w:val="006D2E38"/>
    <w:rsid w:val="006D3084"/>
    <w:rsid w:val="006D517F"/>
    <w:rsid w:val="006D7B56"/>
    <w:rsid w:val="006E0180"/>
    <w:rsid w:val="006E0209"/>
    <w:rsid w:val="006E12C2"/>
    <w:rsid w:val="006E144D"/>
    <w:rsid w:val="006E27AA"/>
    <w:rsid w:val="006E295F"/>
    <w:rsid w:val="006E35AB"/>
    <w:rsid w:val="006E369E"/>
    <w:rsid w:val="006E4A0F"/>
    <w:rsid w:val="006E5036"/>
    <w:rsid w:val="006E522B"/>
    <w:rsid w:val="006E60BF"/>
    <w:rsid w:val="006E6219"/>
    <w:rsid w:val="006E68C0"/>
    <w:rsid w:val="006E6EA5"/>
    <w:rsid w:val="006E737C"/>
    <w:rsid w:val="006E7CC3"/>
    <w:rsid w:val="006F03F5"/>
    <w:rsid w:val="006F1AC7"/>
    <w:rsid w:val="006F2817"/>
    <w:rsid w:val="006F2CB0"/>
    <w:rsid w:val="006F379C"/>
    <w:rsid w:val="006F512A"/>
    <w:rsid w:val="006F5565"/>
    <w:rsid w:val="006F6E6C"/>
    <w:rsid w:val="00700440"/>
    <w:rsid w:val="0070089C"/>
    <w:rsid w:val="00700FA8"/>
    <w:rsid w:val="00701394"/>
    <w:rsid w:val="00701E78"/>
    <w:rsid w:val="0070204C"/>
    <w:rsid w:val="00702A41"/>
    <w:rsid w:val="00703173"/>
    <w:rsid w:val="00703401"/>
    <w:rsid w:val="00703E88"/>
    <w:rsid w:val="00704637"/>
    <w:rsid w:val="007048E3"/>
    <w:rsid w:val="00705AA7"/>
    <w:rsid w:val="007063F9"/>
    <w:rsid w:val="0070744B"/>
    <w:rsid w:val="00707666"/>
    <w:rsid w:val="007076CE"/>
    <w:rsid w:val="0071030C"/>
    <w:rsid w:val="00710F03"/>
    <w:rsid w:val="00711BE4"/>
    <w:rsid w:val="007132C7"/>
    <w:rsid w:val="0071492B"/>
    <w:rsid w:val="00715CE1"/>
    <w:rsid w:val="00716650"/>
    <w:rsid w:val="007166CA"/>
    <w:rsid w:val="00716B1A"/>
    <w:rsid w:val="00716F7E"/>
    <w:rsid w:val="007175B6"/>
    <w:rsid w:val="00717A31"/>
    <w:rsid w:val="00720129"/>
    <w:rsid w:val="00721502"/>
    <w:rsid w:val="007218FE"/>
    <w:rsid w:val="00721E2E"/>
    <w:rsid w:val="007232D4"/>
    <w:rsid w:val="00725A06"/>
    <w:rsid w:val="00725B37"/>
    <w:rsid w:val="00725BD6"/>
    <w:rsid w:val="0072650D"/>
    <w:rsid w:val="00726B80"/>
    <w:rsid w:val="00726FA2"/>
    <w:rsid w:val="007275DC"/>
    <w:rsid w:val="00730084"/>
    <w:rsid w:val="00731F2B"/>
    <w:rsid w:val="00731F42"/>
    <w:rsid w:val="00732638"/>
    <w:rsid w:val="00732811"/>
    <w:rsid w:val="0073282D"/>
    <w:rsid w:val="00733E6F"/>
    <w:rsid w:val="00734419"/>
    <w:rsid w:val="00734C74"/>
    <w:rsid w:val="00735C1C"/>
    <w:rsid w:val="007365DA"/>
    <w:rsid w:val="0073682B"/>
    <w:rsid w:val="00736B9B"/>
    <w:rsid w:val="00736F5C"/>
    <w:rsid w:val="00737D8F"/>
    <w:rsid w:val="0074071C"/>
    <w:rsid w:val="00742073"/>
    <w:rsid w:val="00742378"/>
    <w:rsid w:val="007434CC"/>
    <w:rsid w:val="007436BC"/>
    <w:rsid w:val="007439E9"/>
    <w:rsid w:val="00745193"/>
    <w:rsid w:val="00746020"/>
    <w:rsid w:val="00746574"/>
    <w:rsid w:val="007508DA"/>
    <w:rsid w:val="00751A23"/>
    <w:rsid w:val="00752A9A"/>
    <w:rsid w:val="0075302D"/>
    <w:rsid w:val="007537F7"/>
    <w:rsid w:val="00753E87"/>
    <w:rsid w:val="007547F8"/>
    <w:rsid w:val="0075644E"/>
    <w:rsid w:val="0075685E"/>
    <w:rsid w:val="00760BB0"/>
    <w:rsid w:val="00760F41"/>
    <w:rsid w:val="0076109D"/>
    <w:rsid w:val="00761C24"/>
    <w:rsid w:val="00761DE3"/>
    <w:rsid w:val="00763D52"/>
    <w:rsid w:val="0076416F"/>
    <w:rsid w:val="007652AB"/>
    <w:rsid w:val="00765ED0"/>
    <w:rsid w:val="00766052"/>
    <w:rsid w:val="0076688A"/>
    <w:rsid w:val="00766910"/>
    <w:rsid w:val="00766A16"/>
    <w:rsid w:val="007674A7"/>
    <w:rsid w:val="00770D1C"/>
    <w:rsid w:val="007721EA"/>
    <w:rsid w:val="00772AC8"/>
    <w:rsid w:val="00773276"/>
    <w:rsid w:val="00773319"/>
    <w:rsid w:val="007738D2"/>
    <w:rsid w:val="00773946"/>
    <w:rsid w:val="00773EB3"/>
    <w:rsid w:val="007745F5"/>
    <w:rsid w:val="007750A3"/>
    <w:rsid w:val="0077534B"/>
    <w:rsid w:val="0077581E"/>
    <w:rsid w:val="007758B2"/>
    <w:rsid w:val="007771F1"/>
    <w:rsid w:val="00781388"/>
    <w:rsid w:val="00782617"/>
    <w:rsid w:val="00783170"/>
    <w:rsid w:val="007836C1"/>
    <w:rsid w:val="00784635"/>
    <w:rsid w:val="007866E2"/>
    <w:rsid w:val="00786708"/>
    <w:rsid w:val="00786C60"/>
    <w:rsid w:val="00790344"/>
    <w:rsid w:val="00790F49"/>
    <w:rsid w:val="0079233E"/>
    <w:rsid w:val="00792758"/>
    <w:rsid w:val="00792DF5"/>
    <w:rsid w:val="00794B5B"/>
    <w:rsid w:val="00795909"/>
    <w:rsid w:val="00796E7A"/>
    <w:rsid w:val="007975D2"/>
    <w:rsid w:val="007977C0"/>
    <w:rsid w:val="00797E40"/>
    <w:rsid w:val="007A06FE"/>
    <w:rsid w:val="007A0B02"/>
    <w:rsid w:val="007A179A"/>
    <w:rsid w:val="007A1963"/>
    <w:rsid w:val="007A3FCB"/>
    <w:rsid w:val="007A4637"/>
    <w:rsid w:val="007A5C0B"/>
    <w:rsid w:val="007A5D05"/>
    <w:rsid w:val="007A6B70"/>
    <w:rsid w:val="007A70D5"/>
    <w:rsid w:val="007B2090"/>
    <w:rsid w:val="007B3B9E"/>
    <w:rsid w:val="007B7776"/>
    <w:rsid w:val="007C0A3D"/>
    <w:rsid w:val="007C1CC8"/>
    <w:rsid w:val="007C1D20"/>
    <w:rsid w:val="007C238C"/>
    <w:rsid w:val="007C3007"/>
    <w:rsid w:val="007C36FF"/>
    <w:rsid w:val="007C3BD8"/>
    <w:rsid w:val="007C40F6"/>
    <w:rsid w:val="007C41C0"/>
    <w:rsid w:val="007C53A8"/>
    <w:rsid w:val="007C53CF"/>
    <w:rsid w:val="007C564B"/>
    <w:rsid w:val="007C57E1"/>
    <w:rsid w:val="007C5FBC"/>
    <w:rsid w:val="007C6C4D"/>
    <w:rsid w:val="007D0281"/>
    <w:rsid w:val="007D0ABB"/>
    <w:rsid w:val="007D136C"/>
    <w:rsid w:val="007D13E9"/>
    <w:rsid w:val="007D1655"/>
    <w:rsid w:val="007D17EA"/>
    <w:rsid w:val="007D2556"/>
    <w:rsid w:val="007D2AD6"/>
    <w:rsid w:val="007D49D2"/>
    <w:rsid w:val="007D4BE0"/>
    <w:rsid w:val="007D729E"/>
    <w:rsid w:val="007E135B"/>
    <w:rsid w:val="007E2355"/>
    <w:rsid w:val="007E2C32"/>
    <w:rsid w:val="007E2C53"/>
    <w:rsid w:val="007E30EF"/>
    <w:rsid w:val="007E3531"/>
    <w:rsid w:val="007E3E7A"/>
    <w:rsid w:val="007E4AB4"/>
    <w:rsid w:val="007E71D3"/>
    <w:rsid w:val="007E7230"/>
    <w:rsid w:val="007E7282"/>
    <w:rsid w:val="007F164B"/>
    <w:rsid w:val="007F1D52"/>
    <w:rsid w:val="007F26DB"/>
    <w:rsid w:val="007F27B0"/>
    <w:rsid w:val="007F29E8"/>
    <w:rsid w:val="007F2B02"/>
    <w:rsid w:val="007F2CFC"/>
    <w:rsid w:val="007F3307"/>
    <w:rsid w:val="007F3E10"/>
    <w:rsid w:val="007F46DD"/>
    <w:rsid w:val="007F617B"/>
    <w:rsid w:val="007F6318"/>
    <w:rsid w:val="007F67B2"/>
    <w:rsid w:val="007F6FBA"/>
    <w:rsid w:val="00801135"/>
    <w:rsid w:val="008018D3"/>
    <w:rsid w:val="00801E8F"/>
    <w:rsid w:val="00803214"/>
    <w:rsid w:val="008038CC"/>
    <w:rsid w:val="00803FBF"/>
    <w:rsid w:val="00804CBC"/>
    <w:rsid w:val="00805693"/>
    <w:rsid w:val="00805C1F"/>
    <w:rsid w:val="00805F67"/>
    <w:rsid w:val="00806417"/>
    <w:rsid w:val="008103F5"/>
    <w:rsid w:val="00810DE1"/>
    <w:rsid w:val="00811860"/>
    <w:rsid w:val="00811ABF"/>
    <w:rsid w:val="0081229C"/>
    <w:rsid w:val="00812368"/>
    <w:rsid w:val="00812C37"/>
    <w:rsid w:val="00813183"/>
    <w:rsid w:val="00813649"/>
    <w:rsid w:val="00813F7B"/>
    <w:rsid w:val="00814070"/>
    <w:rsid w:val="00815075"/>
    <w:rsid w:val="00815B65"/>
    <w:rsid w:val="00815E85"/>
    <w:rsid w:val="00816629"/>
    <w:rsid w:val="0081725B"/>
    <w:rsid w:val="0081740D"/>
    <w:rsid w:val="008179A6"/>
    <w:rsid w:val="00820A92"/>
    <w:rsid w:val="00820AE4"/>
    <w:rsid w:val="008210FA"/>
    <w:rsid w:val="00821B3D"/>
    <w:rsid w:val="00822B5B"/>
    <w:rsid w:val="008237B5"/>
    <w:rsid w:val="008237DE"/>
    <w:rsid w:val="00824712"/>
    <w:rsid w:val="00824735"/>
    <w:rsid w:val="0082498C"/>
    <w:rsid w:val="00824BA1"/>
    <w:rsid w:val="00825236"/>
    <w:rsid w:val="0082703C"/>
    <w:rsid w:val="0083035E"/>
    <w:rsid w:val="0083066B"/>
    <w:rsid w:val="00830EE5"/>
    <w:rsid w:val="00831153"/>
    <w:rsid w:val="008311D0"/>
    <w:rsid w:val="00833279"/>
    <w:rsid w:val="0083343C"/>
    <w:rsid w:val="00833E53"/>
    <w:rsid w:val="008350C6"/>
    <w:rsid w:val="00835B1F"/>
    <w:rsid w:val="008366E0"/>
    <w:rsid w:val="00836728"/>
    <w:rsid w:val="008367BB"/>
    <w:rsid w:val="008370C9"/>
    <w:rsid w:val="00841087"/>
    <w:rsid w:val="00841365"/>
    <w:rsid w:val="0084142C"/>
    <w:rsid w:val="00841A6A"/>
    <w:rsid w:val="00842E77"/>
    <w:rsid w:val="00844058"/>
    <w:rsid w:val="008444CB"/>
    <w:rsid w:val="008451E3"/>
    <w:rsid w:val="00845BB5"/>
    <w:rsid w:val="00846FB8"/>
    <w:rsid w:val="008471BE"/>
    <w:rsid w:val="008475EF"/>
    <w:rsid w:val="00847DF9"/>
    <w:rsid w:val="008500A5"/>
    <w:rsid w:val="00851876"/>
    <w:rsid w:val="008519DE"/>
    <w:rsid w:val="00851BDE"/>
    <w:rsid w:val="00851D48"/>
    <w:rsid w:val="00852006"/>
    <w:rsid w:val="0085260C"/>
    <w:rsid w:val="00852A6D"/>
    <w:rsid w:val="00853149"/>
    <w:rsid w:val="008541B4"/>
    <w:rsid w:val="008545B3"/>
    <w:rsid w:val="00854CAB"/>
    <w:rsid w:val="00856879"/>
    <w:rsid w:val="00856B37"/>
    <w:rsid w:val="00857CCB"/>
    <w:rsid w:val="00857DF8"/>
    <w:rsid w:val="00860050"/>
    <w:rsid w:val="0086035F"/>
    <w:rsid w:val="00861061"/>
    <w:rsid w:val="0086122F"/>
    <w:rsid w:val="0086177C"/>
    <w:rsid w:val="008625F0"/>
    <w:rsid w:val="0086392E"/>
    <w:rsid w:val="00863B57"/>
    <w:rsid w:val="00864294"/>
    <w:rsid w:val="00865356"/>
    <w:rsid w:val="00866973"/>
    <w:rsid w:val="00866C61"/>
    <w:rsid w:val="00867D4B"/>
    <w:rsid w:val="008700E0"/>
    <w:rsid w:val="00870965"/>
    <w:rsid w:val="00870BDA"/>
    <w:rsid w:val="008724AD"/>
    <w:rsid w:val="0087394F"/>
    <w:rsid w:val="00874285"/>
    <w:rsid w:val="00874305"/>
    <w:rsid w:val="00875752"/>
    <w:rsid w:val="00875941"/>
    <w:rsid w:val="008759EA"/>
    <w:rsid w:val="00880542"/>
    <w:rsid w:val="008809FE"/>
    <w:rsid w:val="00880F4E"/>
    <w:rsid w:val="008819B8"/>
    <w:rsid w:val="00883450"/>
    <w:rsid w:val="00883796"/>
    <w:rsid w:val="0088453B"/>
    <w:rsid w:val="00884CCF"/>
    <w:rsid w:val="00885326"/>
    <w:rsid w:val="0088567D"/>
    <w:rsid w:val="0088796D"/>
    <w:rsid w:val="008879CB"/>
    <w:rsid w:val="00890F7A"/>
    <w:rsid w:val="00891AD7"/>
    <w:rsid w:val="00891F6D"/>
    <w:rsid w:val="0089394B"/>
    <w:rsid w:val="00893ABB"/>
    <w:rsid w:val="00894DF5"/>
    <w:rsid w:val="00895D2A"/>
    <w:rsid w:val="0089736A"/>
    <w:rsid w:val="00897A37"/>
    <w:rsid w:val="008A11AD"/>
    <w:rsid w:val="008A2257"/>
    <w:rsid w:val="008A2C72"/>
    <w:rsid w:val="008A3391"/>
    <w:rsid w:val="008A49B0"/>
    <w:rsid w:val="008A54EA"/>
    <w:rsid w:val="008A60DE"/>
    <w:rsid w:val="008A62D6"/>
    <w:rsid w:val="008A6682"/>
    <w:rsid w:val="008A7E71"/>
    <w:rsid w:val="008B0AAF"/>
    <w:rsid w:val="008B11AA"/>
    <w:rsid w:val="008B16BB"/>
    <w:rsid w:val="008B16DB"/>
    <w:rsid w:val="008B2260"/>
    <w:rsid w:val="008B2622"/>
    <w:rsid w:val="008B2BEA"/>
    <w:rsid w:val="008B3A5C"/>
    <w:rsid w:val="008B4C69"/>
    <w:rsid w:val="008B59AA"/>
    <w:rsid w:val="008B5E42"/>
    <w:rsid w:val="008B677F"/>
    <w:rsid w:val="008B73D8"/>
    <w:rsid w:val="008B7615"/>
    <w:rsid w:val="008B7BB0"/>
    <w:rsid w:val="008C0BDD"/>
    <w:rsid w:val="008C1DAB"/>
    <w:rsid w:val="008C2F81"/>
    <w:rsid w:val="008C4D10"/>
    <w:rsid w:val="008C4DCD"/>
    <w:rsid w:val="008C6241"/>
    <w:rsid w:val="008C632B"/>
    <w:rsid w:val="008C63AE"/>
    <w:rsid w:val="008C693A"/>
    <w:rsid w:val="008C6B1E"/>
    <w:rsid w:val="008C78E6"/>
    <w:rsid w:val="008C7AD2"/>
    <w:rsid w:val="008D035C"/>
    <w:rsid w:val="008D05AC"/>
    <w:rsid w:val="008D0A4B"/>
    <w:rsid w:val="008D0BD1"/>
    <w:rsid w:val="008D0D1F"/>
    <w:rsid w:val="008D0E88"/>
    <w:rsid w:val="008D1848"/>
    <w:rsid w:val="008D1D32"/>
    <w:rsid w:val="008D1F7F"/>
    <w:rsid w:val="008D2319"/>
    <w:rsid w:val="008D2DB8"/>
    <w:rsid w:val="008D39B6"/>
    <w:rsid w:val="008D4621"/>
    <w:rsid w:val="008D4B0A"/>
    <w:rsid w:val="008D4C75"/>
    <w:rsid w:val="008D532F"/>
    <w:rsid w:val="008D67F5"/>
    <w:rsid w:val="008D7482"/>
    <w:rsid w:val="008D7688"/>
    <w:rsid w:val="008D7F53"/>
    <w:rsid w:val="008E2336"/>
    <w:rsid w:val="008E2478"/>
    <w:rsid w:val="008E2BF2"/>
    <w:rsid w:val="008E4111"/>
    <w:rsid w:val="008E41D1"/>
    <w:rsid w:val="008E5167"/>
    <w:rsid w:val="008E53D7"/>
    <w:rsid w:val="008E5FC7"/>
    <w:rsid w:val="008E6723"/>
    <w:rsid w:val="008E67F4"/>
    <w:rsid w:val="008E6EB8"/>
    <w:rsid w:val="008E7151"/>
    <w:rsid w:val="008F0175"/>
    <w:rsid w:val="008F13D1"/>
    <w:rsid w:val="008F1837"/>
    <w:rsid w:val="008F20FE"/>
    <w:rsid w:val="008F374B"/>
    <w:rsid w:val="008F3ABD"/>
    <w:rsid w:val="008F4AA8"/>
    <w:rsid w:val="008F4F9B"/>
    <w:rsid w:val="008F5224"/>
    <w:rsid w:val="008F6810"/>
    <w:rsid w:val="009001EB"/>
    <w:rsid w:val="00900265"/>
    <w:rsid w:val="00900CF6"/>
    <w:rsid w:val="00900D00"/>
    <w:rsid w:val="00902A53"/>
    <w:rsid w:val="00903360"/>
    <w:rsid w:val="009036F8"/>
    <w:rsid w:val="00904150"/>
    <w:rsid w:val="0090450D"/>
    <w:rsid w:val="009047AD"/>
    <w:rsid w:val="00904A44"/>
    <w:rsid w:val="0090685A"/>
    <w:rsid w:val="009074FE"/>
    <w:rsid w:val="00911466"/>
    <w:rsid w:val="00911DF2"/>
    <w:rsid w:val="00911EA5"/>
    <w:rsid w:val="00912400"/>
    <w:rsid w:val="00912AA4"/>
    <w:rsid w:val="00912AA9"/>
    <w:rsid w:val="009135B1"/>
    <w:rsid w:val="009151E3"/>
    <w:rsid w:val="009158B7"/>
    <w:rsid w:val="00915A64"/>
    <w:rsid w:val="00917088"/>
    <w:rsid w:val="00917209"/>
    <w:rsid w:val="009175A0"/>
    <w:rsid w:val="009175CF"/>
    <w:rsid w:val="00920E2B"/>
    <w:rsid w:val="00920EB8"/>
    <w:rsid w:val="00921EF5"/>
    <w:rsid w:val="00922542"/>
    <w:rsid w:val="009230E1"/>
    <w:rsid w:val="00923218"/>
    <w:rsid w:val="00923DA2"/>
    <w:rsid w:val="00925002"/>
    <w:rsid w:val="00926A76"/>
    <w:rsid w:val="009270B6"/>
    <w:rsid w:val="00927F77"/>
    <w:rsid w:val="00930C1D"/>
    <w:rsid w:val="0093293C"/>
    <w:rsid w:val="0093385F"/>
    <w:rsid w:val="009351F6"/>
    <w:rsid w:val="00935262"/>
    <w:rsid w:val="009358D4"/>
    <w:rsid w:val="0093593F"/>
    <w:rsid w:val="00935CE7"/>
    <w:rsid w:val="0093799F"/>
    <w:rsid w:val="0094127A"/>
    <w:rsid w:val="00941902"/>
    <w:rsid w:val="00941DB3"/>
    <w:rsid w:val="00945658"/>
    <w:rsid w:val="00945B4E"/>
    <w:rsid w:val="00946604"/>
    <w:rsid w:val="00946CB4"/>
    <w:rsid w:val="00946E9D"/>
    <w:rsid w:val="00947E11"/>
    <w:rsid w:val="00950708"/>
    <w:rsid w:val="009510E5"/>
    <w:rsid w:val="009512FF"/>
    <w:rsid w:val="009531A2"/>
    <w:rsid w:val="00953692"/>
    <w:rsid w:val="00954BFA"/>
    <w:rsid w:val="00955485"/>
    <w:rsid w:val="00955609"/>
    <w:rsid w:val="00955B7B"/>
    <w:rsid w:val="00955F97"/>
    <w:rsid w:val="009561F1"/>
    <w:rsid w:val="009604F3"/>
    <w:rsid w:val="009606FA"/>
    <w:rsid w:val="009616AC"/>
    <w:rsid w:val="00963799"/>
    <w:rsid w:val="00963820"/>
    <w:rsid w:val="009640AE"/>
    <w:rsid w:val="0096461F"/>
    <w:rsid w:val="00964D3C"/>
    <w:rsid w:val="00965A2C"/>
    <w:rsid w:val="00965B54"/>
    <w:rsid w:val="00965DFB"/>
    <w:rsid w:val="00965E74"/>
    <w:rsid w:val="0096636C"/>
    <w:rsid w:val="009666BF"/>
    <w:rsid w:val="00966C06"/>
    <w:rsid w:val="009703CD"/>
    <w:rsid w:val="00970486"/>
    <w:rsid w:val="00971299"/>
    <w:rsid w:val="00971673"/>
    <w:rsid w:val="00971EA0"/>
    <w:rsid w:val="009727A4"/>
    <w:rsid w:val="00972B7A"/>
    <w:rsid w:val="009737BD"/>
    <w:rsid w:val="00974519"/>
    <w:rsid w:val="009747B5"/>
    <w:rsid w:val="00975460"/>
    <w:rsid w:val="00975644"/>
    <w:rsid w:val="00975801"/>
    <w:rsid w:val="00976453"/>
    <w:rsid w:val="00977446"/>
    <w:rsid w:val="00980D3E"/>
    <w:rsid w:val="00980F46"/>
    <w:rsid w:val="009818DC"/>
    <w:rsid w:val="00981AD7"/>
    <w:rsid w:val="00981E11"/>
    <w:rsid w:val="00983894"/>
    <w:rsid w:val="00983B67"/>
    <w:rsid w:val="00983F44"/>
    <w:rsid w:val="009850BF"/>
    <w:rsid w:val="0098667D"/>
    <w:rsid w:val="00987786"/>
    <w:rsid w:val="00987854"/>
    <w:rsid w:val="009879A3"/>
    <w:rsid w:val="009879D4"/>
    <w:rsid w:val="00990C37"/>
    <w:rsid w:val="00991C9E"/>
    <w:rsid w:val="009924D0"/>
    <w:rsid w:val="00992BFF"/>
    <w:rsid w:val="009947F2"/>
    <w:rsid w:val="0099514E"/>
    <w:rsid w:val="009A1839"/>
    <w:rsid w:val="009A1AA0"/>
    <w:rsid w:val="009A2667"/>
    <w:rsid w:val="009A27CF"/>
    <w:rsid w:val="009A3410"/>
    <w:rsid w:val="009A3BF9"/>
    <w:rsid w:val="009A4F16"/>
    <w:rsid w:val="009A70E4"/>
    <w:rsid w:val="009A71C9"/>
    <w:rsid w:val="009A7F80"/>
    <w:rsid w:val="009B0798"/>
    <w:rsid w:val="009B0A75"/>
    <w:rsid w:val="009B21B3"/>
    <w:rsid w:val="009B3D86"/>
    <w:rsid w:val="009B41BC"/>
    <w:rsid w:val="009B4428"/>
    <w:rsid w:val="009B6517"/>
    <w:rsid w:val="009B6A77"/>
    <w:rsid w:val="009B7BAF"/>
    <w:rsid w:val="009C0E55"/>
    <w:rsid w:val="009C10BC"/>
    <w:rsid w:val="009C1DB3"/>
    <w:rsid w:val="009C33A0"/>
    <w:rsid w:val="009C4015"/>
    <w:rsid w:val="009C40F0"/>
    <w:rsid w:val="009C5D7E"/>
    <w:rsid w:val="009C67AB"/>
    <w:rsid w:val="009C6ECB"/>
    <w:rsid w:val="009C71B8"/>
    <w:rsid w:val="009D2B25"/>
    <w:rsid w:val="009D3111"/>
    <w:rsid w:val="009D3A47"/>
    <w:rsid w:val="009D3C48"/>
    <w:rsid w:val="009D4261"/>
    <w:rsid w:val="009D4ACC"/>
    <w:rsid w:val="009D59D9"/>
    <w:rsid w:val="009D6808"/>
    <w:rsid w:val="009D7C67"/>
    <w:rsid w:val="009E0D44"/>
    <w:rsid w:val="009E13D4"/>
    <w:rsid w:val="009E1CDC"/>
    <w:rsid w:val="009E35F1"/>
    <w:rsid w:val="009E3EA1"/>
    <w:rsid w:val="009E447E"/>
    <w:rsid w:val="009E4A1E"/>
    <w:rsid w:val="009E4B59"/>
    <w:rsid w:val="009E67D9"/>
    <w:rsid w:val="009E6F58"/>
    <w:rsid w:val="009E74A9"/>
    <w:rsid w:val="009E7786"/>
    <w:rsid w:val="009F0E6C"/>
    <w:rsid w:val="009F0F69"/>
    <w:rsid w:val="009F2505"/>
    <w:rsid w:val="009F2929"/>
    <w:rsid w:val="009F29A1"/>
    <w:rsid w:val="009F38E9"/>
    <w:rsid w:val="009F414C"/>
    <w:rsid w:val="009F50D6"/>
    <w:rsid w:val="009F564C"/>
    <w:rsid w:val="00A00417"/>
    <w:rsid w:val="00A0084D"/>
    <w:rsid w:val="00A00CFE"/>
    <w:rsid w:val="00A019D6"/>
    <w:rsid w:val="00A03784"/>
    <w:rsid w:val="00A03C06"/>
    <w:rsid w:val="00A04D3D"/>
    <w:rsid w:val="00A05B41"/>
    <w:rsid w:val="00A0729C"/>
    <w:rsid w:val="00A072C1"/>
    <w:rsid w:val="00A10110"/>
    <w:rsid w:val="00A105A7"/>
    <w:rsid w:val="00A10B38"/>
    <w:rsid w:val="00A12ADF"/>
    <w:rsid w:val="00A14262"/>
    <w:rsid w:val="00A152DA"/>
    <w:rsid w:val="00A153AD"/>
    <w:rsid w:val="00A1545C"/>
    <w:rsid w:val="00A15A6C"/>
    <w:rsid w:val="00A16616"/>
    <w:rsid w:val="00A179DB"/>
    <w:rsid w:val="00A17E6A"/>
    <w:rsid w:val="00A22565"/>
    <w:rsid w:val="00A22E77"/>
    <w:rsid w:val="00A230C7"/>
    <w:rsid w:val="00A258DB"/>
    <w:rsid w:val="00A25E7B"/>
    <w:rsid w:val="00A26ABD"/>
    <w:rsid w:val="00A272BC"/>
    <w:rsid w:val="00A30174"/>
    <w:rsid w:val="00A304B4"/>
    <w:rsid w:val="00A30857"/>
    <w:rsid w:val="00A30A3E"/>
    <w:rsid w:val="00A30D5D"/>
    <w:rsid w:val="00A31059"/>
    <w:rsid w:val="00A322A0"/>
    <w:rsid w:val="00A324A3"/>
    <w:rsid w:val="00A3301F"/>
    <w:rsid w:val="00A33513"/>
    <w:rsid w:val="00A360D0"/>
    <w:rsid w:val="00A36A16"/>
    <w:rsid w:val="00A36F0E"/>
    <w:rsid w:val="00A40D1C"/>
    <w:rsid w:val="00A41E95"/>
    <w:rsid w:val="00A420CD"/>
    <w:rsid w:val="00A45505"/>
    <w:rsid w:val="00A46AF7"/>
    <w:rsid w:val="00A47097"/>
    <w:rsid w:val="00A47595"/>
    <w:rsid w:val="00A50A3E"/>
    <w:rsid w:val="00A510BA"/>
    <w:rsid w:val="00A5132D"/>
    <w:rsid w:val="00A51714"/>
    <w:rsid w:val="00A5217D"/>
    <w:rsid w:val="00A525BF"/>
    <w:rsid w:val="00A52D77"/>
    <w:rsid w:val="00A52DA5"/>
    <w:rsid w:val="00A5327A"/>
    <w:rsid w:val="00A54DDD"/>
    <w:rsid w:val="00A54E07"/>
    <w:rsid w:val="00A56192"/>
    <w:rsid w:val="00A5711E"/>
    <w:rsid w:val="00A57F4F"/>
    <w:rsid w:val="00A618AF"/>
    <w:rsid w:val="00A61B48"/>
    <w:rsid w:val="00A646F4"/>
    <w:rsid w:val="00A648AF"/>
    <w:rsid w:val="00A64FEA"/>
    <w:rsid w:val="00A6508C"/>
    <w:rsid w:val="00A65117"/>
    <w:rsid w:val="00A65EAB"/>
    <w:rsid w:val="00A665EC"/>
    <w:rsid w:val="00A676DB"/>
    <w:rsid w:val="00A726C2"/>
    <w:rsid w:val="00A731C7"/>
    <w:rsid w:val="00A73A9D"/>
    <w:rsid w:val="00A740AC"/>
    <w:rsid w:val="00A743B9"/>
    <w:rsid w:val="00A74B35"/>
    <w:rsid w:val="00A7504E"/>
    <w:rsid w:val="00A75929"/>
    <w:rsid w:val="00A75E05"/>
    <w:rsid w:val="00A76FC3"/>
    <w:rsid w:val="00A77A57"/>
    <w:rsid w:val="00A802E1"/>
    <w:rsid w:val="00A80A89"/>
    <w:rsid w:val="00A81181"/>
    <w:rsid w:val="00A81579"/>
    <w:rsid w:val="00A81723"/>
    <w:rsid w:val="00A827CC"/>
    <w:rsid w:val="00A827FB"/>
    <w:rsid w:val="00A8372A"/>
    <w:rsid w:val="00A85032"/>
    <w:rsid w:val="00A85A0F"/>
    <w:rsid w:val="00A85B44"/>
    <w:rsid w:val="00A86FD7"/>
    <w:rsid w:val="00A8785E"/>
    <w:rsid w:val="00A879C6"/>
    <w:rsid w:val="00A87A5B"/>
    <w:rsid w:val="00A904F9"/>
    <w:rsid w:val="00A90A82"/>
    <w:rsid w:val="00A912D9"/>
    <w:rsid w:val="00A9131C"/>
    <w:rsid w:val="00A91C7D"/>
    <w:rsid w:val="00A91F57"/>
    <w:rsid w:val="00A9447D"/>
    <w:rsid w:val="00A95458"/>
    <w:rsid w:val="00A95AAC"/>
    <w:rsid w:val="00A972A6"/>
    <w:rsid w:val="00AA0BE1"/>
    <w:rsid w:val="00AA1ED1"/>
    <w:rsid w:val="00AA27A1"/>
    <w:rsid w:val="00AA29BF"/>
    <w:rsid w:val="00AA3192"/>
    <w:rsid w:val="00AA33D5"/>
    <w:rsid w:val="00AA3D9A"/>
    <w:rsid w:val="00AA6873"/>
    <w:rsid w:val="00AA6C2E"/>
    <w:rsid w:val="00AA73CF"/>
    <w:rsid w:val="00AA74D1"/>
    <w:rsid w:val="00AA78BE"/>
    <w:rsid w:val="00AB075B"/>
    <w:rsid w:val="00AB083C"/>
    <w:rsid w:val="00AB1546"/>
    <w:rsid w:val="00AB21CB"/>
    <w:rsid w:val="00AB2431"/>
    <w:rsid w:val="00AB2A6F"/>
    <w:rsid w:val="00AB3237"/>
    <w:rsid w:val="00AB3E09"/>
    <w:rsid w:val="00AB4149"/>
    <w:rsid w:val="00AB5095"/>
    <w:rsid w:val="00AB5617"/>
    <w:rsid w:val="00AB57ED"/>
    <w:rsid w:val="00AB61B6"/>
    <w:rsid w:val="00AB6270"/>
    <w:rsid w:val="00AC0341"/>
    <w:rsid w:val="00AC0990"/>
    <w:rsid w:val="00AC137C"/>
    <w:rsid w:val="00AC19E6"/>
    <w:rsid w:val="00AC33DD"/>
    <w:rsid w:val="00AC34CE"/>
    <w:rsid w:val="00AC40A4"/>
    <w:rsid w:val="00AC6301"/>
    <w:rsid w:val="00AD0143"/>
    <w:rsid w:val="00AD06B6"/>
    <w:rsid w:val="00AD0D73"/>
    <w:rsid w:val="00AD17F0"/>
    <w:rsid w:val="00AD1BD6"/>
    <w:rsid w:val="00AD1F1F"/>
    <w:rsid w:val="00AD24F9"/>
    <w:rsid w:val="00AD36DE"/>
    <w:rsid w:val="00AD3DA3"/>
    <w:rsid w:val="00AD3E36"/>
    <w:rsid w:val="00AD4939"/>
    <w:rsid w:val="00AD640D"/>
    <w:rsid w:val="00AD778C"/>
    <w:rsid w:val="00AD77A5"/>
    <w:rsid w:val="00AD7B1A"/>
    <w:rsid w:val="00AE0DC2"/>
    <w:rsid w:val="00AE12E5"/>
    <w:rsid w:val="00AE1A5B"/>
    <w:rsid w:val="00AE1CB9"/>
    <w:rsid w:val="00AE1EB4"/>
    <w:rsid w:val="00AE28ED"/>
    <w:rsid w:val="00AE2C3C"/>
    <w:rsid w:val="00AE30B6"/>
    <w:rsid w:val="00AE5D54"/>
    <w:rsid w:val="00AE6765"/>
    <w:rsid w:val="00AE76D0"/>
    <w:rsid w:val="00AF0A02"/>
    <w:rsid w:val="00AF1E95"/>
    <w:rsid w:val="00AF27C7"/>
    <w:rsid w:val="00AF32D2"/>
    <w:rsid w:val="00AF4B8B"/>
    <w:rsid w:val="00AF5C24"/>
    <w:rsid w:val="00AF5EA0"/>
    <w:rsid w:val="00AF7150"/>
    <w:rsid w:val="00AF74F8"/>
    <w:rsid w:val="00B002AC"/>
    <w:rsid w:val="00B00331"/>
    <w:rsid w:val="00B011CF"/>
    <w:rsid w:val="00B01B2F"/>
    <w:rsid w:val="00B0377D"/>
    <w:rsid w:val="00B0562E"/>
    <w:rsid w:val="00B056F4"/>
    <w:rsid w:val="00B05817"/>
    <w:rsid w:val="00B0731B"/>
    <w:rsid w:val="00B079D5"/>
    <w:rsid w:val="00B07BAE"/>
    <w:rsid w:val="00B103AF"/>
    <w:rsid w:val="00B11212"/>
    <w:rsid w:val="00B1192F"/>
    <w:rsid w:val="00B11B4D"/>
    <w:rsid w:val="00B11BD4"/>
    <w:rsid w:val="00B11C13"/>
    <w:rsid w:val="00B12402"/>
    <w:rsid w:val="00B124FF"/>
    <w:rsid w:val="00B12C15"/>
    <w:rsid w:val="00B138D9"/>
    <w:rsid w:val="00B13946"/>
    <w:rsid w:val="00B147FA"/>
    <w:rsid w:val="00B14C7D"/>
    <w:rsid w:val="00B16123"/>
    <w:rsid w:val="00B16131"/>
    <w:rsid w:val="00B1626C"/>
    <w:rsid w:val="00B168F2"/>
    <w:rsid w:val="00B16980"/>
    <w:rsid w:val="00B17430"/>
    <w:rsid w:val="00B20996"/>
    <w:rsid w:val="00B20C15"/>
    <w:rsid w:val="00B20FD7"/>
    <w:rsid w:val="00B2147E"/>
    <w:rsid w:val="00B21846"/>
    <w:rsid w:val="00B221D8"/>
    <w:rsid w:val="00B22579"/>
    <w:rsid w:val="00B23223"/>
    <w:rsid w:val="00B24513"/>
    <w:rsid w:val="00B247A4"/>
    <w:rsid w:val="00B24C02"/>
    <w:rsid w:val="00B263CA"/>
    <w:rsid w:val="00B26EE7"/>
    <w:rsid w:val="00B27136"/>
    <w:rsid w:val="00B27638"/>
    <w:rsid w:val="00B2791A"/>
    <w:rsid w:val="00B303C8"/>
    <w:rsid w:val="00B306FA"/>
    <w:rsid w:val="00B30BAE"/>
    <w:rsid w:val="00B32615"/>
    <w:rsid w:val="00B32C3A"/>
    <w:rsid w:val="00B343C7"/>
    <w:rsid w:val="00B34B33"/>
    <w:rsid w:val="00B357E0"/>
    <w:rsid w:val="00B35F85"/>
    <w:rsid w:val="00B3606D"/>
    <w:rsid w:val="00B36505"/>
    <w:rsid w:val="00B36D3B"/>
    <w:rsid w:val="00B36FEE"/>
    <w:rsid w:val="00B3733E"/>
    <w:rsid w:val="00B374AD"/>
    <w:rsid w:val="00B40731"/>
    <w:rsid w:val="00B40DA0"/>
    <w:rsid w:val="00B41010"/>
    <w:rsid w:val="00B41A5A"/>
    <w:rsid w:val="00B42501"/>
    <w:rsid w:val="00B428E9"/>
    <w:rsid w:val="00B440A7"/>
    <w:rsid w:val="00B4456F"/>
    <w:rsid w:val="00B44E38"/>
    <w:rsid w:val="00B46080"/>
    <w:rsid w:val="00B46207"/>
    <w:rsid w:val="00B500CC"/>
    <w:rsid w:val="00B52417"/>
    <w:rsid w:val="00B52E33"/>
    <w:rsid w:val="00B535FA"/>
    <w:rsid w:val="00B53D69"/>
    <w:rsid w:val="00B54AA4"/>
    <w:rsid w:val="00B60C81"/>
    <w:rsid w:val="00B618F7"/>
    <w:rsid w:val="00B62439"/>
    <w:rsid w:val="00B6256D"/>
    <w:rsid w:val="00B62FD3"/>
    <w:rsid w:val="00B63F9E"/>
    <w:rsid w:val="00B642C1"/>
    <w:rsid w:val="00B64795"/>
    <w:rsid w:val="00B64C1E"/>
    <w:rsid w:val="00B65883"/>
    <w:rsid w:val="00B66FB8"/>
    <w:rsid w:val="00B67336"/>
    <w:rsid w:val="00B67923"/>
    <w:rsid w:val="00B6794F"/>
    <w:rsid w:val="00B679FD"/>
    <w:rsid w:val="00B702E4"/>
    <w:rsid w:val="00B7038F"/>
    <w:rsid w:val="00B705C3"/>
    <w:rsid w:val="00B715FF"/>
    <w:rsid w:val="00B720AF"/>
    <w:rsid w:val="00B72509"/>
    <w:rsid w:val="00B733EB"/>
    <w:rsid w:val="00B7362A"/>
    <w:rsid w:val="00B74DBE"/>
    <w:rsid w:val="00B752C6"/>
    <w:rsid w:val="00B752E5"/>
    <w:rsid w:val="00B765F3"/>
    <w:rsid w:val="00B80382"/>
    <w:rsid w:val="00B80E23"/>
    <w:rsid w:val="00B81334"/>
    <w:rsid w:val="00B82FF4"/>
    <w:rsid w:val="00B83F17"/>
    <w:rsid w:val="00B8417E"/>
    <w:rsid w:val="00B85153"/>
    <w:rsid w:val="00B863AC"/>
    <w:rsid w:val="00B86696"/>
    <w:rsid w:val="00B867D8"/>
    <w:rsid w:val="00B87149"/>
    <w:rsid w:val="00B87565"/>
    <w:rsid w:val="00B879C7"/>
    <w:rsid w:val="00B91A56"/>
    <w:rsid w:val="00B91F24"/>
    <w:rsid w:val="00B926FD"/>
    <w:rsid w:val="00B938AF"/>
    <w:rsid w:val="00B958E7"/>
    <w:rsid w:val="00B964B2"/>
    <w:rsid w:val="00B96506"/>
    <w:rsid w:val="00BA222C"/>
    <w:rsid w:val="00BA2586"/>
    <w:rsid w:val="00BA2F17"/>
    <w:rsid w:val="00BA2F20"/>
    <w:rsid w:val="00BA324F"/>
    <w:rsid w:val="00BA4959"/>
    <w:rsid w:val="00BA63A5"/>
    <w:rsid w:val="00BA7C37"/>
    <w:rsid w:val="00BB0923"/>
    <w:rsid w:val="00BB110D"/>
    <w:rsid w:val="00BB4CF3"/>
    <w:rsid w:val="00BB4F90"/>
    <w:rsid w:val="00BB50B1"/>
    <w:rsid w:val="00BB576B"/>
    <w:rsid w:val="00BB5950"/>
    <w:rsid w:val="00BB6777"/>
    <w:rsid w:val="00BB69B7"/>
    <w:rsid w:val="00BB74CA"/>
    <w:rsid w:val="00BB78E3"/>
    <w:rsid w:val="00BB7C8F"/>
    <w:rsid w:val="00BC0905"/>
    <w:rsid w:val="00BC0F57"/>
    <w:rsid w:val="00BC139C"/>
    <w:rsid w:val="00BC2604"/>
    <w:rsid w:val="00BC2C36"/>
    <w:rsid w:val="00BC3BB1"/>
    <w:rsid w:val="00BC3E45"/>
    <w:rsid w:val="00BC491F"/>
    <w:rsid w:val="00BC5B59"/>
    <w:rsid w:val="00BC5D9B"/>
    <w:rsid w:val="00BC5EA1"/>
    <w:rsid w:val="00BC5EBE"/>
    <w:rsid w:val="00BC6742"/>
    <w:rsid w:val="00BD1F8B"/>
    <w:rsid w:val="00BD2805"/>
    <w:rsid w:val="00BD2BD3"/>
    <w:rsid w:val="00BD32F2"/>
    <w:rsid w:val="00BD3391"/>
    <w:rsid w:val="00BD33F4"/>
    <w:rsid w:val="00BD3469"/>
    <w:rsid w:val="00BD3EB7"/>
    <w:rsid w:val="00BD56A0"/>
    <w:rsid w:val="00BD691B"/>
    <w:rsid w:val="00BE0176"/>
    <w:rsid w:val="00BE151E"/>
    <w:rsid w:val="00BE1BC1"/>
    <w:rsid w:val="00BE1F78"/>
    <w:rsid w:val="00BE2463"/>
    <w:rsid w:val="00BE2503"/>
    <w:rsid w:val="00BE5B00"/>
    <w:rsid w:val="00BE5F43"/>
    <w:rsid w:val="00BE6091"/>
    <w:rsid w:val="00BE736C"/>
    <w:rsid w:val="00BE73CA"/>
    <w:rsid w:val="00BE7D0A"/>
    <w:rsid w:val="00BE7EAF"/>
    <w:rsid w:val="00BE7F53"/>
    <w:rsid w:val="00BF0461"/>
    <w:rsid w:val="00BF0DDD"/>
    <w:rsid w:val="00BF1667"/>
    <w:rsid w:val="00BF1CE0"/>
    <w:rsid w:val="00BF3118"/>
    <w:rsid w:val="00BF39D6"/>
    <w:rsid w:val="00BF3BCA"/>
    <w:rsid w:val="00BF3C48"/>
    <w:rsid w:val="00BF3EED"/>
    <w:rsid w:val="00BF411E"/>
    <w:rsid w:val="00BF50A3"/>
    <w:rsid w:val="00BF5967"/>
    <w:rsid w:val="00BF674D"/>
    <w:rsid w:val="00BF6D88"/>
    <w:rsid w:val="00BF6FAA"/>
    <w:rsid w:val="00BF7141"/>
    <w:rsid w:val="00BF78BD"/>
    <w:rsid w:val="00C002E1"/>
    <w:rsid w:val="00C00849"/>
    <w:rsid w:val="00C013BF"/>
    <w:rsid w:val="00C028E8"/>
    <w:rsid w:val="00C0299A"/>
    <w:rsid w:val="00C029E7"/>
    <w:rsid w:val="00C0350A"/>
    <w:rsid w:val="00C046BB"/>
    <w:rsid w:val="00C052C1"/>
    <w:rsid w:val="00C0534C"/>
    <w:rsid w:val="00C0587B"/>
    <w:rsid w:val="00C0709C"/>
    <w:rsid w:val="00C071EA"/>
    <w:rsid w:val="00C07B80"/>
    <w:rsid w:val="00C07EF5"/>
    <w:rsid w:val="00C1130C"/>
    <w:rsid w:val="00C12C5F"/>
    <w:rsid w:val="00C150C8"/>
    <w:rsid w:val="00C15D79"/>
    <w:rsid w:val="00C16E3D"/>
    <w:rsid w:val="00C16F39"/>
    <w:rsid w:val="00C17013"/>
    <w:rsid w:val="00C17641"/>
    <w:rsid w:val="00C179B8"/>
    <w:rsid w:val="00C17F8B"/>
    <w:rsid w:val="00C21718"/>
    <w:rsid w:val="00C2178F"/>
    <w:rsid w:val="00C21D06"/>
    <w:rsid w:val="00C229CB"/>
    <w:rsid w:val="00C22AE5"/>
    <w:rsid w:val="00C232AA"/>
    <w:rsid w:val="00C23E19"/>
    <w:rsid w:val="00C240E8"/>
    <w:rsid w:val="00C250A7"/>
    <w:rsid w:val="00C25C46"/>
    <w:rsid w:val="00C3340F"/>
    <w:rsid w:val="00C33C52"/>
    <w:rsid w:val="00C34833"/>
    <w:rsid w:val="00C34E07"/>
    <w:rsid w:val="00C3565F"/>
    <w:rsid w:val="00C360C1"/>
    <w:rsid w:val="00C36789"/>
    <w:rsid w:val="00C36ACA"/>
    <w:rsid w:val="00C37C36"/>
    <w:rsid w:val="00C41588"/>
    <w:rsid w:val="00C42435"/>
    <w:rsid w:val="00C426C5"/>
    <w:rsid w:val="00C42F0D"/>
    <w:rsid w:val="00C43CCD"/>
    <w:rsid w:val="00C4478C"/>
    <w:rsid w:val="00C447C4"/>
    <w:rsid w:val="00C44A95"/>
    <w:rsid w:val="00C45965"/>
    <w:rsid w:val="00C45CEA"/>
    <w:rsid w:val="00C461CE"/>
    <w:rsid w:val="00C46A77"/>
    <w:rsid w:val="00C46BD4"/>
    <w:rsid w:val="00C50022"/>
    <w:rsid w:val="00C504A3"/>
    <w:rsid w:val="00C50D49"/>
    <w:rsid w:val="00C517E0"/>
    <w:rsid w:val="00C51F11"/>
    <w:rsid w:val="00C528F1"/>
    <w:rsid w:val="00C53A1D"/>
    <w:rsid w:val="00C54522"/>
    <w:rsid w:val="00C54D62"/>
    <w:rsid w:val="00C5510B"/>
    <w:rsid w:val="00C5624E"/>
    <w:rsid w:val="00C5677E"/>
    <w:rsid w:val="00C56C80"/>
    <w:rsid w:val="00C56CAF"/>
    <w:rsid w:val="00C57417"/>
    <w:rsid w:val="00C5751B"/>
    <w:rsid w:val="00C6143D"/>
    <w:rsid w:val="00C61B6D"/>
    <w:rsid w:val="00C61C0A"/>
    <w:rsid w:val="00C61E6F"/>
    <w:rsid w:val="00C63229"/>
    <w:rsid w:val="00C64DF6"/>
    <w:rsid w:val="00C651C9"/>
    <w:rsid w:val="00C65A1D"/>
    <w:rsid w:val="00C66BE3"/>
    <w:rsid w:val="00C66FD9"/>
    <w:rsid w:val="00C679BB"/>
    <w:rsid w:val="00C7160E"/>
    <w:rsid w:val="00C718D9"/>
    <w:rsid w:val="00C7630A"/>
    <w:rsid w:val="00C80DB1"/>
    <w:rsid w:val="00C8103E"/>
    <w:rsid w:val="00C81757"/>
    <w:rsid w:val="00C81E4F"/>
    <w:rsid w:val="00C81F8A"/>
    <w:rsid w:val="00C826C9"/>
    <w:rsid w:val="00C82F14"/>
    <w:rsid w:val="00C83028"/>
    <w:rsid w:val="00C83BB4"/>
    <w:rsid w:val="00C8564D"/>
    <w:rsid w:val="00C86AB9"/>
    <w:rsid w:val="00C86C0F"/>
    <w:rsid w:val="00C87404"/>
    <w:rsid w:val="00C878FD"/>
    <w:rsid w:val="00C87B4A"/>
    <w:rsid w:val="00C87E71"/>
    <w:rsid w:val="00C9083F"/>
    <w:rsid w:val="00C916FC"/>
    <w:rsid w:val="00C918A9"/>
    <w:rsid w:val="00C91BB5"/>
    <w:rsid w:val="00C924E9"/>
    <w:rsid w:val="00C940E1"/>
    <w:rsid w:val="00C963E7"/>
    <w:rsid w:val="00C96703"/>
    <w:rsid w:val="00C9791E"/>
    <w:rsid w:val="00CA09F9"/>
    <w:rsid w:val="00CA1D5C"/>
    <w:rsid w:val="00CA1E3A"/>
    <w:rsid w:val="00CA230F"/>
    <w:rsid w:val="00CA38E6"/>
    <w:rsid w:val="00CA3F9B"/>
    <w:rsid w:val="00CA51F9"/>
    <w:rsid w:val="00CA5872"/>
    <w:rsid w:val="00CA61EC"/>
    <w:rsid w:val="00CA6A10"/>
    <w:rsid w:val="00CA73E0"/>
    <w:rsid w:val="00CB0190"/>
    <w:rsid w:val="00CB0355"/>
    <w:rsid w:val="00CB0422"/>
    <w:rsid w:val="00CB1372"/>
    <w:rsid w:val="00CB1B62"/>
    <w:rsid w:val="00CB28E4"/>
    <w:rsid w:val="00CB2D47"/>
    <w:rsid w:val="00CB33F3"/>
    <w:rsid w:val="00CB42B8"/>
    <w:rsid w:val="00CB5470"/>
    <w:rsid w:val="00CB5DF8"/>
    <w:rsid w:val="00CB6A64"/>
    <w:rsid w:val="00CB7607"/>
    <w:rsid w:val="00CC08B1"/>
    <w:rsid w:val="00CC0A6F"/>
    <w:rsid w:val="00CC14C2"/>
    <w:rsid w:val="00CC1BE2"/>
    <w:rsid w:val="00CC271D"/>
    <w:rsid w:val="00CC28A1"/>
    <w:rsid w:val="00CC623F"/>
    <w:rsid w:val="00CC6440"/>
    <w:rsid w:val="00CC6482"/>
    <w:rsid w:val="00CC7AC6"/>
    <w:rsid w:val="00CD03A0"/>
    <w:rsid w:val="00CD07FC"/>
    <w:rsid w:val="00CD0D8E"/>
    <w:rsid w:val="00CD2102"/>
    <w:rsid w:val="00CD2237"/>
    <w:rsid w:val="00CD2904"/>
    <w:rsid w:val="00CD325A"/>
    <w:rsid w:val="00CD3286"/>
    <w:rsid w:val="00CD39D4"/>
    <w:rsid w:val="00CD3D0C"/>
    <w:rsid w:val="00CD43B0"/>
    <w:rsid w:val="00CD4D48"/>
    <w:rsid w:val="00CD5366"/>
    <w:rsid w:val="00CD55D4"/>
    <w:rsid w:val="00CD598D"/>
    <w:rsid w:val="00CD6853"/>
    <w:rsid w:val="00CE0A14"/>
    <w:rsid w:val="00CE0B3D"/>
    <w:rsid w:val="00CE0BB8"/>
    <w:rsid w:val="00CE0CDD"/>
    <w:rsid w:val="00CE0D04"/>
    <w:rsid w:val="00CE2102"/>
    <w:rsid w:val="00CE3224"/>
    <w:rsid w:val="00CE44FE"/>
    <w:rsid w:val="00CE469A"/>
    <w:rsid w:val="00CE4D68"/>
    <w:rsid w:val="00CE5DE7"/>
    <w:rsid w:val="00CE5F2F"/>
    <w:rsid w:val="00CE7E86"/>
    <w:rsid w:val="00CF078B"/>
    <w:rsid w:val="00CF1602"/>
    <w:rsid w:val="00CF2CDA"/>
    <w:rsid w:val="00CF431F"/>
    <w:rsid w:val="00CF44D7"/>
    <w:rsid w:val="00CF4CAF"/>
    <w:rsid w:val="00CF4D72"/>
    <w:rsid w:val="00CF5245"/>
    <w:rsid w:val="00CF5791"/>
    <w:rsid w:val="00CF5E76"/>
    <w:rsid w:val="00CF72B9"/>
    <w:rsid w:val="00D00961"/>
    <w:rsid w:val="00D01E0E"/>
    <w:rsid w:val="00D0260A"/>
    <w:rsid w:val="00D02BEC"/>
    <w:rsid w:val="00D03D7B"/>
    <w:rsid w:val="00D066F1"/>
    <w:rsid w:val="00D07647"/>
    <w:rsid w:val="00D07844"/>
    <w:rsid w:val="00D07BB0"/>
    <w:rsid w:val="00D07D0F"/>
    <w:rsid w:val="00D10C50"/>
    <w:rsid w:val="00D127CF"/>
    <w:rsid w:val="00D1410A"/>
    <w:rsid w:val="00D14ABC"/>
    <w:rsid w:val="00D1521A"/>
    <w:rsid w:val="00D15506"/>
    <w:rsid w:val="00D156EE"/>
    <w:rsid w:val="00D159E3"/>
    <w:rsid w:val="00D162C7"/>
    <w:rsid w:val="00D16B42"/>
    <w:rsid w:val="00D16D97"/>
    <w:rsid w:val="00D17192"/>
    <w:rsid w:val="00D2001F"/>
    <w:rsid w:val="00D2025A"/>
    <w:rsid w:val="00D2235F"/>
    <w:rsid w:val="00D22A40"/>
    <w:rsid w:val="00D23326"/>
    <w:rsid w:val="00D24193"/>
    <w:rsid w:val="00D244DF"/>
    <w:rsid w:val="00D24748"/>
    <w:rsid w:val="00D25155"/>
    <w:rsid w:val="00D25199"/>
    <w:rsid w:val="00D2558A"/>
    <w:rsid w:val="00D25CDD"/>
    <w:rsid w:val="00D263D8"/>
    <w:rsid w:val="00D26497"/>
    <w:rsid w:val="00D27733"/>
    <w:rsid w:val="00D3157A"/>
    <w:rsid w:val="00D31D88"/>
    <w:rsid w:val="00D32297"/>
    <w:rsid w:val="00D324AC"/>
    <w:rsid w:val="00D3490C"/>
    <w:rsid w:val="00D35231"/>
    <w:rsid w:val="00D36687"/>
    <w:rsid w:val="00D412EA"/>
    <w:rsid w:val="00D41749"/>
    <w:rsid w:val="00D42A37"/>
    <w:rsid w:val="00D43425"/>
    <w:rsid w:val="00D43436"/>
    <w:rsid w:val="00D45208"/>
    <w:rsid w:val="00D46582"/>
    <w:rsid w:val="00D46924"/>
    <w:rsid w:val="00D479D4"/>
    <w:rsid w:val="00D47A21"/>
    <w:rsid w:val="00D47BFD"/>
    <w:rsid w:val="00D50AFD"/>
    <w:rsid w:val="00D520AC"/>
    <w:rsid w:val="00D5348C"/>
    <w:rsid w:val="00D55EBE"/>
    <w:rsid w:val="00D55F7F"/>
    <w:rsid w:val="00D563AC"/>
    <w:rsid w:val="00D60546"/>
    <w:rsid w:val="00D613D8"/>
    <w:rsid w:val="00D61F09"/>
    <w:rsid w:val="00D621EA"/>
    <w:rsid w:val="00D63938"/>
    <w:rsid w:val="00D63CBB"/>
    <w:rsid w:val="00D654CB"/>
    <w:rsid w:val="00D660EA"/>
    <w:rsid w:val="00D672EF"/>
    <w:rsid w:val="00D6786A"/>
    <w:rsid w:val="00D67C3A"/>
    <w:rsid w:val="00D70BAF"/>
    <w:rsid w:val="00D71CF3"/>
    <w:rsid w:val="00D72D0B"/>
    <w:rsid w:val="00D73CA1"/>
    <w:rsid w:val="00D743B1"/>
    <w:rsid w:val="00D7610D"/>
    <w:rsid w:val="00D779D1"/>
    <w:rsid w:val="00D80323"/>
    <w:rsid w:val="00D80568"/>
    <w:rsid w:val="00D80702"/>
    <w:rsid w:val="00D8147C"/>
    <w:rsid w:val="00D820D1"/>
    <w:rsid w:val="00D82486"/>
    <w:rsid w:val="00D82A51"/>
    <w:rsid w:val="00D82BA2"/>
    <w:rsid w:val="00D8311F"/>
    <w:rsid w:val="00D846FC"/>
    <w:rsid w:val="00D8645E"/>
    <w:rsid w:val="00D868DB"/>
    <w:rsid w:val="00D8716A"/>
    <w:rsid w:val="00D8785D"/>
    <w:rsid w:val="00D91FA6"/>
    <w:rsid w:val="00D92FBD"/>
    <w:rsid w:val="00D9437F"/>
    <w:rsid w:val="00D946F5"/>
    <w:rsid w:val="00D958D1"/>
    <w:rsid w:val="00D95FC8"/>
    <w:rsid w:val="00D96F77"/>
    <w:rsid w:val="00D97AAC"/>
    <w:rsid w:val="00DA1977"/>
    <w:rsid w:val="00DA48A9"/>
    <w:rsid w:val="00DA4B4E"/>
    <w:rsid w:val="00DA509D"/>
    <w:rsid w:val="00DA51DD"/>
    <w:rsid w:val="00DA571D"/>
    <w:rsid w:val="00DA63A8"/>
    <w:rsid w:val="00DA7694"/>
    <w:rsid w:val="00DA76C7"/>
    <w:rsid w:val="00DB2593"/>
    <w:rsid w:val="00DB2B16"/>
    <w:rsid w:val="00DB340F"/>
    <w:rsid w:val="00DB38F8"/>
    <w:rsid w:val="00DB3EF9"/>
    <w:rsid w:val="00DB3F14"/>
    <w:rsid w:val="00DB4189"/>
    <w:rsid w:val="00DB4281"/>
    <w:rsid w:val="00DB5A9D"/>
    <w:rsid w:val="00DB5B54"/>
    <w:rsid w:val="00DB63C9"/>
    <w:rsid w:val="00DB688D"/>
    <w:rsid w:val="00DB7320"/>
    <w:rsid w:val="00DC0E16"/>
    <w:rsid w:val="00DC11C1"/>
    <w:rsid w:val="00DC1DF5"/>
    <w:rsid w:val="00DC2C1C"/>
    <w:rsid w:val="00DC6DE4"/>
    <w:rsid w:val="00DC783B"/>
    <w:rsid w:val="00DD01F3"/>
    <w:rsid w:val="00DD02B0"/>
    <w:rsid w:val="00DD205A"/>
    <w:rsid w:val="00DD302C"/>
    <w:rsid w:val="00DD320C"/>
    <w:rsid w:val="00DD342A"/>
    <w:rsid w:val="00DD4A82"/>
    <w:rsid w:val="00DD4C0F"/>
    <w:rsid w:val="00DD6452"/>
    <w:rsid w:val="00DD6727"/>
    <w:rsid w:val="00DD7275"/>
    <w:rsid w:val="00DD7A0C"/>
    <w:rsid w:val="00DD7AC9"/>
    <w:rsid w:val="00DE018A"/>
    <w:rsid w:val="00DE02C2"/>
    <w:rsid w:val="00DE0E45"/>
    <w:rsid w:val="00DE123D"/>
    <w:rsid w:val="00DE1269"/>
    <w:rsid w:val="00DE13EE"/>
    <w:rsid w:val="00DE190D"/>
    <w:rsid w:val="00DE2F81"/>
    <w:rsid w:val="00DE33FB"/>
    <w:rsid w:val="00DE35BD"/>
    <w:rsid w:val="00DE47EC"/>
    <w:rsid w:val="00DE4F3D"/>
    <w:rsid w:val="00DE51C7"/>
    <w:rsid w:val="00DE661E"/>
    <w:rsid w:val="00DE6E12"/>
    <w:rsid w:val="00DE7621"/>
    <w:rsid w:val="00DE77C4"/>
    <w:rsid w:val="00DE7D2A"/>
    <w:rsid w:val="00DF0CEC"/>
    <w:rsid w:val="00DF1D43"/>
    <w:rsid w:val="00DF30B9"/>
    <w:rsid w:val="00DF4292"/>
    <w:rsid w:val="00DF4800"/>
    <w:rsid w:val="00DF4E97"/>
    <w:rsid w:val="00DF61FE"/>
    <w:rsid w:val="00DF64EC"/>
    <w:rsid w:val="00DF67E1"/>
    <w:rsid w:val="00DF6E4D"/>
    <w:rsid w:val="00DF72C9"/>
    <w:rsid w:val="00E00D56"/>
    <w:rsid w:val="00E016D3"/>
    <w:rsid w:val="00E04224"/>
    <w:rsid w:val="00E0439D"/>
    <w:rsid w:val="00E04B7B"/>
    <w:rsid w:val="00E07A60"/>
    <w:rsid w:val="00E100FA"/>
    <w:rsid w:val="00E10163"/>
    <w:rsid w:val="00E1032A"/>
    <w:rsid w:val="00E104E3"/>
    <w:rsid w:val="00E10D09"/>
    <w:rsid w:val="00E123C9"/>
    <w:rsid w:val="00E12741"/>
    <w:rsid w:val="00E12762"/>
    <w:rsid w:val="00E13303"/>
    <w:rsid w:val="00E13DC9"/>
    <w:rsid w:val="00E156FB"/>
    <w:rsid w:val="00E15709"/>
    <w:rsid w:val="00E15773"/>
    <w:rsid w:val="00E1775E"/>
    <w:rsid w:val="00E20846"/>
    <w:rsid w:val="00E20E9E"/>
    <w:rsid w:val="00E20EA3"/>
    <w:rsid w:val="00E22A1E"/>
    <w:rsid w:val="00E2300F"/>
    <w:rsid w:val="00E2320D"/>
    <w:rsid w:val="00E2439B"/>
    <w:rsid w:val="00E25440"/>
    <w:rsid w:val="00E2565E"/>
    <w:rsid w:val="00E260FF"/>
    <w:rsid w:val="00E26A78"/>
    <w:rsid w:val="00E3370B"/>
    <w:rsid w:val="00E3462F"/>
    <w:rsid w:val="00E34905"/>
    <w:rsid w:val="00E3490D"/>
    <w:rsid w:val="00E35CA9"/>
    <w:rsid w:val="00E36B91"/>
    <w:rsid w:val="00E37175"/>
    <w:rsid w:val="00E37953"/>
    <w:rsid w:val="00E42160"/>
    <w:rsid w:val="00E42F12"/>
    <w:rsid w:val="00E45FB4"/>
    <w:rsid w:val="00E473C2"/>
    <w:rsid w:val="00E47914"/>
    <w:rsid w:val="00E50E96"/>
    <w:rsid w:val="00E51D88"/>
    <w:rsid w:val="00E531D4"/>
    <w:rsid w:val="00E5330D"/>
    <w:rsid w:val="00E53B38"/>
    <w:rsid w:val="00E53DD5"/>
    <w:rsid w:val="00E53EEA"/>
    <w:rsid w:val="00E5490A"/>
    <w:rsid w:val="00E5616F"/>
    <w:rsid w:val="00E56939"/>
    <w:rsid w:val="00E5750E"/>
    <w:rsid w:val="00E57564"/>
    <w:rsid w:val="00E60756"/>
    <w:rsid w:val="00E60C99"/>
    <w:rsid w:val="00E620C5"/>
    <w:rsid w:val="00E629A1"/>
    <w:rsid w:val="00E62B45"/>
    <w:rsid w:val="00E6669C"/>
    <w:rsid w:val="00E673BD"/>
    <w:rsid w:val="00E7009D"/>
    <w:rsid w:val="00E701B4"/>
    <w:rsid w:val="00E71960"/>
    <w:rsid w:val="00E71D42"/>
    <w:rsid w:val="00E733E2"/>
    <w:rsid w:val="00E7430F"/>
    <w:rsid w:val="00E75366"/>
    <w:rsid w:val="00E75CE7"/>
    <w:rsid w:val="00E768E8"/>
    <w:rsid w:val="00E76B09"/>
    <w:rsid w:val="00E7746B"/>
    <w:rsid w:val="00E776A3"/>
    <w:rsid w:val="00E77D1C"/>
    <w:rsid w:val="00E77E4E"/>
    <w:rsid w:val="00E801BB"/>
    <w:rsid w:val="00E80FF7"/>
    <w:rsid w:val="00E820C3"/>
    <w:rsid w:val="00E8317A"/>
    <w:rsid w:val="00E84DE0"/>
    <w:rsid w:val="00E85B0D"/>
    <w:rsid w:val="00E8623E"/>
    <w:rsid w:val="00E867DC"/>
    <w:rsid w:val="00E873CB"/>
    <w:rsid w:val="00E874B4"/>
    <w:rsid w:val="00E875B9"/>
    <w:rsid w:val="00E87F12"/>
    <w:rsid w:val="00E87FBC"/>
    <w:rsid w:val="00E92B42"/>
    <w:rsid w:val="00E93237"/>
    <w:rsid w:val="00E93598"/>
    <w:rsid w:val="00E936C0"/>
    <w:rsid w:val="00E9579E"/>
    <w:rsid w:val="00E9655B"/>
    <w:rsid w:val="00EA028E"/>
    <w:rsid w:val="00EA1771"/>
    <w:rsid w:val="00EA2F16"/>
    <w:rsid w:val="00EA36F4"/>
    <w:rsid w:val="00EA376A"/>
    <w:rsid w:val="00EA48B6"/>
    <w:rsid w:val="00EA7749"/>
    <w:rsid w:val="00EA7C5D"/>
    <w:rsid w:val="00EA7E50"/>
    <w:rsid w:val="00EB14EA"/>
    <w:rsid w:val="00EB23C3"/>
    <w:rsid w:val="00EB2868"/>
    <w:rsid w:val="00EB35A1"/>
    <w:rsid w:val="00EB4640"/>
    <w:rsid w:val="00EB46E0"/>
    <w:rsid w:val="00EB4DF3"/>
    <w:rsid w:val="00EB4EC0"/>
    <w:rsid w:val="00EB545C"/>
    <w:rsid w:val="00EB6FE0"/>
    <w:rsid w:val="00EB7D65"/>
    <w:rsid w:val="00EC0431"/>
    <w:rsid w:val="00EC0A8C"/>
    <w:rsid w:val="00EC1320"/>
    <w:rsid w:val="00EC2303"/>
    <w:rsid w:val="00EC3CD1"/>
    <w:rsid w:val="00EC5B19"/>
    <w:rsid w:val="00EC5C2E"/>
    <w:rsid w:val="00EC6C39"/>
    <w:rsid w:val="00EC734E"/>
    <w:rsid w:val="00EC763F"/>
    <w:rsid w:val="00EC77A9"/>
    <w:rsid w:val="00ED091C"/>
    <w:rsid w:val="00ED2B1C"/>
    <w:rsid w:val="00ED2FE1"/>
    <w:rsid w:val="00ED3A49"/>
    <w:rsid w:val="00ED3EC7"/>
    <w:rsid w:val="00ED4B56"/>
    <w:rsid w:val="00ED4D40"/>
    <w:rsid w:val="00ED4DE4"/>
    <w:rsid w:val="00ED614A"/>
    <w:rsid w:val="00ED66AD"/>
    <w:rsid w:val="00EE13F8"/>
    <w:rsid w:val="00EE17DB"/>
    <w:rsid w:val="00EE2563"/>
    <w:rsid w:val="00EE3DF4"/>
    <w:rsid w:val="00EE4330"/>
    <w:rsid w:val="00EE6313"/>
    <w:rsid w:val="00EE63DC"/>
    <w:rsid w:val="00EE6674"/>
    <w:rsid w:val="00EE6FE5"/>
    <w:rsid w:val="00EE70E2"/>
    <w:rsid w:val="00EE7BA4"/>
    <w:rsid w:val="00EF0647"/>
    <w:rsid w:val="00EF075F"/>
    <w:rsid w:val="00EF1381"/>
    <w:rsid w:val="00EF34EA"/>
    <w:rsid w:val="00EF3B69"/>
    <w:rsid w:val="00EF5CDD"/>
    <w:rsid w:val="00EF5E3F"/>
    <w:rsid w:val="00EF6F3E"/>
    <w:rsid w:val="00EF6FE3"/>
    <w:rsid w:val="00EF708B"/>
    <w:rsid w:val="00F010C4"/>
    <w:rsid w:val="00F022AA"/>
    <w:rsid w:val="00F02957"/>
    <w:rsid w:val="00F041A4"/>
    <w:rsid w:val="00F047D5"/>
    <w:rsid w:val="00F049FA"/>
    <w:rsid w:val="00F0586B"/>
    <w:rsid w:val="00F059E3"/>
    <w:rsid w:val="00F0623C"/>
    <w:rsid w:val="00F068FB"/>
    <w:rsid w:val="00F07064"/>
    <w:rsid w:val="00F077D8"/>
    <w:rsid w:val="00F10BC6"/>
    <w:rsid w:val="00F10DE7"/>
    <w:rsid w:val="00F11236"/>
    <w:rsid w:val="00F11B2D"/>
    <w:rsid w:val="00F12479"/>
    <w:rsid w:val="00F1266E"/>
    <w:rsid w:val="00F12A38"/>
    <w:rsid w:val="00F13588"/>
    <w:rsid w:val="00F13CF1"/>
    <w:rsid w:val="00F14835"/>
    <w:rsid w:val="00F14E64"/>
    <w:rsid w:val="00F1509F"/>
    <w:rsid w:val="00F152CE"/>
    <w:rsid w:val="00F15BBA"/>
    <w:rsid w:val="00F15C2F"/>
    <w:rsid w:val="00F17A76"/>
    <w:rsid w:val="00F2096A"/>
    <w:rsid w:val="00F22865"/>
    <w:rsid w:val="00F22A62"/>
    <w:rsid w:val="00F239B6"/>
    <w:rsid w:val="00F24510"/>
    <w:rsid w:val="00F24878"/>
    <w:rsid w:val="00F249CF"/>
    <w:rsid w:val="00F24B2F"/>
    <w:rsid w:val="00F2698B"/>
    <w:rsid w:val="00F2770B"/>
    <w:rsid w:val="00F27A46"/>
    <w:rsid w:val="00F30160"/>
    <w:rsid w:val="00F30607"/>
    <w:rsid w:val="00F31CCF"/>
    <w:rsid w:val="00F32314"/>
    <w:rsid w:val="00F32324"/>
    <w:rsid w:val="00F32994"/>
    <w:rsid w:val="00F337FF"/>
    <w:rsid w:val="00F34F5F"/>
    <w:rsid w:val="00F35F0A"/>
    <w:rsid w:val="00F36473"/>
    <w:rsid w:val="00F36772"/>
    <w:rsid w:val="00F36F83"/>
    <w:rsid w:val="00F40984"/>
    <w:rsid w:val="00F41443"/>
    <w:rsid w:val="00F45206"/>
    <w:rsid w:val="00F4631A"/>
    <w:rsid w:val="00F46B3B"/>
    <w:rsid w:val="00F46EB9"/>
    <w:rsid w:val="00F46F9F"/>
    <w:rsid w:val="00F47CCB"/>
    <w:rsid w:val="00F5015D"/>
    <w:rsid w:val="00F502FA"/>
    <w:rsid w:val="00F505A4"/>
    <w:rsid w:val="00F50EDB"/>
    <w:rsid w:val="00F5264E"/>
    <w:rsid w:val="00F5314D"/>
    <w:rsid w:val="00F54488"/>
    <w:rsid w:val="00F57926"/>
    <w:rsid w:val="00F57BD5"/>
    <w:rsid w:val="00F606DD"/>
    <w:rsid w:val="00F61510"/>
    <w:rsid w:val="00F615B5"/>
    <w:rsid w:val="00F619F5"/>
    <w:rsid w:val="00F64E8F"/>
    <w:rsid w:val="00F65C10"/>
    <w:rsid w:val="00F66197"/>
    <w:rsid w:val="00F67871"/>
    <w:rsid w:val="00F67BC1"/>
    <w:rsid w:val="00F67F79"/>
    <w:rsid w:val="00F70B0B"/>
    <w:rsid w:val="00F71F2D"/>
    <w:rsid w:val="00F742D8"/>
    <w:rsid w:val="00F75890"/>
    <w:rsid w:val="00F75D17"/>
    <w:rsid w:val="00F76B9F"/>
    <w:rsid w:val="00F77BE9"/>
    <w:rsid w:val="00F80D73"/>
    <w:rsid w:val="00F83AB5"/>
    <w:rsid w:val="00F8564D"/>
    <w:rsid w:val="00F85AE5"/>
    <w:rsid w:val="00F85B43"/>
    <w:rsid w:val="00F86735"/>
    <w:rsid w:val="00F8685B"/>
    <w:rsid w:val="00F868C7"/>
    <w:rsid w:val="00F87BA2"/>
    <w:rsid w:val="00F87F4C"/>
    <w:rsid w:val="00F91A1E"/>
    <w:rsid w:val="00F93323"/>
    <w:rsid w:val="00F93579"/>
    <w:rsid w:val="00F935BE"/>
    <w:rsid w:val="00F93619"/>
    <w:rsid w:val="00F93B8D"/>
    <w:rsid w:val="00F96B4A"/>
    <w:rsid w:val="00F97607"/>
    <w:rsid w:val="00F97FDA"/>
    <w:rsid w:val="00FA204E"/>
    <w:rsid w:val="00FA2084"/>
    <w:rsid w:val="00FA2D44"/>
    <w:rsid w:val="00FA2D5B"/>
    <w:rsid w:val="00FA3445"/>
    <w:rsid w:val="00FA46A0"/>
    <w:rsid w:val="00FA4DBE"/>
    <w:rsid w:val="00FA52EC"/>
    <w:rsid w:val="00FA5445"/>
    <w:rsid w:val="00FA68D1"/>
    <w:rsid w:val="00FA77DC"/>
    <w:rsid w:val="00FB038C"/>
    <w:rsid w:val="00FB119C"/>
    <w:rsid w:val="00FB1EA9"/>
    <w:rsid w:val="00FB2A26"/>
    <w:rsid w:val="00FB2F4D"/>
    <w:rsid w:val="00FB342D"/>
    <w:rsid w:val="00FB462D"/>
    <w:rsid w:val="00FB492A"/>
    <w:rsid w:val="00FB5336"/>
    <w:rsid w:val="00FB5888"/>
    <w:rsid w:val="00FB6B91"/>
    <w:rsid w:val="00FC0A8D"/>
    <w:rsid w:val="00FC1493"/>
    <w:rsid w:val="00FC274F"/>
    <w:rsid w:val="00FC3934"/>
    <w:rsid w:val="00FC3E80"/>
    <w:rsid w:val="00FC41B4"/>
    <w:rsid w:val="00FC6399"/>
    <w:rsid w:val="00FC690A"/>
    <w:rsid w:val="00FC6D63"/>
    <w:rsid w:val="00FC6FE3"/>
    <w:rsid w:val="00FC729E"/>
    <w:rsid w:val="00FC776E"/>
    <w:rsid w:val="00FD058F"/>
    <w:rsid w:val="00FD106E"/>
    <w:rsid w:val="00FD4541"/>
    <w:rsid w:val="00FD56F0"/>
    <w:rsid w:val="00FE0B30"/>
    <w:rsid w:val="00FE0FE7"/>
    <w:rsid w:val="00FE12C6"/>
    <w:rsid w:val="00FE12CF"/>
    <w:rsid w:val="00FE12EE"/>
    <w:rsid w:val="00FE28FB"/>
    <w:rsid w:val="00FE2DEB"/>
    <w:rsid w:val="00FE3C47"/>
    <w:rsid w:val="00FE4083"/>
    <w:rsid w:val="00FE460E"/>
    <w:rsid w:val="00FE4B38"/>
    <w:rsid w:val="00FE4B4E"/>
    <w:rsid w:val="00FE53D6"/>
    <w:rsid w:val="00FE71C4"/>
    <w:rsid w:val="00FF0C7F"/>
    <w:rsid w:val="00FF1027"/>
    <w:rsid w:val="00FF2073"/>
    <w:rsid w:val="00FF2DE6"/>
    <w:rsid w:val="00FF3E27"/>
    <w:rsid w:val="00FF4CAD"/>
    <w:rsid w:val="00FF5AEB"/>
    <w:rsid w:val="00FF66EF"/>
    <w:rsid w:val="00FF6811"/>
    <w:rsid w:val="00FF6B63"/>
    <w:rsid w:val="00FF729D"/>
    <w:rsid w:val="00FF7B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5E9FA"/>
  <w15:docId w15:val="{120409E9-37D2-46E2-BC26-5ECBF3480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695"/>
    <w:pPr>
      <w:jc w:val="both"/>
    </w:pPr>
    <w:rPr>
      <w:sz w:val="21"/>
    </w:rPr>
  </w:style>
  <w:style w:type="paragraph" w:styleId="berschrift1">
    <w:name w:val="heading 1"/>
    <w:basedOn w:val="Standard"/>
    <w:next w:val="Standard"/>
    <w:link w:val="berschrift1Zchn"/>
    <w:uiPriority w:val="9"/>
    <w:qFormat/>
    <w:rsid w:val="00584600"/>
    <w:pPr>
      <w:keepNext/>
      <w:keepLines/>
      <w:numPr>
        <w:numId w:val="3"/>
      </w:numPr>
      <w:spacing w:before="2040" w:after="720"/>
      <w:ind w:left="431" w:hanging="431"/>
      <w:outlineLvl w:val="0"/>
    </w:pPr>
    <w:rPr>
      <w:rFonts w:asciiTheme="majorHAnsi" w:eastAsiaTheme="majorEastAsia" w:hAnsiTheme="majorHAnsi" w:cstheme="majorBidi"/>
      <w:b/>
      <w:bCs/>
      <w:color w:val="000000" w:themeColor="text1"/>
      <w:sz w:val="40"/>
      <w:szCs w:val="28"/>
    </w:rPr>
  </w:style>
  <w:style w:type="paragraph" w:styleId="berschrift2">
    <w:name w:val="heading 2"/>
    <w:basedOn w:val="berschrift1"/>
    <w:next w:val="Standard"/>
    <w:link w:val="berschrift2Zchn"/>
    <w:uiPriority w:val="9"/>
    <w:unhideWhenUsed/>
    <w:qFormat/>
    <w:rsid w:val="008D4621"/>
    <w:pPr>
      <w:numPr>
        <w:ilvl w:val="1"/>
      </w:numPr>
      <w:spacing w:before="1080" w:after="360"/>
      <w:ind w:left="578" w:hanging="578"/>
      <w:outlineLvl w:val="1"/>
    </w:pPr>
    <w:rPr>
      <w:bCs w:val="0"/>
      <w:sz w:val="32"/>
      <w:szCs w:val="26"/>
    </w:rPr>
  </w:style>
  <w:style w:type="paragraph" w:styleId="berschrift3">
    <w:name w:val="heading 3"/>
    <w:basedOn w:val="berschrift2"/>
    <w:next w:val="Standard"/>
    <w:link w:val="berschrift3Zchn"/>
    <w:uiPriority w:val="9"/>
    <w:unhideWhenUsed/>
    <w:qFormat/>
    <w:rsid w:val="00F24510"/>
    <w:pPr>
      <w:numPr>
        <w:ilvl w:val="2"/>
      </w:numPr>
      <w:spacing w:before="480" w:after="240"/>
      <w:outlineLvl w:val="2"/>
    </w:pPr>
    <w:rPr>
      <w:bCs/>
      <w:sz w:val="28"/>
    </w:rPr>
  </w:style>
  <w:style w:type="paragraph" w:styleId="berschrift4">
    <w:name w:val="heading 4"/>
    <w:basedOn w:val="berschrift3"/>
    <w:next w:val="Standard"/>
    <w:link w:val="berschrift4Zchn"/>
    <w:uiPriority w:val="9"/>
    <w:unhideWhenUsed/>
    <w:qFormat/>
    <w:rsid w:val="00F24510"/>
    <w:pPr>
      <w:numPr>
        <w:ilvl w:val="3"/>
      </w:numPr>
      <w:spacing w:before="360"/>
      <w:ind w:left="862" w:hanging="862"/>
      <w:outlineLvl w:val="3"/>
    </w:pPr>
    <w:rPr>
      <w:bCs w:val="0"/>
      <w:iCs/>
      <w:sz w:val="24"/>
    </w:rPr>
  </w:style>
  <w:style w:type="paragraph" w:styleId="berschrift5">
    <w:name w:val="heading 5"/>
    <w:basedOn w:val="Standard"/>
    <w:next w:val="Standard"/>
    <w:link w:val="berschrift5Zchn"/>
    <w:uiPriority w:val="9"/>
    <w:semiHidden/>
    <w:unhideWhenUsed/>
    <w:qFormat/>
    <w:rsid w:val="004C7B15"/>
    <w:pPr>
      <w:keepNext/>
      <w:keepLines/>
      <w:spacing w:before="200" w:after="0"/>
      <w:outlineLvl w:val="4"/>
    </w:pPr>
    <w:rPr>
      <w:rFonts w:asciiTheme="majorHAnsi" w:eastAsiaTheme="majorEastAsia" w:hAnsiTheme="majorHAnsi" w:cstheme="majorBidi"/>
      <w:b/>
      <w:color w:val="395220" w:themeColor="accent1" w:themeShade="7F"/>
    </w:rPr>
  </w:style>
  <w:style w:type="paragraph" w:styleId="berschrift6">
    <w:name w:val="heading 6"/>
    <w:basedOn w:val="Standard"/>
    <w:next w:val="Standard"/>
    <w:link w:val="berschrift6Zchn"/>
    <w:uiPriority w:val="9"/>
    <w:semiHidden/>
    <w:unhideWhenUsed/>
    <w:qFormat/>
    <w:rsid w:val="000A10C8"/>
    <w:pPr>
      <w:keepNext/>
      <w:keepLines/>
      <w:numPr>
        <w:ilvl w:val="5"/>
        <w:numId w:val="3"/>
      </w:numPr>
      <w:spacing w:before="200" w:after="0"/>
      <w:outlineLvl w:val="5"/>
    </w:pPr>
    <w:rPr>
      <w:rFonts w:asciiTheme="majorHAnsi" w:eastAsiaTheme="majorEastAsia" w:hAnsiTheme="majorHAnsi" w:cstheme="majorBidi"/>
      <w:i/>
      <w:iCs/>
      <w:color w:val="395220" w:themeColor="accent1" w:themeShade="7F"/>
    </w:rPr>
  </w:style>
  <w:style w:type="paragraph" w:styleId="berschrift7">
    <w:name w:val="heading 7"/>
    <w:basedOn w:val="Standard"/>
    <w:next w:val="Standard"/>
    <w:link w:val="berschrift7Zchn"/>
    <w:uiPriority w:val="9"/>
    <w:semiHidden/>
    <w:unhideWhenUsed/>
    <w:qFormat/>
    <w:rsid w:val="000A10C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A10C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A10C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8A2257"/>
    <w:pPr>
      <w:spacing w:after="240" w:line="240" w:lineRule="auto"/>
    </w:pPr>
    <w:rPr>
      <w:bCs/>
      <w:color w:val="000000" w:themeColor="text1"/>
      <w:sz w:val="18"/>
      <w:szCs w:val="18"/>
    </w:rPr>
  </w:style>
  <w:style w:type="paragraph" w:styleId="Inhaltsverzeichnisberschrift">
    <w:name w:val="TOC Heading"/>
    <w:basedOn w:val="berschrift1"/>
    <w:next w:val="Standard"/>
    <w:uiPriority w:val="39"/>
    <w:unhideWhenUsed/>
    <w:qFormat/>
    <w:rsid w:val="002001A8"/>
    <w:pPr>
      <w:numPr>
        <w:numId w:val="0"/>
      </w:numPr>
      <w:spacing w:before="480" w:after="0"/>
      <w:jc w:val="left"/>
      <w:outlineLvl w:val="9"/>
    </w:pPr>
    <w:rPr>
      <w:color w:val="567B30" w:themeColor="accent1" w:themeShade="BF"/>
      <w:sz w:val="28"/>
      <w:lang w:eastAsia="de-DE"/>
    </w:rPr>
  </w:style>
  <w:style w:type="paragraph" w:styleId="Sprechblasentext">
    <w:name w:val="Balloon Text"/>
    <w:basedOn w:val="Standard"/>
    <w:link w:val="SprechblasentextZchn"/>
    <w:uiPriority w:val="99"/>
    <w:semiHidden/>
    <w:unhideWhenUsed/>
    <w:rsid w:val="001F0F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0FFC"/>
    <w:rPr>
      <w:rFonts w:ascii="Tahoma" w:hAnsi="Tahoma" w:cs="Tahoma"/>
      <w:sz w:val="16"/>
      <w:szCs w:val="16"/>
    </w:rPr>
  </w:style>
  <w:style w:type="paragraph" w:styleId="Titel">
    <w:name w:val="Title"/>
    <w:basedOn w:val="Standard"/>
    <w:next w:val="Standard"/>
    <w:link w:val="TitelZchn"/>
    <w:uiPriority w:val="10"/>
    <w:qFormat/>
    <w:rsid w:val="007C40F6"/>
    <w:pPr>
      <w:pBdr>
        <w:bottom w:val="single" w:sz="8" w:space="4" w:color="74A541" w:themeColor="accent1"/>
      </w:pBdr>
      <w:spacing w:after="300" w:line="240" w:lineRule="auto"/>
      <w:contextualSpacing/>
    </w:pPr>
    <w:rPr>
      <w:rFonts w:asciiTheme="majorHAnsi" w:eastAsiaTheme="majorEastAsia" w:hAnsiTheme="majorHAnsi" w:cstheme="majorBidi"/>
      <w:b/>
      <w:spacing w:val="5"/>
      <w:kern w:val="28"/>
      <w:sz w:val="52"/>
      <w:szCs w:val="52"/>
    </w:rPr>
  </w:style>
  <w:style w:type="character" w:customStyle="1" w:styleId="TitelZchn">
    <w:name w:val="Titel Zchn"/>
    <w:basedOn w:val="Absatz-Standardschriftart"/>
    <w:link w:val="Titel"/>
    <w:uiPriority w:val="10"/>
    <w:rsid w:val="007C40F6"/>
    <w:rPr>
      <w:rFonts w:asciiTheme="majorHAnsi" w:eastAsiaTheme="majorEastAsia" w:hAnsiTheme="majorHAnsi" w:cstheme="majorBidi"/>
      <w:b/>
      <w:spacing w:val="5"/>
      <w:kern w:val="28"/>
      <w:sz w:val="52"/>
      <w:szCs w:val="52"/>
    </w:rPr>
  </w:style>
  <w:style w:type="character" w:styleId="Platzhaltertext">
    <w:name w:val="Placeholder Text"/>
    <w:basedOn w:val="Absatz-Standardschriftart"/>
    <w:uiPriority w:val="99"/>
    <w:semiHidden/>
    <w:rsid w:val="00A04D3D"/>
    <w:rPr>
      <w:color w:val="808080"/>
    </w:rPr>
  </w:style>
  <w:style w:type="character" w:customStyle="1" w:styleId="berschrift1Zchn">
    <w:name w:val="Überschrift 1 Zchn"/>
    <w:basedOn w:val="Absatz-Standardschriftart"/>
    <w:link w:val="berschrift1"/>
    <w:uiPriority w:val="9"/>
    <w:rsid w:val="00584600"/>
    <w:rPr>
      <w:rFonts w:asciiTheme="majorHAnsi" w:eastAsiaTheme="majorEastAsia" w:hAnsiTheme="majorHAnsi" w:cstheme="majorBidi"/>
      <w:b/>
      <w:bCs/>
      <w:color w:val="000000" w:themeColor="text1"/>
      <w:sz w:val="40"/>
      <w:szCs w:val="28"/>
    </w:rPr>
  </w:style>
  <w:style w:type="character" w:styleId="Hervorhebung">
    <w:name w:val="Emphasis"/>
    <w:basedOn w:val="Absatz-Standardschriftart"/>
    <w:uiPriority w:val="20"/>
    <w:qFormat/>
    <w:rsid w:val="007C40F6"/>
    <w:rPr>
      <w:i/>
      <w:iCs/>
    </w:rPr>
  </w:style>
  <w:style w:type="character" w:customStyle="1" w:styleId="berschrift2Zchn">
    <w:name w:val="Überschrift 2 Zchn"/>
    <w:basedOn w:val="Absatz-Standardschriftart"/>
    <w:link w:val="berschrift2"/>
    <w:uiPriority w:val="9"/>
    <w:rsid w:val="008D4621"/>
    <w:rPr>
      <w:rFonts w:asciiTheme="majorHAnsi" w:eastAsiaTheme="majorEastAsia" w:hAnsiTheme="majorHAnsi" w:cstheme="majorBidi"/>
      <w:b/>
      <w:color w:val="000000" w:themeColor="text1"/>
      <w:sz w:val="32"/>
      <w:szCs w:val="26"/>
    </w:rPr>
  </w:style>
  <w:style w:type="character" w:customStyle="1" w:styleId="berschrift3Zchn">
    <w:name w:val="Überschrift 3 Zchn"/>
    <w:basedOn w:val="Absatz-Standardschriftart"/>
    <w:link w:val="berschrift3"/>
    <w:uiPriority w:val="9"/>
    <w:rsid w:val="00F24510"/>
    <w:rPr>
      <w:rFonts w:asciiTheme="majorHAnsi" w:eastAsiaTheme="majorEastAsia" w:hAnsiTheme="majorHAnsi" w:cstheme="majorBidi"/>
      <w:b/>
      <w:bCs/>
      <w:color w:val="000000" w:themeColor="text1"/>
      <w:sz w:val="28"/>
      <w:szCs w:val="26"/>
    </w:rPr>
  </w:style>
  <w:style w:type="character" w:customStyle="1" w:styleId="berschrift4Zchn">
    <w:name w:val="Überschrift 4 Zchn"/>
    <w:basedOn w:val="Absatz-Standardschriftart"/>
    <w:link w:val="berschrift4"/>
    <w:uiPriority w:val="9"/>
    <w:rsid w:val="00F24510"/>
    <w:rPr>
      <w:rFonts w:asciiTheme="majorHAnsi" w:eastAsiaTheme="majorEastAsia" w:hAnsiTheme="majorHAnsi" w:cstheme="majorBidi"/>
      <w:b/>
      <w:iCs/>
      <w:color w:val="000000" w:themeColor="text1"/>
      <w:sz w:val="24"/>
      <w:szCs w:val="26"/>
    </w:rPr>
  </w:style>
  <w:style w:type="paragraph" w:styleId="Untertitel">
    <w:name w:val="Subtitle"/>
    <w:basedOn w:val="Standard"/>
    <w:next w:val="Standard"/>
    <w:link w:val="UntertitelZchn"/>
    <w:uiPriority w:val="11"/>
    <w:qFormat/>
    <w:rsid w:val="00AA29BF"/>
    <w:pPr>
      <w:numPr>
        <w:ilvl w:val="1"/>
      </w:numPr>
      <w:spacing w:after="0"/>
    </w:pPr>
    <w:rPr>
      <w:rFonts w:asciiTheme="majorHAnsi" w:eastAsiaTheme="majorEastAsia" w:hAnsiTheme="majorHAnsi" w:cstheme="majorBidi"/>
      <w:iCs/>
      <w:color w:val="000000" w:themeColor="text1"/>
      <w:spacing w:val="15"/>
      <w:szCs w:val="24"/>
    </w:rPr>
  </w:style>
  <w:style w:type="character" w:customStyle="1" w:styleId="UntertitelZchn">
    <w:name w:val="Untertitel Zchn"/>
    <w:basedOn w:val="Absatz-Standardschriftart"/>
    <w:link w:val="Untertitel"/>
    <w:uiPriority w:val="11"/>
    <w:rsid w:val="00AA29BF"/>
    <w:rPr>
      <w:rFonts w:asciiTheme="majorHAnsi" w:eastAsiaTheme="majorEastAsia" w:hAnsiTheme="majorHAnsi" w:cstheme="majorBidi"/>
      <w:iCs/>
      <w:color w:val="000000" w:themeColor="text1"/>
      <w:spacing w:val="15"/>
      <w:sz w:val="21"/>
      <w:szCs w:val="24"/>
    </w:rPr>
  </w:style>
  <w:style w:type="paragraph" w:styleId="Zitat">
    <w:name w:val="Quote"/>
    <w:basedOn w:val="Standard"/>
    <w:next w:val="Standard"/>
    <w:link w:val="ZitatZchn"/>
    <w:uiPriority w:val="29"/>
    <w:qFormat/>
    <w:rsid w:val="004E72A6"/>
    <w:pPr>
      <w:ind w:left="567"/>
    </w:pPr>
    <w:rPr>
      <w:i/>
      <w:iCs/>
      <w:color w:val="000000" w:themeColor="text1"/>
    </w:rPr>
  </w:style>
  <w:style w:type="character" w:customStyle="1" w:styleId="ZitatZchn">
    <w:name w:val="Zitat Zchn"/>
    <w:basedOn w:val="Absatz-Standardschriftart"/>
    <w:link w:val="Zitat"/>
    <w:uiPriority w:val="29"/>
    <w:rsid w:val="004E72A6"/>
    <w:rPr>
      <w:i/>
      <w:iCs/>
      <w:color w:val="000000" w:themeColor="text1"/>
      <w:sz w:val="21"/>
    </w:rPr>
  </w:style>
  <w:style w:type="paragraph" w:customStyle="1" w:styleId="Zitat-Quelle">
    <w:name w:val="Zitat-Quelle"/>
    <w:basedOn w:val="Standard"/>
    <w:qFormat/>
    <w:rsid w:val="00737D8F"/>
    <w:pPr>
      <w:numPr>
        <w:numId w:val="1"/>
      </w:numPr>
      <w:jc w:val="right"/>
    </w:pPr>
    <w:rPr>
      <w:smallCaps/>
      <w:lang w:val="en-US"/>
    </w:rPr>
  </w:style>
  <w:style w:type="character" w:customStyle="1" w:styleId="berschrift5Zchn">
    <w:name w:val="Überschrift 5 Zchn"/>
    <w:basedOn w:val="Absatz-Standardschriftart"/>
    <w:link w:val="berschrift5"/>
    <w:uiPriority w:val="9"/>
    <w:semiHidden/>
    <w:rsid w:val="004C7B15"/>
    <w:rPr>
      <w:rFonts w:asciiTheme="majorHAnsi" w:eastAsiaTheme="majorEastAsia" w:hAnsiTheme="majorHAnsi" w:cstheme="majorBidi"/>
      <w:b/>
      <w:color w:val="395220" w:themeColor="accent1" w:themeShade="7F"/>
      <w:sz w:val="21"/>
    </w:rPr>
  </w:style>
  <w:style w:type="character" w:customStyle="1" w:styleId="berschrift6Zchn">
    <w:name w:val="Überschrift 6 Zchn"/>
    <w:basedOn w:val="Absatz-Standardschriftart"/>
    <w:link w:val="berschrift6"/>
    <w:uiPriority w:val="9"/>
    <w:semiHidden/>
    <w:rsid w:val="000A10C8"/>
    <w:rPr>
      <w:rFonts w:asciiTheme="majorHAnsi" w:eastAsiaTheme="majorEastAsia" w:hAnsiTheme="majorHAnsi" w:cstheme="majorBidi"/>
      <w:i/>
      <w:iCs/>
      <w:color w:val="395220" w:themeColor="accent1" w:themeShade="7F"/>
      <w:sz w:val="21"/>
    </w:rPr>
  </w:style>
  <w:style w:type="character" w:customStyle="1" w:styleId="berschrift7Zchn">
    <w:name w:val="Überschrift 7 Zchn"/>
    <w:basedOn w:val="Absatz-Standardschriftart"/>
    <w:link w:val="berschrift7"/>
    <w:uiPriority w:val="9"/>
    <w:semiHidden/>
    <w:rsid w:val="000A10C8"/>
    <w:rPr>
      <w:rFonts w:asciiTheme="majorHAnsi" w:eastAsiaTheme="majorEastAsia" w:hAnsiTheme="majorHAnsi" w:cstheme="majorBidi"/>
      <w:i/>
      <w:iCs/>
      <w:color w:val="404040" w:themeColor="text1" w:themeTint="BF"/>
      <w:sz w:val="21"/>
    </w:rPr>
  </w:style>
  <w:style w:type="character" w:customStyle="1" w:styleId="berschrift8Zchn">
    <w:name w:val="Überschrift 8 Zchn"/>
    <w:basedOn w:val="Absatz-Standardschriftart"/>
    <w:link w:val="berschrift8"/>
    <w:uiPriority w:val="9"/>
    <w:semiHidden/>
    <w:rsid w:val="000A10C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A10C8"/>
    <w:rPr>
      <w:rFonts w:asciiTheme="majorHAnsi" w:eastAsiaTheme="majorEastAsia" w:hAnsiTheme="majorHAnsi" w:cstheme="majorBidi"/>
      <w:i/>
      <w:iCs/>
      <w:color w:val="404040" w:themeColor="text1" w:themeTint="BF"/>
      <w:sz w:val="20"/>
      <w:szCs w:val="20"/>
    </w:rPr>
  </w:style>
  <w:style w:type="paragraph" w:styleId="Verzeichnis1">
    <w:name w:val="toc 1"/>
    <w:basedOn w:val="berschrift4"/>
    <w:next w:val="Standard"/>
    <w:autoRedefine/>
    <w:uiPriority w:val="39"/>
    <w:unhideWhenUsed/>
    <w:rsid w:val="002001A8"/>
    <w:pPr>
      <w:numPr>
        <w:ilvl w:val="0"/>
        <w:numId w:val="0"/>
      </w:numPr>
      <w:spacing w:after="100"/>
    </w:pPr>
  </w:style>
  <w:style w:type="paragraph" w:styleId="Verzeichnis2">
    <w:name w:val="toc 2"/>
    <w:basedOn w:val="Standard"/>
    <w:next w:val="Standard"/>
    <w:autoRedefine/>
    <w:uiPriority w:val="39"/>
    <w:unhideWhenUsed/>
    <w:rsid w:val="002001A8"/>
    <w:pPr>
      <w:spacing w:after="100"/>
      <w:ind w:left="708"/>
    </w:pPr>
  </w:style>
  <w:style w:type="paragraph" w:styleId="Verzeichnis3">
    <w:name w:val="toc 3"/>
    <w:basedOn w:val="Standard"/>
    <w:next w:val="Standard"/>
    <w:autoRedefine/>
    <w:uiPriority w:val="39"/>
    <w:unhideWhenUsed/>
    <w:rsid w:val="002001A8"/>
    <w:pPr>
      <w:spacing w:after="100"/>
      <w:ind w:left="1416"/>
    </w:pPr>
  </w:style>
  <w:style w:type="paragraph" w:styleId="Verzeichnis4">
    <w:name w:val="toc 4"/>
    <w:basedOn w:val="Standard"/>
    <w:next w:val="Standard"/>
    <w:autoRedefine/>
    <w:uiPriority w:val="39"/>
    <w:semiHidden/>
    <w:unhideWhenUsed/>
    <w:rsid w:val="002001A8"/>
    <w:pPr>
      <w:spacing w:after="100"/>
      <w:ind w:left="2124"/>
    </w:pPr>
  </w:style>
  <w:style w:type="paragraph" w:styleId="Verzeichnis5">
    <w:name w:val="toc 5"/>
    <w:basedOn w:val="Standard"/>
    <w:next w:val="Standard"/>
    <w:autoRedefine/>
    <w:uiPriority w:val="39"/>
    <w:semiHidden/>
    <w:unhideWhenUsed/>
    <w:rsid w:val="002001A8"/>
    <w:pPr>
      <w:spacing w:after="100"/>
    </w:pPr>
  </w:style>
  <w:style w:type="paragraph" w:styleId="Verzeichnis6">
    <w:name w:val="toc 6"/>
    <w:basedOn w:val="Standard"/>
    <w:next w:val="Standard"/>
    <w:autoRedefine/>
    <w:uiPriority w:val="39"/>
    <w:semiHidden/>
    <w:unhideWhenUsed/>
    <w:rsid w:val="002001A8"/>
    <w:pPr>
      <w:spacing w:after="100"/>
    </w:pPr>
  </w:style>
  <w:style w:type="paragraph" w:styleId="Verzeichnis7">
    <w:name w:val="toc 7"/>
    <w:basedOn w:val="Standard"/>
    <w:next w:val="Standard"/>
    <w:autoRedefine/>
    <w:uiPriority w:val="39"/>
    <w:semiHidden/>
    <w:unhideWhenUsed/>
    <w:rsid w:val="002001A8"/>
    <w:pPr>
      <w:spacing w:after="100"/>
    </w:pPr>
  </w:style>
  <w:style w:type="paragraph" w:styleId="Verzeichnis8">
    <w:name w:val="toc 8"/>
    <w:basedOn w:val="Standard"/>
    <w:next w:val="Standard"/>
    <w:autoRedefine/>
    <w:uiPriority w:val="39"/>
    <w:semiHidden/>
    <w:unhideWhenUsed/>
    <w:rsid w:val="002001A8"/>
    <w:pPr>
      <w:spacing w:after="100"/>
    </w:pPr>
  </w:style>
  <w:style w:type="paragraph" w:styleId="Verzeichnis9">
    <w:name w:val="toc 9"/>
    <w:basedOn w:val="Standard"/>
    <w:next w:val="Standard"/>
    <w:autoRedefine/>
    <w:uiPriority w:val="39"/>
    <w:semiHidden/>
    <w:unhideWhenUsed/>
    <w:rsid w:val="002001A8"/>
    <w:pPr>
      <w:spacing w:after="100"/>
      <w:ind w:left="1680"/>
    </w:pPr>
  </w:style>
  <w:style w:type="character" w:styleId="Hyperlink">
    <w:name w:val="Hyperlink"/>
    <w:basedOn w:val="Absatz-Standardschriftart"/>
    <w:uiPriority w:val="99"/>
    <w:unhideWhenUsed/>
    <w:rsid w:val="002001A8"/>
    <w:rPr>
      <w:color w:val="CCCCFF" w:themeColor="hyperlink"/>
      <w:u w:val="single"/>
    </w:rPr>
  </w:style>
  <w:style w:type="paragraph" w:styleId="Kopfzeile">
    <w:name w:val="header"/>
    <w:basedOn w:val="Standard"/>
    <w:link w:val="KopfzeileZchn"/>
    <w:uiPriority w:val="99"/>
    <w:unhideWhenUsed/>
    <w:rsid w:val="003762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62F5"/>
    <w:rPr>
      <w:sz w:val="21"/>
    </w:rPr>
  </w:style>
  <w:style w:type="paragraph" w:styleId="Fuzeile">
    <w:name w:val="footer"/>
    <w:basedOn w:val="Standard"/>
    <w:link w:val="FuzeileZchn"/>
    <w:uiPriority w:val="99"/>
    <w:unhideWhenUsed/>
    <w:rsid w:val="003762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62F5"/>
    <w:rPr>
      <w:sz w:val="21"/>
    </w:rPr>
  </w:style>
  <w:style w:type="paragraph" w:customStyle="1" w:styleId="HeaderEven">
    <w:name w:val="Header Even"/>
    <w:basedOn w:val="KeinLeerraum"/>
    <w:qFormat/>
    <w:rsid w:val="007B3B9E"/>
    <w:pPr>
      <w:pBdr>
        <w:bottom w:val="single" w:sz="4" w:space="1" w:color="74A541" w:themeColor="accent1"/>
      </w:pBdr>
      <w:jc w:val="left"/>
    </w:pPr>
    <w:rPr>
      <w:rFonts w:asciiTheme="majorHAnsi" w:eastAsiaTheme="minorEastAsia" w:hAnsiTheme="majorHAnsi"/>
      <w:bCs/>
      <w:sz w:val="20"/>
      <w:szCs w:val="23"/>
      <w:lang w:eastAsia="ja-JP"/>
    </w:rPr>
  </w:style>
  <w:style w:type="paragraph" w:styleId="KeinLeerraum">
    <w:name w:val="No Spacing"/>
    <w:uiPriority w:val="1"/>
    <w:qFormat/>
    <w:rsid w:val="003762F5"/>
    <w:pPr>
      <w:spacing w:after="0" w:line="240" w:lineRule="auto"/>
      <w:jc w:val="both"/>
    </w:pPr>
    <w:rPr>
      <w:sz w:val="21"/>
    </w:rPr>
  </w:style>
  <w:style w:type="paragraph" w:styleId="Literaturverzeichnis">
    <w:name w:val="Bibliography"/>
    <w:basedOn w:val="Standard"/>
    <w:next w:val="Standard"/>
    <w:uiPriority w:val="37"/>
    <w:unhideWhenUsed/>
    <w:rsid w:val="009C4015"/>
  </w:style>
  <w:style w:type="character" w:styleId="Zeilennummer">
    <w:name w:val="line number"/>
    <w:basedOn w:val="Absatz-Standardschriftart"/>
    <w:uiPriority w:val="99"/>
    <w:semiHidden/>
    <w:unhideWhenUsed/>
    <w:rsid w:val="00773276"/>
  </w:style>
  <w:style w:type="paragraph" w:styleId="Listenabsatz">
    <w:name w:val="List Paragraph"/>
    <w:basedOn w:val="Standard"/>
    <w:uiPriority w:val="34"/>
    <w:qFormat/>
    <w:rsid w:val="001C5401"/>
    <w:pPr>
      <w:ind w:left="720"/>
      <w:contextualSpacing/>
    </w:pPr>
  </w:style>
  <w:style w:type="character" w:styleId="Kommentarzeichen">
    <w:name w:val="annotation reference"/>
    <w:basedOn w:val="Absatz-Standardschriftart"/>
    <w:uiPriority w:val="99"/>
    <w:semiHidden/>
    <w:unhideWhenUsed/>
    <w:rsid w:val="00D92FBD"/>
    <w:rPr>
      <w:sz w:val="16"/>
      <w:szCs w:val="16"/>
    </w:rPr>
  </w:style>
  <w:style w:type="paragraph" w:styleId="Kommentartext">
    <w:name w:val="annotation text"/>
    <w:basedOn w:val="Standard"/>
    <w:link w:val="KommentartextZchn"/>
    <w:uiPriority w:val="99"/>
    <w:semiHidden/>
    <w:unhideWhenUsed/>
    <w:rsid w:val="00D92FB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2FBD"/>
    <w:rPr>
      <w:sz w:val="20"/>
      <w:szCs w:val="20"/>
    </w:rPr>
  </w:style>
  <w:style w:type="paragraph" w:styleId="Kommentarthema">
    <w:name w:val="annotation subject"/>
    <w:basedOn w:val="Kommentartext"/>
    <w:next w:val="Kommentartext"/>
    <w:link w:val="KommentarthemaZchn"/>
    <w:uiPriority w:val="99"/>
    <w:semiHidden/>
    <w:unhideWhenUsed/>
    <w:rsid w:val="00D92FBD"/>
    <w:rPr>
      <w:b/>
      <w:bCs/>
    </w:rPr>
  </w:style>
  <w:style w:type="character" w:customStyle="1" w:styleId="KommentarthemaZchn">
    <w:name w:val="Kommentarthema Zchn"/>
    <w:basedOn w:val="KommentartextZchn"/>
    <w:link w:val="Kommentarthema"/>
    <w:uiPriority w:val="99"/>
    <w:semiHidden/>
    <w:rsid w:val="00D92FBD"/>
    <w:rPr>
      <w:b/>
      <w:bCs/>
      <w:sz w:val="20"/>
      <w:szCs w:val="20"/>
    </w:rPr>
  </w:style>
  <w:style w:type="table" w:styleId="Tabellenraster">
    <w:name w:val="Table Grid"/>
    <w:basedOn w:val="NormaleTabelle"/>
    <w:uiPriority w:val="39"/>
    <w:rsid w:val="004B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OhneEintrag">
    <w:name w:val="Beschriftung Ohne Eintrag"/>
    <w:basedOn w:val="Beschriftung"/>
    <w:link w:val="BeschriftungOhneEintragZchn"/>
    <w:qFormat/>
    <w:rsid w:val="005A7411"/>
  </w:style>
  <w:style w:type="paragraph" w:styleId="Abbildungsverzeichnis">
    <w:name w:val="table of figures"/>
    <w:basedOn w:val="Standard"/>
    <w:next w:val="Standard"/>
    <w:uiPriority w:val="99"/>
    <w:unhideWhenUsed/>
    <w:rsid w:val="00B17430"/>
    <w:pPr>
      <w:spacing w:after="0"/>
    </w:pPr>
  </w:style>
  <w:style w:type="character" w:customStyle="1" w:styleId="BeschriftungZchn">
    <w:name w:val="Beschriftung Zchn"/>
    <w:basedOn w:val="Absatz-Standardschriftart"/>
    <w:link w:val="Beschriftung"/>
    <w:uiPriority w:val="35"/>
    <w:rsid w:val="005A7411"/>
    <w:rPr>
      <w:bCs/>
      <w:color w:val="000000" w:themeColor="text1"/>
      <w:sz w:val="18"/>
      <w:szCs w:val="18"/>
    </w:rPr>
  </w:style>
  <w:style w:type="character" w:customStyle="1" w:styleId="BeschriftungOhneEintragZchn">
    <w:name w:val="Beschriftung Ohne Eintrag Zchn"/>
    <w:basedOn w:val="BeschriftungZchn"/>
    <w:link w:val="BeschriftungOhneEintrag"/>
    <w:rsid w:val="005A7411"/>
    <w:rPr>
      <w:bCs/>
      <w:color w:val="000000" w:themeColor="text1"/>
      <w:sz w:val="18"/>
      <w:szCs w:val="18"/>
    </w:rPr>
  </w:style>
  <w:style w:type="paragraph" w:customStyle="1" w:styleId="CitaviBibliographyEntry">
    <w:name w:val="Citavi Bibliography Entry"/>
    <w:basedOn w:val="Standard"/>
    <w:link w:val="CitaviBibliographyEntryZchn"/>
    <w:uiPriority w:val="99"/>
    <w:rsid w:val="00F30160"/>
    <w:pPr>
      <w:spacing w:after="120"/>
      <w:jc w:val="left"/>
    </w:pPr>
  </w:style>
  <w:style w:type="character" w:customStyle="1" w:styleId="CitaviBibliographyEntryZchn">
    <w:name w:val="Citavi Bibliography Entry Zchn"/>
    <w:basedOn w:val="Absatz-Standardschriftart"/>
    <w:link w:val="CitaviBibliographyEntry"/>
    <w:uiPriority w:val="99"/>
    <w:rsid w:val="00F30160"/>
    <w:rPr>
      <w:sz w:val="21"/>
    </w:rPr>
  </w:style>
  <w:style w:type="paragraph" w:customStyle="1" w:styleId="CitaviBibliographyHeading">
    <w:name w:val="Citavi Bibliography Heading"/>
    <w:basedOn w:val="berschrift1"/>
    <w:link w:val="CitaviBibliographyHeadingZchn"/>
    <w:uiPriority w:val="99"/>
    <w:rsid w:val="00F30160"/>
    <w:pPr>
      <w:jc w:val="left"/>
    </w:pPr>
  </w:style>
  <w:style w:type="character" w:customStyle="1" w:styleId="CitaviBibliographyHeadingZchn">
    <w:name w:val="Citavi Bibliography Heading Zchn"/>
    <w:basedOn w:val="Absatz-Standardschriftart"/>
    <w:link w:val="CitaviBibliographyHeading"/>
    <w:uiPriority w:val="99"/>
    <w:rsid w:val="00F30160"/>
    <w:rPr>
      <w:rFonts w:asciiTheme="majorHAnsi" w:eastAsiaTheme="majorEastAsia" w:hAnsiTheme="majorHAnsi" w:cstheme="majorBidi"/>
      <w:b/>
      <w:bCs/>
      <w:color w:val="000000" w:themeColor="text1"/>
      <w:sz w:val="40"/>
      <w:szCs w:val="28"/>
    </w:rPr>
  </w:style>
  <w:style w:type="paragraph" w:customStyle="1" w:styleId="CitaviChapterBibliographyHeading">
    <w:name w:val="Citavi Chapter Bibliography Heading"/>
    <w:basedOn w:val="berschrift2"/>
    <w:link w:val="CitaviChapterBibliographyHeadingZchn"/>
    <w:uiPriority w:val="99"/>
    <w:rsid w:val="00F30160"/>
    <w:pPr>
      <w:jc w:val="left"/>
    </w:pPr>
  </w:style>
  <w:style w:type="character" w:customStyle="1" w:styleId="CitaviChapterBibliographyHeadingZchn">
    <w:name w:val="Citavi Chapter Bibliography Heading Zchn"/>
    <w:basedOn w:val="Absatz-Standardschriftart"/>
    <w:link w:val="CitaviChapterBibliographyHeading"/>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F30160"/>
    <w:pPr>
      <w:outlineLvl w:val="9"/>
    </w:pPr>
  </w:style>
  <w:style w:type="character" w:customStyle="1" w:styleId="CitaviBibliographySubheading1Zchn">
    <w:name w:val="Citavi Bibliography Subheading 1 Zchn"/>
    <w:basedOn w:val="Absatz-Standardschriftart"/>
    <w:link w:val="CitaviBibliographySubheading1"/>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2">
    <w:name w:val="Citavi Bibliography Subheading 2"/>
    <w:basedOn w:val="berschrift3"/>
    <w:link w:val="CitaviBibliographySubheading2Zchn"/>
    <w:uiPriority w:val="99"/>
    <w:rsid w:val="00F30160"/>
    <w:pPr>
      <w:outlineLvl w:val="9"/>
    </w:pPr>
  </w:style>
  <w:style w:type="character" w:customStyle="1" w:styleId="CitaviBibliographySubheading2Zchn">
    <w:name w:val="Citavi Bibliography Subheading 2 Zchn"/>
    <w:basedOn w:val="Absatz-Standardschriftart"/>
    <w:link w:val="CitaviBibliographySubheading2"/>
    <w:uiPriority w:val="99"/>
    <w:rsid w:val="00F30160"/>
    <w:rPr>
      <w:rFonts w:asciiTheme="majorHAnsi" w:eastAsiaTheme="majorEastAsia" w:hAnsiTheme="majorHAnsi" w:cstheme="majorBidi"/>
      <w:b/>
      <w:bCs/>
      <w:color w:val="000000" w:themeColor="text1"/>
      <w:sz w:val="28"/>
      <w:szCs w:val="26"/>
    </w:rPr>
  </w:style>
  <w:style w:type="paragraph" w:customStyle="1" w:styleId="CitaviBibliographySubheading3">
    <w:name w:val="Citavi Bibliography Subheading 3"/>
    <w:basedOn w:val="berschrift4"/>
    <w:link w:val="CitaviBibliographySubheading3Zchn"/>
    <w:uiPriority w:val="99"/>
    <w:rsid w:val="00F30160"/>
    <w:pPr>
      <w:outlineLvl w:val="9"/>
    </w:pPr>
  </w:style>
  <w:style w:type="character" w:customStyle="1" w:styleId="CitaviBibliographySubheading3Zchn">
    <w:name w:val="Citavi Bibliography Subheading 3 Zchn"/>
    <w:basedOn w:val="Absatz-Standardschriftart"/>
    <w:link w:val="CitaviBibliographySubheading3"/>
    <w:uiPriority w:val="99"/>
    <w:rsid w:val="00F30160"/>
    <w:rPr>
      <w:rFonts w:asciiTheme="majorHAnsi" w:eastAsiaTheme="majorEastAsia" w:hAnsiTheme="majorHAnsi" w:cstheme="majorBidi"/>
      <w:b/>
      <w:iCs/>
      <w:color w:val="000000" w:themeColor="text1"/>
      <w:sz w:val="24"/>
      <w:szCs w:val="26"/>
    </w:rPr>
  </w:style>
  <w:style w:type="paragraph" w:customStyle="1" w:styleId="CitaviBibliographySubheading4">
    <w:name w:val="Citavi Bibliography Subheading 4"/>
    <w:basedOn w:val="berschrift5"/>
    <w:link w:val="CitaviBibliographySubheading4Zchn"/>
    <w:uiPriority w:val="99"/>
    <w:rsid w:val="00F30160"/>
    <w:pPr>
      <w:outlineLvl w:val="9"/>
    </w:pPr>
  </w:style>
  <w:style w:type="character" w:customStyle="1" w:styleId="CitaviBibliographySubheading4Zchn">
    <w:name w:val="Citavi Bibliography Subheading 4 Zchn"/>
    <w:basedOn w:val="Absatz-Standardschriftart"/>
    <w:link w:val="CitaviBibliographySubheading4"/>
    <w:uiPriority w:val="99"/>
    <w:rsid w:val="00F30160"/>
    <w:rPr>
      <w:rFonts w:asciiTheme="majorHAnsi" w:eastAsiaTheme="majorEastAsia" w:hAnsiTheme="majorHAnsi" w:cstheme="majorBidi"/>
      <w:b/>
      <w:color w:val="395220" w:themeColor="accent1" w:themeShade="7F"/>
      <w:sz w:val="21"/>
    </w:rPr>
  </w:style>
  <w:style w:type="paragraph" w:customStyle="1" w:styleId="CitaviBibliographySubheading5">
    <w:name w:val="Citavi Bibliography Subheading 5"/>
    <w:basedOn w:val="berschrift6"/>
    <w:link w:val="CitaviBibliographySubheading5Zchn"/>
    <w:uiPriority w:val="99"/>
    <w:rsid w:val="00F30160"/>
    <w:pPr>
      <w:outlineLvl w:val="9"/>
    </w:pPr>
  </w:style>
  <w:style w:type="character" w:customStyle="1" w:styleId="CitaviBibliographySubheading5Zchn">
    <w:name w:val="Citavi Bibliography Subheading 5 Zchn"/>
    <w:basedOn w:val="Absatz-Standardschriftart"/>
    <w:link w:val="CitaviBibliographySubheading5"/>
    <w:uiPriority w:val="99"/>
    <w:rsid w:val="00F30160"/>
    <w:rPr>
      <w:rFonts w:asciiTheme="majorHAnsi" w:eastAsiaTheme="majorEastAsia" w:hAnsiTheme="majorHAnsi" w:cstheme="majorBidi"/>
      <w:i/>
      <w:iCs/>
      <w:color w:val="395220" w:themeColor="accent1" w:themeShade="7F"/>
      <w:sz w:val="21"/>
    </w:rPr>
  </w:style>
  <w:style w:type="paragraph" w:customStyle="1" w:styleId="CitaviBibliographySubheading6">
    <w:name w:val="Citavi Bibliography Subheading 6"/>
    <w:basedOn w:val="berschrift7"/>
    <w:link w:val="CitaviBibliographySubheading6Zchn"/>
    <w:uiPriority w:val="99"/>
    <w:rsid w:val="00F30160"/>
    <w:pPr>
      <w:outlineLvl w:val="9"/>
    </w:pPr>
  </w:style>
  <w:style w:type="character" w:customStyle="1" w:styleId="CitaviBibliographySubheading6Zchn">
    <w:name w:val="Citavi Bibliography Subheading 6 Zchn"/>
    <w:basedOn w:val="Absatz-Standardschriftart"/>
    <w:link w:val="CitaviBibliographySubheading6"/>
    <w:uiPriority w:val="99"/>
    <w:rsid w:val="00F30160"/>
    <w:rPr>
      <w:rFonts w:asciiTheme="majorHAnsi" w:eastAsiaTheme="majorEastAsia" w:hAnsiTheme="majorHAnsi" w:cstheme="majorBidi"/>
      <w:i/>
      <w:iCs/>
      <w:color w:val="404040" w:themeColor="text1" w:themeTint="BF"/>
      <w:sz w:val="21"/>
    </w:rPr>
  </w:style>
  <w:style w:type="paragraph" w:customStyle="1" w:styleId="CitaviBibliographySubheading7">
    <w:name w:val="Citavi Bibliography Subheading 7"/>
    <w:basedOn w:val="berschrift8"/>
    <w:link w:val="CitaviBibliographySubheading7Zchn"/>
    <w:uiPriority w:val="99"/>
    <w:rsid w:val="00F30160"/>
    <w:pPr>
      <w:outlineLvl w:val="9"/>
    </w:pPr>
  </w:style>
  <w:style w:type="character" w:customStyle="1" w:styleId="CitaviBibliographySubheading7Zchn">
    <w:name w:val="Citavi Bibliography Subheading 7 Zchn"/>
    <w:basedOn w:val="Absatz-Standardschriftart"/>
    <w:link w:val="CitaviBibliographySubheading7"/>
    <w:uiPriority w:val="99"/>
    <w:rsid w:val="00F3016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F30160"/>
    <w:pPr>
      <w:outlineLvl w:val="9"/>
    </w:pPr>
  </w:style>
  <w:style w:type="character" w:customStyle="1" w:styleId="CitaviBibliographySubheading8Zchn">
    <w:name w:val="Citavi Bibliography Subheading 8 Zchn"/>
    <w:basedOn w:val="Absatz-Standardschriftart"/>
    <w:link w:val="CitaviBibliographySubheading8"/>
    <w:uiPriority w:val="99"/>
    <w:rsid w:val="00F30160"/>
    <w:rPr>
      <w:rFonts w:asciiTheme="majorHAnsi" w:eastAsiaTheme="majorEastAsia" w:hAnsiTheme="majorHAnsi" w:cstheme="majorBidi"/>
      <w:i/>
      <w:iCs/>
      <w:color w:val="404040" w:themeColor="text1" w:themeTint="BF"/>
      <w:sz w:val="20"/>
      <w:szCs w:val="20"/>
    </w:rPr>
  </w:style>
  <w:style w:type="paragraph" w:styleId="Index1">
    <w:name w:val="index 1"/>
    <w:basedOn w:val="Standard"/>
    <w:next w:val="Standard"/>
    <w:autoRedefine/>
    <w:uiPriority w:val="99"/>
    <w:semiHidden/>
    <w:unhideWhenUsed/>
    <w:rsid w:val="00263071"/>
    <w:pPr>
      <w:spacing w:after="0" w:line="240" w:lineRule="auto"/>
      <w:ind w:left="210" w:hanging="210"/>
    </w:pPr>
  </w:style>
  <w:style w:type="table" w:styleId="EinfacheTabelle2">
    <w:name w:val="Plain Table 2"/>
    <w:basedOn w:val="NormaleTabelle"/>
    <w:uiPriority w:val="42"/>
    <w:rsid w:val="002E1B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uchtitel">
    <w:name w:val="Book Title"/>
    <w:basedOn w:val="Absatz-Standardschriftart"/>
    <w:uiPriority w:val="33"/>
    <w:qFormat/>
    <w:rsid w:val="00356C45"/>
    <w:rPr>
      <w:b/>
      <w:bCs/>
      <w:i/>
      <w:iCs/>
      <w:spacing w:val="5"/>
    </w:rPr>
  </w:style>
  <w:style w:type="character" w:styleId="IntensiverVerweis">
    <w:name w:val="Intense Reference"/>
    <w:basedOn w:val="Absatz-Standardschriftart"/>
    <w:uiPriority w:val="32"/>
    <w:rsid w:val="00356C45"/>
    <w:rPr>
      <w:b/>
      <w:bCs/>
      <w:smallCaps/>
      <w:color w:val="74A541" w:themeColor="accent1"/>
      <w:spacing w:val="5"/>
    </w:rPr>
  </w:style>
  <w:style w:type="character" w:styleId="SchwacherVerweis">
    <w:name w:val="Subtle Reference"/>
    <w:basedOn w:val="Absatz-Standardschriftart"/>
    <w:uiPriority w:val="31"/>
    <w:rsid w:val="00356C45"/>
    <w:rPr>
      <w:smallCaps/>
      <w:color w:val="5A5A5A" w:themeColor="text1" w:themeTint="A5"/>
    </w:rPr>
  </w:style>
  <w:style w:type="character" w:styleId="IntensiveHervorhebung">
    <w:name w:val="Intense Emphasis"/>
    <w:basedOn w:val="Absatz-Standardschriftart"/>
    <w:uiPriority w:val="21"/>
    <w:qFormat/>
    <w:rsid w:val="00356C45"/>
    <w:rPr>
      <w:i/>
      <w:iCs/>
      <w:color w:val="74A541" w:themeColor="accent1"/>
    </w:rPr>
  </w:style>
  <w:style w:type="character" w:styleId="SchwacheHervorhebung">
    <w:name w:val="Subtle Emphasis"/>
    <w:basedOn w:val="Absatz-Standardschriftart"/>
    <w:uiPriority w:val="19"/>
    <w:qFormat/>
    <w:rsid w:val="00356C45"/>
    <w:rPr>
      <w:i/>
      <w:iCs/>
      <w:color w:val="404040" w:themeColor="text1" w:themeTint="BF"/>
    </w:rPr>
  </w:style>
  <w:style w:type="paragraph" w:styleId="IntensivesZitat">
    <w:name w:val="Intense Quote"/>
    <w:basedOn w:val="Standard"/>
    <w:next w:val="Standard"/>
    <w:link w:val="IntensivesZitatZchn"/>
    <w:uiPriority w:val="30"/>
    <w:rsid w:val="00356C45"/>
    <w:pPr>
      <w:pBdr>
        <w:top w:val="single" w:sz="4" w:space="10" w:color="74A541" w:themeColor="accent1"/>
        <w:bottom w:val="single" w:sz="4" w:space="10" w:color="74A541" w:themeColor="accent1"/>
      </w:pBdr>
      <w:spacing w:before="360" w:after="360"/>
      <w:ind w:left="864" w:right="864"/>
      <w:jc w:val="center"/>
    </w:pPr>
    <w:rPr>
      <w:i/>
      <w:iCs/>
      <w:color w:val="74A541" w:themeColor="accent1"/>
    </w:rPr>
  </w:style>
  <w:style w:type="character" w:customStyle="1" w:styleId="IntensivesZitatZchn">
    <w:name w:val="Intensives Zitat Zchn"/>
    <w:basedOn w:val="Absatz-Standardschriftart"/>
    <w:link w:val="IntensivesZitat"/>
    <w:uiPriority w:val="30"/>
    <w:rsid w:val="00356C45"/>
    <w:rPr>
      <w:i/>
      <w:iCs/>
      <w:color w:val="74A541" w:themeColor="accent1"/>
      <w:sz w:val="21"/>
    </w:rPr>
  </w:style>
  <w:style w:type="table" w:styleId="MittlereListe1-Akzent1">
    <w:name w:val="Medium List 1 Accen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74A541" w:themeColor="accent1"/>
        <w:bottom w:val="single" w:sz="8" w:space="0" w:color="74A541" w:themeColor="accent1"/>
      </w:tblBorders>
    </w:tblPr>
    <w:tblStylePr w:type="firstRow">
      <w:rPr>
        <w:rFonts w:asciiTheme="majorHAnsi" w:eastAsiaTheme="majorEastAsia" w:hAnsiTheme="majorHAnsi" w:cstheme="majorBidi"/>
      </w:rPr>
      <w:tblPr/>
      <w:tcPr>
        <w:tcBorders>
          <w:top w:val="nil"/>
          <w:bottom w:val="single" w:sz="8" w:space="0" w:color="74A541" w:themeColor="accent1"/>
        </w:tcBorders>
      </w:tcPr>
    </w:tblStylePr>
    <w:tblStylePr w:type="lastRow">
      <w:rPr>
        <w:b/>
        <w:bCs/>
        <w:color w:val="9B9B9B" w:themeColor="text2"/>
      </w:rPr>
      <w:tblPr/>
      <w:tcPr>
        <w:tcBorders>
          <w:top w:val="single" w:sz="8" w:space="0" w:color="74A541" w:themeColor="accent1"/>
          <w:bottom w:val="single" w:sz="8" w:space="0" w:color="74A541" w:themeColor="accent1"/>
        </w:tcBorders>
      </w:tcPr>
    </w:tblStylePr>
    <w:tblStylePr w:type="firstCol">
      <w:rPr>
        <w:b/>
        <w:bCs/>
      </w:rPr>
    </w:tblStylePr>
    <w:tblStylePr w:type="lastCol">
      <w:rPr>
        <w:b/>
        <w:bCs/>
      </w:rPr>
      <w:tblPr/>
      <w:tcPr>
        <w:tcBorders>
          <w:top w:val="single" w:sz="8" w:space="0" w:color="74A541" w:themeColor="accent1"/>
          <w:bottom w:val="single" w:sz="8" w:space="0" w:color="74A541" w:themeColor="accent1"/>
        </w:tcBorders>
      </w:tcPr>
    </w:tblStylePr>
    <w:tblStylePr w:type="band1Vert">
      <w:tblPr/>
      <w:tcPr>
        <w:shd w:val="clear" w:color="auto" w:fill="DCEBCD" w:themeFill="accent1" w:themeFillTint="3F"/>
      </w:tcPr>
    </w:tblStylePr>
    <w:tblStylePr w:type="band1Horz">
      <w:tblPr/>
      <w:tcPr>
        <w:shd w:val="clear" w:color="auto" w:fill="DCEBCD" w:themeFill="accent1" w:themeFillTint="3F"/>
      </w:tcPr>
    </w:tblStylePr>
  </w:style>
  <w:style w:type="table" w:styleId="MittlereSchattierung2-Akzent1">
    <w:name w:val="Medium Shading 2 Accent 1"/>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4A54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4A541" w:themeFill="accent1"/>
      </w:tcPr>
    </w:tblStylePr>
    <w:tblStylePr w:type="lastCol">
      <w:rPr>
        <w:b/>
        <w:bCs/>
        <w:color w:val="FFFFFF" w:themeColor="background1"/>
      </w:rPr>
      <w:tblPr/>
      <w:tcPr>
        <w:tcBorders>
          <w:left w:val="nil"/>
          <w:right w:val="nil"/>
          <w:insideH w:val="nil"/>
          <w:insideV w:val="nil"/>
        </w:tcBorders>
        <w:shd w:val="clear" w:color="auto" w:fill="74A54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56C45"/>
    <w:pPr>
      <w:spacing w:after="0" w:line="240" w:lineRule="auto"/>
    </w:pPr>
    <w:tblPr>
      <w:tblStyleRowBandSize w:val="1"/>
      <w:tblStyleColBandSize w:val="1"/>
      <w:tbl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single" w:sz="8" w:space="0" w:color="96C368" w:themeColor="accent1" w:themeTint="BF"/>
      </w:tblBorders>
    </w:tblPr>
    <w:tblStylePr w:type="firstRow">
      <w:pPr>
        <w:spacing w:before="0" w:after="0" w:line="240" w:lineRule="auto"/>
      </w:pPr>
      <w:rPr>
        <w:b/>
        <w:bCs/>
        <w:color w:val="FFFFFF" w:themeColor="background1"/>
      </w:rPr>
      <w:tblPr/>
      <w:tcPr>
        <w:tc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shd w:val="clear" w:color="auto" w:fill="74A541" w:themeFill="accent1"/>
      </w:tcPr>
    </w:tblStylePr>
    <w:tblStylePr w:type="lastRow">
      <w:pPr>
        <w:spacing w:before="0" w:after="0" w:line="240" w:lineRule="auto"/>
      </w:pPr>
      <w:rPr>
        <w:b/>
        <w:bCs/>
      </w:rPr>
      <w:tblPr/>
      <w:tcPr>
        <w:tcBorders>
          <w:top w:val="double" w:sz="6"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EBCD" w:themeFill="accent1" w:themeFillTint="3F"/>
      </w:tcPr>
    </w:tblStylePr>
    <w:tblStylePr w:type="band1Horz">
      <w:tblPr/>
      <w:tcPr>
        <w:tcBorders>
          <w:insideH w:val="nil"/>
          <w:insideV w:val="nil"/>
        </w:tcBorders>
        <w:shd w:val="clear" w:color="auto" w:fill="DCEBCD"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insideH w:val="single" w:sz="8" w:space="0" w:color="74A541" w:themeColor="accent1"/>
        <w:insideV w:val="single" w:sz="8" w:space="0" w:color="74A541"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18" w:space="0" w:color="74A541" w:themeColor="accent1"/>
          <w:right w:val="single" w:sz="8" w:space="0" w:color="74A541" w:themeColor="accent1"/>
          <w:insideH w:val="nil"/>
          <w:insideV w:val="single" w:sz="8" w:space="0" w:color="74A541"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insideH w:val="nil"/>
          <w:insideV w:val="single" w:sz="8" w:space="0" w:color="74A541"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shd w:val="clear" w:color="auto" w:fill="DCEBCD" w:themeFill="accent1" w:themeFillTint="3F"/>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shd w:val="clear" w:color="auto" w:fill="DCEBCD" w:themeFill="accent1" w:themeFillTint="3F"/>
      </w:tcPr>
    </w:tblStylePr>
    <w:tblStylePr w:type="band2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tcPr>
    </w:tblStylePr>
  </w:style>
  <w:style w:type="table" w:styleId="HelleListe-Akzent1">
    <w:name w:val="Light List Accent 1"/>
    <w:basedOn w:val="NormaleTabelle"/>
    <w:uiPriority w:val="61"/>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tblBorders>
    </w:tblPr>
    <w:tblStylePr w:type="firstRow">
      <w:pPr>
        <w:spacing w:before="0" w:after="0" w:line="240" w:lineRule="auto"/>
      </w:pPr>
      <w:rPr>
        <w:b/>
        <w:bCs/>
        <w:color w:val="FFFFFF" w:themeColor="background1"/>
      </w:rPr>
      <w:tblPr/>
      <w:tcPr>
        <w:shd w:val="clear" w:color="auto" w:fill="74A541" w:themeFill="accent1"/>
      </w:tcPr>
    </w:tblStylePr>
    <w:tblStylePr w:type="lastRow">
      <w:pPr>
        <w:spacing w:before="0" w:after="0" w:line="240" w:lineRule="auto"/>
      </w:pPr>
      <w:rPr>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tcBorders>
      </w:tcPr>
    </w:tblStylePr>
    <w:tblStylePr w:type="firstCol">
      <w:rPr>
        <w:b/>
        <w:bCs/>
      </w:rPr>
    </w:tblStylePr>
    <w:tblStylePr w:type="lastCol">
      <w:rPr>
        <w:b/>
        <w:bCs/>
      </w:r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style>
  <w:style w:type="table" w:styleId="HelleSchattierung-Akzent1">
    <w:name w:val="Light Shading Accent 1"/>
    <w:basedOn w:val="NormaleTabelle"/>
    <w:uiPriority w:val="60"/>
    <w:semiHidden/>
    <w:unhideWhenUsed/>
    <w:rsid w:val="00356C45"/>
    <w:pPr>
      <w:spacing w:after="0" w:line="240" w:lineRule="auto"/>
    </w:pPr>
    <w:rPr>
      <w:color w:val="567B30" w:themeColor="accent1" w:themeShade="BF"/>
    </w:rPr>
    <w:tblPr>
      <w:tblStyleRowBandSize w:val="1"/>
      <w:tblStyleColBandSize w:val="1"/>
      <w:tblBorders>
        <w:top w:val="single" w:sz="8" w:space="0" w:color="74A541" w:themeColor="accent1"/>
        <w:bottom w:val="single" w:sz="8" w:space="0" w:color="74A541" w:themeColor="accent1"/>
      </w:tblBorders>
    </w:tblPr>
    <w:tblStylePr w:type="fir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la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BCD" w:themeFill="accent1" w:themeFillTint="3F"/>
      </w:tcPr>
    </w:tblStylePr>
    <w:tblStylePr w:type="band1Horz">
      <w:tblPr/>
      <w:tcPr>
        <w:tcBorders>
          <w:left w:val="nil"/>
          <w:right w:val="nil"/>
          <w:insideH w:val="nil"/>
          <w:insideV w:val="nil"/>
        </w:tcBorders>
        <w:shd w:val="clear" w:color="auto" w:fill="DCEBCD" w:themeFill="accent1" w:themeFillTint="3F"/>
      </w:tcPr>
    </w:tblStylePr>
  </w:style>
  <w:style w:type="table" w:styleId="FarbigesRaster">
    <w:name w:val="Colorful Grid"/>
    <w:basedOn w:val="NormaleTabelle"/>
    <w:uiPriority w:val="73"/>
    <w:semiHidden/>
    <w:unhideWhenUsed/>
    <w:rsid w:val="00356C4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56C4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FAE28" w:themeFill="accent2" w:themeFillShade="CC"/>
      </w:tcPr>
    </w:tblStylePr>
    <w:tblStylePr w:type="lastRow">
      <w:rPr>
        <w:b/>
        <w:bCs/>
        <w:color w:val="8FAE2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56C45"/>
    <w:pPr>
      <w:spacing w:after="0" w:line="240" w:lineRule="auto"/>
    </w:pPr>
    <w:rPr>
      <w:color w:val="000000" w:themeColor="text1"/>
    </w:rPr>
    <w:tblPr>
      <w:tblStyleRowBandSize w:val="1"/>
      <w:tblStyleColBandSize w:val="1"/>
      <w:tblBorders>
        <w:top w:val="single" w:sz="24" w:space="0" w:color="AFD23A"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FD23A"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56C4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56C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B9B9B"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56C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56C45"/>
    <w:rPr>
      <w:i/>
      <w:iCs/>
    </w:rPr>
  </w:style>
  <w:style w:type="character" w:styleId="HTMLSchreibmaschine">
    <w:name w:val="HTML Typewriter"/>
    <w:basedOn w:val="Absatz-Standardschriftart"/>
    <w:uiPriority w:val="99"/>
    <w:semiHidden/>
    <w:unhideWhenUsed/>
    <w:rsid w:val="00356C45"/>
    <w:rPr>
      <w:rFonts w:ascii="Consolas" w:hAnsi="Consolas"/>
      <w:sz w:val="20"/>
      <w:szCs w:val="20"/>
    </w:rPr>
  </w:style>
  <w:style w:type="character" w:styleId="HTMLBeispiel">
    <w:name w:val="HTML Sample"/>
    <w:basedOn w:val="Absatz-Standardschriftart"/>
    <w:uiPriority w:val="99"/>
    <w:semiHidden/>
    <w:unhideWhenUsed/>
    <w:rsid w:val="00356C45"/>
    <w:rPr>
      <w:rFonts w:ascii="Consolas" w:hAnsi="Consolas"/>
      <w:sz w:val="24"/>
      <w:szCs w:val="24"/>
    </w:rPr>
  </w:style>
  <w:style w:type="paragraph" w:styleId="HTMLVorformatiert">
    <w:name w:val="HTML Preformatted"/>
    <w:basedOn w:val="Standard"/>
    <w:link w:val="HTMLVorformatiertZchn"/>
    <w:uiPriority w:val="99"/>
    <w:semiHidden/>
    <w:unhideWhenUsed/>
    <w:rsid w:val="00356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56C45"/>
    <w:rPr>
      <w:rFonts w:ascii="Consolas" w:hAnsi="Consolas"/>
      <w:sz w:val="20"/>
      <w:szCs w:val="20"/>
    </w:rPr>
  </w:style>
  <w:style w:type="character" w:styleId="HTMLTastatur">
    <w:name w:val="HTML Keyboard"/>
    <w:basedOn w:val="Absatz-Standardschriftart"/>
    <w:uiPriority w:val="99"/>
    <w:semiHidden/>
    <w:unhideWhenUsed/>
    <w:rsid w:val="00356C45"/>
    <w:rPr>
      <w:rFonts w:ascii="Consolas" w:hAnsi="Consolas"/>
      <w:sz w:val="20"/>
      <w:szCs w:val="20"/>
    </w:rPr>
  </w:style>
  <w:style w:type="character" w:styleId="HTMLDefinition">
    <w:name w:val="HTML Definition"/>
    <w:basedOn w:val="Absatz-Standardschriftart"/>
    <w:uiPriority w:val="99"/>
    <w:semiHidden/>
    <w:unhideWhenUsed/>
    <w:rsid w:val="00356C45"/>
    <w:rPr>
      <w:i/>
      <w:iCs/>
    </w:rPr>
  </w:style>
  <w:style w:type="character" w:styleId="HTMLCode">
    <w:name w:val="HTML Code"/>
    <w:basedOn w:val="Absatz-Standardschriftart"/>
    <w:uiPriority w:val="99"/>
    <w:semiHidden/>
    <w:unhideWhenUsed/>
    <w:rsid w:val="00356C45"/>
    <w:rPr>
      <w:rFonts w:ascii="Consolas" w:hAnsi="Consolas"/>
      <w:sz w:val="20"/>
      <w:szCs w:val="20"/>
    </w:rPr>
  </w:style>
  <w:style w:type="character" w:styleId="HTMLZitat">
    <w:name w:val="HTML Cite"/>
    <w:basedOn w:val="Absatz-Standardschriftart"/>
    <w:uiPriority w:val="99"/>
    <w:semiHidden/>
    <w:unhideWhenUsed/>
    <w:rsid w:val="00356C45"/>
    <w:rPr>
      <w:i/>
      <w:iCs/>
    </w:rPr>
  </w:style>
  <w:style w:type="paragraph" w:styleId="HTMLAdresse">
    <w:name w:val="HTML Address"/>
    <w:basedOn w:val="Standard"/>
    <w:link w:val="HTMLAdresseZchn"/>
    <w:uiPriority w:val="99"/>
    <w:semiHidden/>
    <w:unhideWhenUsed/>
    <w:rsid w:val="00356C45"/>
    <w:pPr>
      <w:spacing w:after="0" w:line="240" w:lineRule="auto"/>
    </w:pPr>
    <w:rPr>
      <w:i/>
      <w:iCs/>
    </w:rPr>
  </w:style>
  <w:style w:type="character" w:customStyle="1" w:styleId="HTMLAdresseZchn">
    <w:name w:val="HTML Adresse Zchn"/>
    <w:basedOn w:val="Absatz-Standardschriftart"/>
    <w:link w:val="HTMLAdresse"/>
    <w:uiPriority w:val="99"/>
    <w:semiHidden/>
    <w:rsid w:val="00356C45"/>
    <w:rPr>
      <w:i/>
      <w:iCs/>
      <w:sz w:val="21"/>
    </w:rPr>
  </w:style>
  <w:style w:type="character" w:styleId="HTMLAkronym">
    <w:name w:val="HTML Acronym"/>
    <w:basedOn w:val="Absatz-Standardschriftart"/>
    <w:uiPriority w:val="99"/>
    <w:semiHidden/>
    <w:unhideWhenUsed/>
    <w:rsid w:val="00356C45"/>
  </w:style>
  <w:style w:type="paragraph" w:styleId="StandardWeb">
    <w:name w:val="Normal (Web)"/>
    <w:basedOn w:val="Standard"/>
    <w:uiPriority w:val="99"/>
    <w:semiHidden/>
    <w:unhideWhenUsed/>
    <w:rsid w:val="00356C45"/>
    <w:rPr>
      <w:rFonts w:ascii="Times New Roman" w:hAnsi="Times New Roman" w:cs="Times New Roman"/>
      <w:sz w:val="24"/>
      <w:szCs w:val="24"/>
    </w:rPr>
  </w:style>
  <w:style w:type="paragraph" w:styleId="NurText">
    <w:name w:val="Plain Text"/>
    <w:basedOn w:val="Standard"/>
    <w:link w:val="NurTextZchn"/>
    <w:uiPriority w:val="99"/>
    <w:semiHidden/>
    <w:unhideWhenUsed/>
    <w:rsid w:val="00356C45"/>
    <w:pPr>
      <w:spacing w:after="0" w:line="240" w:lineRule="auto"/>
    </w:pPr>
    <w:rPr>
      <w:rFonts w:ascii="Consolas" w:hAnsi="Consolas"/>
      <w:szCs w:val="21"/>
    </w:rPr>
  </w:style>
  <w:style w:type="character" w:customStyle="1" w:styleId="NurTextZchn">
    <w:name w:val="Nur Text Zchn"/>
    <w:basedOn w:val="Absatz-Standardschriftart"/>
    <w:link w:val="NurText"/>
    <w:uiPriority w:val="99"/>
    <w:semiHidden/>
    <w:rsid w:val="00356C45"/>
    <w:rPr>
      <w:rFonts w:ascii="Consolas" w:hAnsi="Consolas"/>
      <w:sz w:val="21"/>
      <w:szCs w:val="21"/>
    </w:rPr>
  </w:style>
  <w:style w:type="paragraph" w:styleId="Dokumentstruktur">
    <w:name w:val="Document Map"/>
    <w:basedOn w:val="Standard"/>
    <w:link w:val="DokumentstrukturZchn"/>
    <w:uiPriority w:val="99"/>
    <w:semiHidden/>
    <w:unhideWhenUsed/>
    <w:rsid w:val="00356C4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56C45"/>
    <w:rPr>
      <w:rFonts w:ascii="Segoe UI" w:hAnsi="Segoe UI" w:cs="Segoe UI"/>
      <w:sz w:val="16"/>
      <w:szCs w:val="16"/>
    </w:rPr>
  </w:style>
  <w:style w:type="character" w:styleId="Fett">
    <w:name w:val="Strong"/>
    <w:basedOn w:val="Absatz-Standardschriftart"/>
    <w:uiPriority w:val="22"/>
    <w:qFormat/>
    <w:rsid w:val="00356C45"/>
    <w:rPr>
      <w:b/>
      <w:bCs/>
    </w:rPr>
  </w:style>
  <w:style w:type="character" w:styleId="BesuchterLink">
    <w:name w:val="FollowedHyperlink"/>
    <w:basedOn w:val="Absatz-Standardschriftart"/>
    <w:uiPriority w:val="99"/>
    <w:semiHidden/>
    <w:unhideWhenUsed/>
    <w:rsid w:val="00356C45"/>
    <w:rPr>
      <w:color w:val="B2B2B2" w:themeColor="followedHyperlink"/>
      <w:u w:val="single"/>
    </w:rPr>
  </w:style>
  <w:style w:type="paragraph" w:styleId="Blocktext">
    <w:name w:val="Block Text"/>
    <w:basedOn w:val="Standard"/>
    <w:uiPriority w:val="99"/>
    <w:semiHidden/>
    <w:unhideWhenUsed/>
    <w:rsid w:val="00356C45"/>
    <w:pPr>
      <w:pBdr>
        <w:top w:val="single" w:sz="2" w:space="10" w:color="74A541" w:themeColor="accent1"/>
        <w:left w:val="single" w:sz="2" w:space="10" w:color="74A541" w:themeColor="accent1"/>
        <w:bottom w:val="single" w:sz="2" w:space="10" w:color="74A541" w:themeColor="accent1"/>
        <w:right w:val="single" w:sz="2" w:space="10" w:color="74A541" w:themeColor="accent1"/>
      </w:pBdr>
      <w:ind w:left="1152" w:right="1152"/>
    </w:pPr>
    <w:rPr>
      <w:rFonts w:eastAsiaTheme="minorEastAsia"/>
      <w:i/>
      <w:iCs/>
      <w:color w:val="74A541" w:themeColor="accent1"/>
    </w:rPr>
  </w:style>
  <w:style w:type="paragraph" w:styleId="Textkrper-Einzug3">
    <w:name w:val="Body Text Indent 3"/>
    <w:basedOn w:val="Standard"/>
    <w:link w:val="Textkrper-Einzug3Zchn"/>
    <w:uiPriority w:val="99"/>
    <w:semiHidden/>
    <w:unhideWhenUsed/>
    <w:rsid w:val="00356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56C45"/>
    <w:rPr>
      <w:sz w:val="16"/>
      <w:szCs w:val="16"/>
    </w:rPr>
  </w:style>
  <w:style w:type="paragraph" w:styleId="Textkrper-Einzug2">
    <w:name w:val="Body Text Indent 2"/>
    <w:basedOn w:val="Standard"/>
    <w:link w:val="Textkrper-Einzug2Zchn"/>
    <w:uiPriority w:val="99"/>
    <w:semiHidden/>
    <w:unhideWhenUsed/>
    <w:rsid w:val="00356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56C45"/>
    <w:rPr>
      <w:sz w:val="21"/>
    </w:rPr>
  </w:style>
  <w:style w:type="paragraph" w:styleId="Textkrper3">
    <w:name w:val="Body Text 3"/>
    <w:basedOn w:val="Standard"/>
    <w:link w:val="Textkrper3Zchn"/>
    <w:uiPriority w:val="99"/>
    <w:semiHidden/>
    <w:unhideWhenUsed/>
    <w:rsid w:val="00356C45"/>
    <w:pPr>
      <w:spacing w:after="120"/>
    </w:pPr>
    <w:rPr>
      <w:sz w:val="16"/>
      <w:szCs w:val="16"/>
    </w:rPr>
  </w:style>
  <w:style w:type="character" w:customStyle="1" w:styleId="Textkrper3Zchn">
    <w:name w:val="Textkörper 3 Zchn"/>
    <w:basedOn w:val="Absatz-Standardschriftart"/>
    <w:link w:val="Textkrper3"/>
    <w:uiPriority w:val="99"/>
    <w:semiHidden/>
    <w:rsid w:val="00356C45"/>
    <w:rPr>
      <w:sz w:val="16"/>
      <w:szCs w:val="16"/>
    </w:rPr>
  </w:style>
  <w:style w:type="paragraph" w:styleId="Textkrper2">
    <w:name w:val="Body Text 2"/>
    <w:basedOn w:val="Standard"/>
    <w:link w:val="Textkrper2Zchn"/>
    <w:uiPriority w:val="99"/>
    <w:semiHidden/>
    <w:unhideWhenUsed/>
    <w:rsid w:val="00356C45"/>
    <w:pPr>
      <w:spacing w:after="120" w:line="480" w:lineRule="auto"/>
    </w:pPr>
  </w:style>
  <w:style w:type="character" w:customStyle="1" w:styleId="Textkrper2Zchn">
    <w:name w:val="Textkörper 2 Zchn"/>
    <w:basedOn w:val="Absatz-Standardschriftart"/>
    <w:link w:val="Textkrper2"/>
    <w:uiPriority w:val="99"/>
    <w:semiHidden/>
    <w:rsid w:val="00356C45"/>
    <w:rPr>
      <w:sz w:val="21"/>
    </w:rPr>
  </w:style>
  <w:style w:type="paragraph" w:styleId="Fu-Endnotenberschrift">
    <w:name w:val="Note Heading"/>
    <w:basedOn w:val="Standard"/>
    <w:next w:val="Standard"/>
    <w:link w:val="Fu-EndnotenberschriftZchn"/>
    <w:uiPriority w:val="99"/>
    <w:semiHidden/>
    <w:unhideWhenUsed/>
    <w:rsid w:val="00356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56C45"/>
    <w:rPr>
      <w:sz w:val="21"/>
    </w:rPr>
  </w:style>
  <w:style w:type="paragraph" w:styleId="Textkrper-Zeileneinzug">
    <w:name w:val="Body Text Indent"/>
    <w:basedOn w:val="Standard"/>
    <w:link w:val="Textkrper-ZeileneinzugZchn"/>
    <w:uiPriority w:val="99"/>
    <w:semiHidden/>
    <w:unhideWhenUsed/>
    <w:rsid w:val="00356C45"/>
    <w:pPr>
      <w:spacing w:after="120"/>
      <w:ind w:left="283"/>
    </w:pPr>
  </w:style>
  <w:style w:type="character" w:customStyle="1" w:styleId="Textkrper-ZeileneinzugZchn">
    <w:name w:val="Textkörper-Zeileneinzug Zchn"/>
    <w:basedOn w:val="Absatz-Standardschriftart"/>
    <w:link w:val="Textkrper-Zeileneinzug"/>
    <w:uiPriority w:val="99"/>
    <w:semiHidden/>
    <w:rsid w:val="00356C45"/>
    <w:rPr>
      <w:sz w:val="21"/>
    </w:rPr>
  </w:style>
  <w:style w:type="paragraph" w:styleId="Textkrper-Erstzeileneinzug2">
    <w:name w:val="Body Text First Indent 2"/>
    <w:basedOn w:val="Textkrper-Zeileneinzug"/>
    <w:link w:val="Textkrper-Erstzeileneinzug2Zchn"/>
    <w:uiPriority w:val="99"/>
    <w:semiHidden/>
    <w:unhideWhenUsed/>
    <w:rsid w:val="00356C45"/>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56C45"/>
    <w:rPr>
      <w:sz w:val="21"/>
    </w:rPr>
  </w:style>
  <w:style w:type="paragraph" w:styleId="Textkrper">
    <w:name w:val="Body Text"/>
    <w:basedOn w:val="Standard"/>
    <w:link w:val="TextkrperZchn"/>
    <w:uiPriority w:val="99"/>
    <w:semiHidden/>
    <w:unhideWhenUsed/>
    <w:rsid w:val="00356C45"/>
    <w:pPr>
      <w:spacing w:after="120"/>
    </w:pPr>
  </w:style>
  <w:style w:type="character" w:customStyle="1" w:styleId="TextkrperZchn">
    <w:name w:val="Textkörper Zchn"/>
    <w:basedOn w:val="Absatz-Standardschriftart"/>
    <w:link w:val="Textkrper"/>
    <w:uiPriority w:val="99"/>
    <w:semiHidden/>
    <w:rsid w:val="00356C45"/>
    <w:rPr>
      <w:sz w:val="21"/>
    </w:rPr>
  </w:style>
  <w:style w:type="paragraph" w:styleId="Textkrper-Erstzeileneinzug">
    <w:name w:val="Body Text First Indent"/>
    <w:basedOn w:val="Textkrper"/>
    <w:link w:val="Textkrper-ErstzeileneinzugZchn"/>
    <w:uiPriority w:val="99"/>
    <w:semiHidden/>
    <w:unhideWhenUsed/>
    <w:rsid w:val="00356C45"/>
    <w:pPr>
      <w:spacing w:after="200"/>
      <w:ind w:firstLine="360"/>
    </w:pPr>
  </w:style>
  <w:style w:type="character" w:customStyle="1" w:styleId="Textkrper-ErstzeileneinzugZchn">
    <w:name w:val="Textkörper-Erstzeileneinzug Zchn"/>
    <w:basedOn w:val="TextkrperZchn"/>
    <w:link w:val="Textkrper-Erstzeileneinzug"/>
    <w:uiPriority w:val="99"/>
    <w:semiHidden/>
    <w:rsid w:val="00356C45"/>
    <w:rPr>
      <w:sz w:val="21"/>
    </w:rPr>
  </w:style>
  <w:style w:type="paragraph" w:styleId="Datum">
    <w:name w:val="Date"/>
    <w:basedOn w:val="Standard"/>
    <w:next w:val="Standard"/>
    <w:link w:val="DatumZchn"/>
    <w:uiPriority w:val="99"/>
    <w:semiHidden/>
    <w:unhideWhenUsed/>
    <w:rsid w:val="00356C45"/>
  </w:style>
  <w:style w:type="character" w:customStyle="1" w:styleId="DatumZchn">
    <w:name w:val="Datum Zchn"/>
    <w:basedOn w:val="Absatz-Standardschriftart"/>
    <w:link w:val="Datum"/>
    <w:uiPriority w:val="99"/>
    <w:semiHidden/>
    <w:rsid w:val="00356C45"/>
    <w:rPr>
      <w:sz w:val="21"/>
    </w:rPr>
  </w:style>
  <w:style w:type="paragraph" w:styleId="Anrede">
    <w:name w:val="Salutation"/>
    <w:basedOn w:val="Standard"/>
    <w:next w:val="Standard"/>
    <w:link w:val="AnredeZchn"/>
    <w:uiPriority w:val="99"/>
    <w:semiHidden/>
    <w:unhideWhenUsed/>
    <w:rsid w:val="00356C45"/>
  </w:style>
  <w:style w:type="character" w:customStyle="1" w:styleId="AnredeZchn">
    <w:name w:val="Anrede Zchn"/>
    <w:basedOn w:val="Absatz-Standardschriftart"/>
    <w:link w:val="Anrede"/>
    <w:uiPriority w:val="99"/>
    <w:semiHidden/>
    <w:rsid w:val="00356C45"/>
    <w:rPr>
      <w:sz w:val="21"/>
    </w:rPr>
  </w:style>
  <w:style w:type="paragraph" w:styleId="Nachrichtenkopf">
    <w:name w:val="Message Header"/>
    <w:basedOn w:val="Standard"/>
    <w:link w:val="NachrichtenkopfZchn"/>
    <w:uiPriority w:val="99"/>
    <w:semiHidden/>
    <w:unhideWhenUsed/>
    <w:rsid w:val="00356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56C4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56C45"/>
    <w:pPr>
      <w:spacing w:after="120"/>
      <w:ind w:left="1415"/>
      <w:contextualSpacing/>
    </w:pPr>
  </w:style>
  <w:style w:type="paragraph" w:styleId="Listenfortsetzung4">
    <w:name w:val="List Continue 4"/>
    <w:basedOn w:val="Standard"/>
    <w:uiPriority w:val="99"/>
    <w:semiHidden/>
    <w:unhideWhenUsed/>
    <w:rsid w:val="00356C45"/>
    <w:pPr>
      <w:spacing w:after="120"/>
      <w:ind w:left="1132"/>
      <w:contextualSpacing/>
    </w:pPr>
  </w:style>
  <w:style w:type="paragraph" w:styleId="Listenfortsetzung3">
    <w:name w:val="List Continue 3"/>
    <w:basedOn w:val="Standard"/>
    <w:uiPriority w:val="99"/>
    <w:semiHidden/>
    <w:unhideWhenUsed/>
    <w:rsid w:val="00356C45"/>
    <w:pPr>
      <w:spacing w:after="120"/>
      <w:ind w:left="849"/>
      <w:contextualSpacing/>
    </w:pPr>
  </w:style>
  <w:style w:type="paragraph" w:styleId="Listenfortsetzung2">
    <w:name w:val="List Continue 2"/>
    <w:basedOn w:val="Standard"/>
    <w:uiPriority w:val="99"/>
    <w:semiHidden/>
    <w:unhideWhenUsed/>
    <w:rsid w:val="00356C45"/>
    <w:pPr>
      <w:spacing w:after="120"/>
      <w:ind w:left="566"/>
      <w:contextualSpacing/>
    </w:pPr>
  </w:style>
  <w:style w:type="paragraph" w:styleId="Listenfortsetzung">
    <w:name w:val="List Continue"/>
    <w:basedOn w:val="Standard"/>
    <w:uiPriority w:val="99"/>
    <w:semiHidden/>
    <w:unhideWhenUsed/>
    <w:rsid w:val="00356C45"/>
    <w:pPr>
      <w:spacing w:after="120"/>
      <w:ind w:left="283"/>
      <w:contextualSpacing/>
    </w:pPr>
  </w:style>
  <w:style w:type="paragraph" w:styleId="Unterschrift">
    <w:name w:val="Signature"/>
    <w:basedOn w:val="Standard"/>
    <w:link w:val="UnterschriftZchn"/>
    <w:uiPriority w:val="99"/>
    <w:semiHidden/>
    <w:unhideWhenUsed/>
    <w:rsid w:val="00356C45"/>
    <w:pPr>
      <w:spacing w:after="0" w:line="240" w:lineRule="auto"/>
      <w:ind w:left="4252"/>
    </w:pPr>
  </w:style>
  <w:style w:type="character" w:customStyle="1" w:styleId="UnterschriftZchn">
    <w:name w:val="Unterschrift Zchn"/>
    <w:basedOn w:val="Absatz-Standardschriftart"/>
    <w:link w:val="Unterschrift"/>
    <w:uiPriority w:val="99"/>
    <w:semiHidden/>
    <w:rsid w:val="00356C45"/>
    <w:rPr>
      <w:sz w:val="21"/>
    </w:rPr>
  </w:style>
  <w:style w:type="paragraph" w:styleId="Gruformel">
    <w:name w:val="Closing"/>
    <w:basedOn w:val="Standard"/>
    <w:link w:val="GruformelZchn"/>
    <w:uiPriority w:val="99"/>
    <w:semiHidden/>
    <w:unhideWhenUsed/>
    <w:rsid w:val="00356C45"/>
    <w:pPr>
      <w:spacing w:after="0" w:line="240" w:lineRule="auto"/>
      <w:ind w:left="4252"/>
    </w:pPr>
  </w:style>
  <w:style w:type="character" w:customStyle="1" w:styleId="GruformelZchn">
    <w:name w:val="Grußformel Zchn"/>
    <w:basedOn w:val="Absatz-Standardschriftart"/>
    <w:link w:val="Gruformel"/>
    <w:uiPriority w:val="99"/>
    <w:semiHidden/>
    <w:rsid w:val="00356C45"/>
    <w:rPr>
      <w:sz w:val="21"/>
    </w:rPr>
  </w:style>
  <w:style w:type="paragraph" w:styleId="Listennummer5">
    <w:name w:val="List Number 5"/>
    <w:basedOn w:val="Standard"/>
    <w:uiPriority w:val="99"/>
    <w:semiHidden/>
    <w:unhideWhenUsed/>
    <w:rsid w:val="00356C45"/>
    <w:pPr>
      <w:numPr>
        <w:numId w:val="33"/>
      </w:numPr>
      <w:contextualSpacing/>
    </w:pPr>
  </w:style>
  <w:style w:type="paragraph" w:styleId="Listennummer4">
    <w:name w:val="List Number 4"/>
    <w:basedOn w:val="Standard"/>
    <w:uiPriority w:val="99"/>
    <w:semiHidden/>
    <w:unhideWhenUsed/>
    <w:rsid w:val="00356C45"/>
    <w:pPr>
      <w:numPr>
        <w:numId w:val="34"/>
      </w:numPr>
      <w:contextualSpacing/>
    </w:pPr>
  </w:style>
  <w:style w:type="paragraph" w:styleId="Listennummer3">
    <w:name w:val="List Number 3"/>
    <w:basedOn w:val="Standard"/>
    <w:uiPriority w:val="99"/>
    <w:semiHidden/>
    <w:unhideWhenUsed/>
    <w:rsid w:val="00356C45"/>
    <w:pPr>
      <w:numPr>
        <w:numId w:val="35"/>
      </w:numPr>
      <w:contextualSpacing/>
    </w:pPr>
  </w:style>
  <w:style w:type="paragraph" w:styleId="Listennummer2">
    <w:name w:val="List Number 2"/>
    <w:basedOn w:val="Standard"/>
    <w:uiPriority w:val="99"/>
    <w:semiHidden/>
    <w:unhideWhenUsed/>
    <w:rsid w:val="00356C45"/>
    <w:pPr>
      <w:numPr>
        <w:numId w:val="36"/>
      </w:numPr>
      <w:contextualSpacing/>
    </w:pPr>
  </w:style>
  <w:style w:type="paragraph" w:styleId="Aufzhlungszeichen5">
    <w:name w:val="List Bullet 5"/>
    <w:basedOn w:val="Standard"/>
    <w:uiPriority w:val="99"/>
    <w:semiHidden/>
    <w:unhideWhenUsed/>
    <w:rsid w:val="00356C45"/>
    <w:pPr>
      <w:numPr>
        <w:numId w:val="37"/>
      </w:numPr>
      <w:contextualSpacing/>
    </w:pPr>
  </w:style>
  <w:style w:type="paragraph" w:styleId="Aufzhlungszeichen4">
    <w:name w:val="List Bullet 4"/>
    <w:basedOn w:val="Standard"/>
    <w:uiPriority w:val="99"/>
    <w:semiHidden/>
    <w:unhideWhenUsed/>
    <w:rsid w:val="00356C45"/>
    <w:pPr>
      <w:numPr>
        <w:numId w:val="38"/>
      </w:numPr>
      <w:contextualSpacing/>
    </w:pPr>
  </w:style>
  <w:style w:type="paragraph" w:styleId="Aufzhlungszeichen3">
    <w:name w:val="List Bullet 3"/>
    <w:basedOn w:val="Standard"/>
    <w:uiPriority w:val="99"/>
    <w:semiHidden/>
    <w:unhideWhenUsed/>
    <w:rsid w:val="00356C45"/>
    <w:pPr>
      <w:numPr>
        <w:numId w:val="39"/>
      </w:numPr>
      <w:contextualSpacing/>
    </w:pPr>
  </w:style>
  <w:style w:type="paragraph" w:styleId="Aufzhlungszeichen2">
    <w:name w:val="List Bullet 2"/>
    <w:basedOn w:val="Standard"/>
    <w:uiPriority w:val="99"/>
    <w:semiHidden/>
    <w:unhideWhenUsed/>
    <w:rsid w:val="00356C45"/>
    <w:pPr>
      <w:numPr>
        <w:numId w:val="40"/>
      </w:numPr>
      <w:contextualSpacing/>
    </w:pPr>
  </w:style>
  <w:style w:type="paragraph" w:styleId="Liste5">
    <w:name w:val="List 5"/>
    <w:basedOn w:val="Standard"/>
    <w:uiPriority w:val="99"/>
    <w:semiHidden/>
    <w:unhideWhenUsed/>
    <w:rsid w:val="00356C45"/>
    <w:pPr>
      <w:ind w:left="1415" w:hanging="283"/>
      <w:contextualSpacing/>
    </w:pPr>
  </w:style>
  <w:style w:type="paragraph" w:styleId="Liste4">
    <w:name w:val="List 4"/>
    <w:basedOn w:val="Standard"/>
    <w:uiPriority w:val="99"/>
    <w:semiHidden/>
    <w:unhideWhenUsed/>
    <w:rsid w:val="00356C45"/>
    <w:pPr>
      <w:ind w:left="1132" w:hanging="283"/>
      <w:contextualSpacing/>
    </w:pPr>
  </w:style>
  <w:style w:type="paragraph" w:styleId="Liste3">
    <w:name w:val="List 3"/>
    <w:basedOn w:val="Standard"/>
    <w:uiPriority w:val="99"/>
    <w:semiHidden/>
    <w:unhideWhenUsed/>
    <w:rsid w:val="00356C45"/>
    <w:pPr>
      <w:ind w:left="849" w:hanging="283"/>
      <w:contextualSpacing/>
    </w:pPr>
  </w:style>
  <w:style w:type="paragraph" w:styleId="Liste2">
    <w:name w:val="List 2"/>
    <w:basedOn w:val="Standard"/>
    <w:uiPriority w:val="99"/>
    <w:semiHidden/>
    <w:unhideWhenUsed/>
    <w:rsid w:val="00356C45"/>
    <w:pPr>
      <w:ind w:left="566" w:hanging="283"/>
      <w:contextualSpacing/>
    </w:pPr>
  </w:style>
  <w:style w:type="paragraph" w:styleId="Listennummer">
    <w:name w:val="List Number"/>
    <w:basedOn w:val="Standard"/>
    <w:uiPriority w:val="99"/>
    <w:semiHidden/>
    <w:unhideWhenUsed/>
    <w:rsid w:val="00356C45"/>
    <w:pPr>
      <w:numPr>
        <w:numId w:val="41"/>
      </w:numPr>
      <w:contextualSpacing/>
    </w:pPr>
  </w:style>
  <w:style w:type="paragraph" w:styleId="Aufzhlungszeichen">
    <w:name w:val="List Bullet"/>
    <w:basedOn w:val="Standard"/>
    <w:uiPriority w:val="99"/>
    <w:semiHidden/>
    <w:unhideWhenUsed/>
    <w:rsid w:val="00356C45"/>
    <w:pPr>
      <w:numPr>
        <w:numId w:val="42"/>
      </w:numPr>
      <w:contextualSpacing/>
    </w:pPr>
  </w:style>
  <w:style w:type="paragraph" w:styleId="Liste">
    <w:name w:val="List"/>
    <w:basedOn w:val="Standard"/>
    <w:uiPriority w:val="99"/>
    <w:semiHidden/>
    <w:unhideWhenUsed/>
    <w:rsid w:val="00356C45"/>
    <w:pPr>
      <w:ind w:left="283" w:hanging="283"/>
      <w:contextualSpacing/>
    </w:pPr>
  </w:style>
  <w:style w:type="paragraph" w:styleId="RGV-berschrift">
    <w:name w:val="toa heading"/>
    <w:basedOn w:val="Standard"/>
    <w:next w:val="Standard"/>
    <w:uiPriority w:val="99"/>
    <w:semiHidden/>
    <w:unhideWhenUsed/>
    <w:rsid w:val="00356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56C45"/>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56C45"/>
    <w:rPr>
      <w:rFonts w:ascii="Consolas" w:hAnsi="Consolas"/>
      <w:sz w:val="20"/>
      <w:szCs w:val="20"/>
    </w:rPr>
  </w:style>
  <w:style w:type="paragraph" w:styleId="Rechtsgrundlagenverzeichnis">
    <w:name w:val="table of authorities"/>
    <w:basedOn w:val="Standard"/>
    <w:next w:val="Standard"/>
    <w:uiPriority w:val="99"/>
    <w:semiHidden/>
    <w:unhideWhenUsed/>
    <w:rsid w:val="00356C45"/>
    <w:pPr>
      <w:spacing w:after="0"/>
      <w:ind w:left="210" w:hanging="210"/>
    </w:pPr>
  </w:style>
  <w:style w:type="paragraph" w:styleId="Endnotentext">
    <w:name w:val="endnote text"/>
    <w:basedOn w:val="Standard"/>
    <w:link w:val="EndnotentextZchn"/>
    <w:uiPriority w:val="99"/>
    <w:semiHidden/>
    <w:unhideWhenUsed/>
    <w:rsid w:val="00356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56C45"/>
    <w:rPr>
      <w:sz w:val="20"/>
      <w:szCs w:val="20"/>
    </w:rPr>
  </w:style>
  <w:style w:type="character" w:styleId="Endnotenzeichen">
    <w:name w:val="endnote reference"/>
    <w:basedOn w:val="Absatz-Standardschriftart"/>
    <w:uiPriority w:val="99"/>
    <w:semiHidden/>
    <w:unhideWhenUsed/>
    <w:rsid w:val="00356C45"/>
    <w:rPr>
      <w:vertAlign w:val="superscript"/>
    </w:rPr>
  </w:style>
  <w:style w:type="character" w:styleId="Seitenzahl">
    <w:name w:val="page number"/>
    <w:basedOn w:val="Absatz-Standardschriftart"/>
    <w:uiPriority w:val="99"/>
    <w:semiHidden/>
    <w:unhideWhenUsed/>
    <w:rsid w:val="00356C45"/>
  </w:style>
  <w:style w:type="character" w:styleId="Funotenzeichen">
    <w:name w:val="footnote reference"/>
    <w:basedOn w:val="Absatz-Standardschriftart"/>
    <w:uiPriority w:val="99"/>
    <w:semiHidden/>
    <w:unhideWhenUsed/>
    <w:rsid w:val="00356C45"/>
    <w:rPr>
      <w:vertAlign w:val="superscript"/>
    </w:rPr>
  </w:style>
  <w:style w:type="paragraph" w:styleId="Umschlagabsenderadresse">
    <w:name w:val="envelope return"/>
    <w:basedOn w:val="Standard"/>
    <w:uiPriority w:val="99"/>
    <w:semiHidden/>
    <w:unhideWhenUsed/>
    <w:rsid w:val="00356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56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356C45"/>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356C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56C45"/>
    <w:rPr>
      <w:sz w:val="20"/>
      <w:szCs w:val="20"/>
    </w:rPr>
  </w:style>
  <w:style w:type="paragraph" w:styleId="Standardeinzug">
    <w:name w:val="Normal Indent"/>
    <w:basedOn w:val="Standard"/>
    <w:uiPriority w:val="99"/>
    <w:semiHidden/>
    <w:unhideWhenUsed/>
    <w:rsid w:val="00356C45"/>
    <w:pPr>
      <w:ind w:left="708"/>
    </w:pPr>
  </w:style>
  <w:style w:type="paragraph" w:styleId="Index9">
    <w:name w:val="index 9"/>
    <w:basedOn w:val="Standard"/>
    <w:next w:val="Standard"/>
    <w:autoRedefine/>
    <w:uiPriority w:val="99"/>
    <w:semiHidden/>
    <w:unhideWhenUsed/>
    <w:rsid w:val="00356C45"/>
    <w:pPr>
      <w:spacing w:after="0" w:line="240" w:lineRule="auto"/>
      <w:ind w:left="1890" w:hanging="210"/>
    </w:pPr>
  </w:style>
  <w:style w:type="paragraph" w:styleId="Index8">
    <w:name w:val="index 8"/>
    <w:basedOn w:val="Standard"/>
    <w:next w:val="Standard"/>
    <w:autoRedefine/>
    <w:uiPriority w:val="99"/>
    <w:semiHidden/>
    <w:unhideWhenUsed/>
    <w:rsid w:val="00356C45"/>
    <w:pPr>
      <w:spacing w:after="0" w:line="240" w:lineRule="auto"/>
      <w:ind w:left="1680" w:hanging="210"/>
    </w:pPr>
  </w:style>
  <w:style w:type="paragraph" w:styleId="Index7">
    <w:name w:val="index 7"/>
    <w:basedOn w:val="Standard"/>
    <w:next w:val="Standard"/>
    <w:autoRedefine/>
    <w:uiPriority w:val="99"/>
    <w:semiHidden/>
    <w:unhideWhenUsed/>
    <w:rsid w:val="00356C45"/>
    <w:pPr>
      <w:spacing w:after="0" w:line="240" w:lineRule="auto"/>
      <w:ind w:left="1470" w:hanging="210"/>
    </w:pPr>
  </w:style>
  <w:style w:type="paragraph" w:styleId="Index6">
    <w:name w:val="index 6"/>
    <w:basedOn w:val="Standard"/>
    <w:next w:val="Standard"/>
    <w:autoRedefine/>
    <w:uiPriority w:val="99"/>
    <w:semiHidden/>
    <w:unhideWhenUsed/>
    <w:rsid w:val="00356C45"/>
    <w:pPr>
      <w:spacing w:after="0" w:line="240" w:lineRule="auto"/>
      <w:ind w:left="1260" w:hanging="210"/>
    </w:pPr>
  </w:style>
  <w:style w:type="paragraph" w:styleId="Index5">
    <w:name w:val="index 5"/>
    <w:basedOn w:val="Standard"/>
    <w:next w:val="Standard"/>
    <w:autoRedefine/>
    <w:uiPriority w:val="99"/>
    <w:semiHidden/>
    <w:unhideWhenUsed/>
    <w:rsid w:val="00356C45"/>
    <w:pPr>
      <w:spacing w:after="0" w:line="240" w:lineRule="auto"/>
      <w:ind w:left="1050" w:hanging="210"/>
    </w:pPr>
  </w:style>
  <w:style w:type="paragraph" w:styleId="Index4">
    <w:name w:val="index 4"/>
    <w:basedOn w:val="Standard"/>
    <w:next w:val="Standard"/>
    <w:autoRedefine/>
    <w:uiPriority w:val="99"/>
    <w:semiHidden/>
    <w:unhideWhenUsed/>
    <w:rsid w:val="00356C45"/>
    <w:pPr>
      <w:spacing w:after="0" w:line="240" w:lineRule="auto"/>
      <w:ind w:left="840" w:hanging="210"/>
    </w:pPr>
  </w:style>
  <w:style w:type="paragraph" w:styleId="Index3">
    <w:name w:val="index 3"/>
    <w:basedOn w:val="Standard"/>
    <w:next w:val="Standard"/>
    <w:autoRedefine/>
    <w:uiPriority w:val="99"/>
    <w:semiHidden/>
    <w:unhideWhenUsed/>
    <w:rsid w:val="00356C45"/>
    <w:pPr>
      <w:spacing w:after="0" w:line="240" w:lineRule="auto"/>
      <w:ind w:left="630" w:hanging="210"/>
    </w:pPr>
  </w:style>
  <w:style w:type="paragraph" w:styleId="Index2">
    <w:name w:val="index 2"/>
    <w:basedOn w:val="Standard"/>
    <w:next w:val="Standard"/>
    <w:autoRedefine/>
    <w:uiPriority w:val="99"/>
    <w:semiHidden/>
    <w:unhideWhenUsed/>
    <w:rsid w:val="00356C45"/>
    <w:pPr>
      <w:spacing w:after="0" w:line="240" w:lineRule="auto"/>
      <w:ind w:left="420" w:hanging="21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21">
      <w:bodyDiv w:val="1"/>
      <w:marLeft w:val="0"/>
      <w:marRight w:val="0"/>
      <w:marTop w:val="0"/>
      <w:marBottom w:val="0"/>
      <w:divBdr>
        <w:top w:val="none" w:sz="0" w:space="0" w:color="auto"/>
        <w:left w:val="none" w:sz="0" w:space="0" w:color="auto"/>
        <w:bottom w:val="none" w:sz="0" w:space="0" w:color="auto"/>
        <w:right w:val="none" w:sz="0" w:space="0" w:color="auto"/>
      </w:divBdr>
    </w:div>
    <w:div w:id="2243876">
      <w:bodyDiv w:val="1"/>
      <w:marLeft w:val="0"/>
      <w:marRight w:val="0"/>
      <w:marTop w:val="0"/>
      <w:marBottom w:val="0"/>
      <w:divBdr>
        <w:top w:val="none" w:sz="0" w:space="0" w:color="auto"/>
        <w:left w:val="none" w:sz="0" w:space="0" w:color="auto"/>
        <w:bottom w:val="none" w:sz="0" w:space="0" w:color="auto"/>
        <w:right w:val="none" w:sz="0" w:space="0" w:color="auto"/>
      </w:divBdr>
    </w:div>
    <w:div w:id="5179791">
      <w:bodyDiv w:val="1"/>
      <w:marLeft w:val="0"/>
      <w:marRight w:val="0"/>
      <w:marTop w:val="0"/>
      <w:marBottom w:val="0"/>
      <w:divBdr>
        <w:top w:val="none" w:sz="0" w:space="0" w:color="auto"/>
        <w:left w:val="none" w:sz="0" w:space="0" w:color="auto"/>
        <w:bottom w:val="none" w:sz="0" w:space="0" w:color="auto"/>
        <w:right w:val="none" w:sz="0" w:space="0" w:color="auto"/>
      </w:divBdr>
    </w:div>
    <w:div w:id="5324837">
      <w:bodyDiv w:val="1"/>
      <w:marLeft w:val="0"/>
      <w:marRight w:val="0"/>
      <w:marTop w:val="0"/>
      <w:marBottom w:val="0"/>
      <w:divBdr>
        <w:top w:val="none" w:sz="0" w:space="0" w:color="auto"/>
        <w:left w:val="none" w:sz="0" w:space="0" w:color="auto"/>
        <w:bottom w:val="none" w:sz="0" w:space="0" w:color="auto"/>
        <w:right w:val="none" w:sz="0" w:space="0" w:color="auto"/>
      </w:divBdr>
    </w:div>
    <w:div w:id="5399955">
      <w:bodyDiv w:val="1"/>
      <w:marLeft w:val="0"/>
      <w:marRight w:val="0"/>
      <w:marTop w:val="0"/>
      <w:marBottom w:val="0"/>
      <w:divBdr>
        <w:top w:val="none" w:sz="0" w:space="0" w:color="auto"/>
        <w:left w:val="none" w:sz="0" w:space="0" w:color="auto"/>
        <w:bottom w:val="none" w:sz="0" w:space="0" w:color="auto"/>
        <w:right w:val="none" w:sz="0" w:space="0" w:color="auto"/>
      </w:divBdr>
    </w:div>
    <w:div w:id="12538339">
      <w:bodyDiv w:val="1"/>
      <w:marLeft w:val="0"/>
      <w:marRight w:val="0"/>
      <w:marTop w:val="0"/>
      <w:marBottom w:val="0"/>
      <w:divBdr>
        <w:top w:val="none" w:sz="0" w:space="0" w:color="auto"/>
        <w:left w:val="none" w:sz="0" w:space="0" w:color="auto"/>
        <w:bottom w:val="none" w:sz="0" w:space="0" w:color="auto"/>
        <w:right w:val="none" w:sz="0" w:space="0" w:color="auto"/>
      </w:divBdr>
    </w:div>
    <w:div w:id="20057477">
      <w:bodyDiv w:val="1"/>
      <w:marLeft w:val="0"/>
      <w:marRight w:val="0"/>
      <w:marTop w:val="0"/>
      <w:marBottom w:val="0"/>
      <w:divBdr>
        <w:top w:val="none" w:sz="0" w:space="0" w:color="auto"/>
        <w:left w:val="none" w:sz="0" w:space="0" w:color="auto"/>
        <w:bottom w:val="none" w:sz="0" w:space="0" w:color="auto"/>
        <w:right w:val="none" w:sz="0" w:space="0" w:color="auto"/>
      </w:divBdr>
    </w:div>
    <w:div w:id="25954127">
      <w:bodyDiv w:val="1"/>
      <w:marLeft w:val="0"/>
      <w:marRight w:val="0"/>
      <w:marTop w:val="0"/>
      <w:marBottom w:val="0"/>
      <w:divBdr>
        <w:top w:val="none" w:sz="0" w:space="0" w:color="auto"/>
        <w:left w:val="none" w:sz="0" w:space="0" w:color="auto"/>
        <w:bottom w:val="none" w:sz="0" w:space="0" w:color="auto"/>
        <w:right w:val="none" w:sz="0" w:space="0" w:color="auto"/>
      </w:divBdr>
    </w:div>
    <w:div w:id="26755211">
      <w:bodyDiv w:val="1"/>
      <w:marLeft w:val="0"/>
      <w:marRight w:val="0"/>
      <w:marTop w:val="0"/>
      <w:marBottom w:val="0"/>
      <w:divBdr>
        <w:top w:val="none" w:sz="0" w:space="0" w:color="auto"/>
        <w:left w:val="none" w:sz="0" w:space="0" w:color="auto"/>
        <w:bottom w:val="none" w:sz="0" w:space="0" w:color="auto"/>
        <w:right w:val="none" w:sz="0" w:space="0" w:color="auto"/>
      </w:divBdr>
    </w:div>
    <w:div w:id="30540871">
      <w:bodyDiv w:val="1"/>
      <w:marLeft w:val="0"/>
      <w:marRight w:val="0"/>
      <w:marTop w:val="0"/>
      <w:marBottom w:val="0"/>
      <w:divBdr>
        <w:top w:val="none" w:sz="0" w:space="0" w:color="auto"/>
        <w:left w:val="none" w:sz="0" w:space="0" w:color="auto"/>
        <w:bottom w:val="none" w:sz="0" w:space="0" w:color="auto"/>
        <w:right w:val="none" w:sz="0" w:space="0" w:color="auto"/>
      </w:divBdr>
    </w:div>
    <w:div w:id="39671497">
      <w:bodyDiv w:val="1"/>
      <w:marLeft w:val="0"/>
      <w:marRight w:val="0"/>
      <w:marTop w:val="0"/>
      <w:marBottom w:val="0"/>
      <w:divBdr>
        <w:top w:val="none" w:sz="0" w:space="0" w:color="auto"/>
        <w:left w:val="none" w:sz="0" w:space="0" w:color="auto"/>
        <w:bottom w:val="none" w:sz="0" w:space="0" w:color="auto"/>
        <w:right w:val="none" w:sz="0" w:space="0" w:color="auto"/>
      </w:divBdr>
    </w:div>
    <w:div w:id="43261275">
      <w:bodyDiv w:val="1"/>
      <w:marLeft w:val="0"/>
      <w:marRight w:val="0"/>
      <w:marTop w:val="0"/>
      <w:marBottom w:val="0"/>
      <w:divBdr>
        <w:top w:val="none" w:sz="0" w:space="0" w:color="auto"/>
        <w:left w:val="none" w:sz="0" w:space="0" w:color="auto"/>
        <w:bottom w:val="none" w:sz="0" w:space="0" w:color="auto"/>
        <w:right w:val="none" w:sz="0" w:space="0" w:color="auto"/>
      </w:divBdr>
    </w:div>
    <w:div w:id="47413804">
      <w:bodyDiv w:val="1"/>
      <w:marLeft w:val="0"/>
      <w:marRight w:val="0"/>
      <w:marTop w:val="0"/>
      <w:marBottom w:val="0"/>
      <w:divBdr>
        <w:top w:val="none" w:sz="0" w:space="0" w:color="auto"/>
        <w:left w:val="none" w:sz="0" w:space="0" w:color="auto"/>
        <w:bottom w:val="none" w:sz="0" w:space="0" w:color="auto"/>
        <w:right w:val="none" w:sz="0" w:space="0" w:color="auto"/>
      </w:divBdr>
    </w:div>
    <w:div w:id="51202731">
      <w:bodyDiv w:val="1"/>
      <w:marLeft w:val="0"/>
      <w:marRight w:val="0"/>
      <w:marTop w:val="0"/>
      <w:marBottom w:val="0"/>
      <w:divBdr>
        <w:top w:val="none" w:sz="0" w:space="0" w:color="auto"/>
        <w:left w:val="none" w:sz="0" w:space="0" w:color="auto"/>
        <w:bottom w:val="none" w:sz="0" w:space="0" w:color="auto"/>
        <w:right w:val="none" w:sz="0" w:space="0" w:color="auto"/>
      </w:divBdr>
    </w:div>
    <w:div w:id="56629237">
      <w:bodyDiv w:val="1"/>
      <w:marLeft w:val="0"/>
      <w:marRight w:val="0"/>
      <w:marTop w:val="0"/>
      <w:marBottom w:val="0"/>
      <w:divBdr>
        <w:top w:val="none" w:sz="0" w:space="0" w:color="auto"/>
        <w:left w:val="none" w:sz="0" w:space="0" w:color="auto"/>
        <w:bottom w:val="none" w:sz="0" w:space="0" w:color="auto"/>
        <w:right w:val="none" w:sz="0" w:space="0" w:color="auto"/>
      </w:divBdr>
    </w:div>
    <w:div w:id="57557247">
      <w:bodyDiv w:val="1"/>
      <w:marLeft w:val="0"/>
      <w:marRight w:val="0"/>
      <w:marTop w:val="0"/>
      <w:marBottom w:val="0"/>
      <w:divBdr>
        <w:top w:val="none" w:sz="0" w:space="0" w:color="auto"/>
        <w:left w:val="none" w:sz="0" w:space="0" w:color="auto"/>
        <w:bottom w:val="none" w:sz="0" w:space="0" w:color="auto"/>
        <w:right w:val="none" w:sz="0" w:space="0" w:color="auto"/>
      </w:divBdr>
    </w:div>
    <w:div w:id="60712273">
      <w:bodyDiv w:val="1"/>
      <w:marLeft w:val="0"/>
      <w:marRight w:val="0"/>
      <w:marTop w:val="0"/>
      <w:marBottom w:val="0"/>
      <w:divBdr>
        <w:top w:val="none" w:sz="0" w:space="0" w:color="auto"/>
        <w:left w:val="none" w:sz="0" w:space="0" w:color="auto"/>
        <w:bottom w:val="none" w:sz="0" w:space="0" w:color="auto"/>
        <w:right w:val="none" w:sz="0" w:space="0" w:color="auto"/>
      </w:divBdr>
    </w:div>
    <w:div w:id="64493062">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67072280">
      <w:bodyDiv w:val="1"/>
      <w:marLeft w:val="0"/>
      <w:marRight w:val="0"/>
      <w:marTop w:val="0"/>
      <w:marBottom w:val="0"/>
      <w:divBdr>
        <w:top w:val="none" w:sz="0" w:space="0" w:color="auto"/>
        <w:left w:val="none" w:sz="0" w:space="0" w:color="auto"/>
        <w:bottom w:val="none" w:sz="0" w:space="0" w:color="auto"/>
        <w:right w:val="none" w:sz="0" w:space="0" w:color="auto"/>
      </w:divBdr>
    </w:div>
    <w:div w:id="73283124">
      <w:bodyDiv w:val="1"/>
      <w:marLeft w:val="0"/>
      <w:marRight w:val="0"/>
      <w:marTop w:val="0"/>
      <w:marBottom w:val="0"/>
      <w:divBdr>
        <w:top w:val="none" w:sz="0" w:space="0" w:color="auto"/>
        <w:left w:val="none" w:sz="0" w:space="0" w:color="auto"/>
        <w:bottom w:val="none" w:sz="0" w:space="0" w:color="auto"/>
        <w:right w:val="none" w:sz="0" w:space="0" w:color="auto"/>
      </w:divBdr>
    </w:div>
    <w:div w:id="75443392">
      <w:bodyDiv w:val="1"/>
      <w:marLeft w:val="0"/>
      <w:marRight w:val="0"/>
      <w:marTop w:val="0"/>
      <w:marBottom w:val="0"/>
      <w:divBdr>
        <w:top w:val="none" w:sz="0" w:space="0" w:color="auto"/>
        <w:left w:val="none" w:sz="0" w:space="0" w:color="auto"/>
        <w:bottom w:val="none" w:sz="0" w:space="0" w:color="auto"/>
        <w:right w:val="none" w:sz="0" w:space="0" w:color="auto"/>
      </w:divBdr>
    </w:div>
    <w:div w:id="75831237">
      <w:bodyDiv w:val="1"/>
      <w:marLeft w:val="0"/>
      <w:marRight w:val="0"/>
      <w:marTop w:val="0"/>
      <w:marBottom w:val="0"/>
      <w:divBdr>
        <w:top w:val="none" w:sz="0" w:space="0" w:color="auto"/>
        <w:left w:val="none" w:sz="0" w:space="0" w:color="auto"/>
        <w:bottom w:val="none" w:sz="0" w:space="0" w:color="auto"/>
        <w:right w:val="none" w:sz="0" w:space="0" w:color="auto"/>
      </w:divBdr>
    </w:div>
    <w:div w:id="75905516">
      <w:bodyDiv w:val="1"/>
      <w:marLeft w:val="0"/>
      <w:marRight w:val="0"/>
      <w:marTop w:val="0"/>
      <w:marBottom w:val="0"/>
      <w:divBdr>
        <w:top w:val="none" w:sz="0" w:space="0" w:color="auto"/>
        <w:left w:val="none" w:sz="0" w:space="0" w:color="auto"/>
        <w:bottom w:val="none" w:sz="0" w:space="0" w:color="auto"/>
        <w:right w:val="none" w:sz="0" w:space="0" w:color="auto"/>
      </w:divBdr>
    </w:div>
    <w:div w:id="76757192">
      <w:bodyDiv w:val="1"/>
      <w:marLeft w:val="0"/>
      <w:marRight w:val="0"/>
      <w:marTop w:val="0"/>
      <w:marBottom w:val="0"/>
      <w:divBdr>
        <w:top w:val="none" w:sz="0" w:space="0" w:color="auto"/>
        <w:left w:val="none" w:sz="0" w:space="0" w:color="auto"/>
        <w:bottom w:val="none" w:sz="0" w:space="0" w:color="auto"/>
        <w:right w:val="none" w:sz="0" w:space="0" w:color="auto"/>
      </w:divBdr>
    </w:div>
    <w:div w:id="79722109">
      <w:bodyDiv w:val="1"/>
      <w:marLeft w:val="0"/>
      <w:marRight w:val="0"/>
      <w:marTop w:val="0"/>
      <w:marBottom w:val="0"/>
      <w:divBdr>
        <w:top w:val="none" w:sz="0" w:space="0" w:color="auto"/>
        <w:left w:val="none" w:sz="0" w:space="0" w:color="auto"/>
        <w:bottom w:val="none" w:sz="0" w:space="0" w:color="auto"/>
        <w:right w:val="none" w:sz="0" w:space="0" w:color="auto"/>
      </w:divBdr>
    </w:div>
    <w:div w:id="80755880">
      <w:bodyDiv w:val="1"/>
      <w:marLeft w:val="0"/>
      <w:marRight w:val="0"/>
      <w:marTop w:val="0"/>
      <w:marBottom w:val="0"/>
      <w:divBdr>
        <w:top w:val="none" w:sz="0" w:space="0" w:color="auto"/>
        <w:left w:val="none" w:sz="0" w:space="0" w:color="auto"/>
        <w:bottom w:val="none" w:sz="0" w:space="0" w:color="auto"/>
        <w:right w:val="none" w:sz="0" w:space="0" w:color="auto"/>
      </w:divBdr>
    </w:div>
    <w:div w:id="85882094">
      <w:bodyDiv w:val="1"/>
      <w:marLeft w:val="0"/>
      <w:marRight w:val="0"/>
      <w:marTop w:val="0"/>
      <w:marBottom w:val="0"/>
      <w:divBdr>
        <w:top w:val="none" w:sz="0" w:space="0" w:color="auto"/>
        <w:left w:val="none" w:sz="0" w:space="0" w:color="auto"/>
        <w:bottom w:val="none" w:sz="0" w:space="0" w:color="auto"/>
        <w:right w:val="none" w:sz="0" w:space="0" w:color="auto"/>
      </w:divBdr>
    </w:div>
    <w:div w:id="86730144">
      <w:bodyDiv w:val="1"/>
      <w:marLeft w:val="0"/>
      <w:marRight w:val="0"/>
      <w:marTop w:val="0"/>
      <w:marBottom w:val="0"/>
      <w:divBdr>
        <w:top w:val="none" w:sz="0" w:space="0" w:color="auto"/>
        <w:left w:val="none" w:sz="0" w:space="0" w:color="auto"/>
        <w:bottom w:val="none" w:sz="0" w:space="0" w:color="auto"/>
        <w:right w:val="none" w:sz="0" w:space="0" w:color="auto"/>
      </w:divBdr>
    </w:div>
    <w:div w:id="93287199">
      <w:bodyDiv w:val="1"/>
      <w:marLeft w:val="0"/>
      <w:marRight w:val="0"/>
      <w:marTop w:val="0"/>
      <w:marBottom w:val="0"/>
      <w:divBdr>
        <w:top w:val="none" w:sz="0" w:space="0" w:color="auto"/>
        <w:left w:val="none" w:sz="0" w:space="0" w:color="auto"/>
        <w:bottom w:val="none" w:sz="0" w:space="0" w:color="auto"/>
        <w:right w:val="none" w:sz="0" w:space="0" w:color="auto"/>
      </w:divBdr>
    </w:div>
    <w:div w:id="94373649">
      <w:bodyDiv w:val="1"/>
      <w:marLeft w:val="0"/>
      <w:marRight w:val="0"/>
      <w:marTop w:val="0"/>
      <w:marBottom w:val="0"/>
      <w:divBdr>
        <w:top w:val="none" w:sz="0" w:space="0" w:color="auto"/>
        <w:left w:val="none" w:sz="0" w:space="0" w:color="auto"/>
        <w:bottom w:val="none" w:sz="0" w:space="0" w:color="auto"/>
        <w:right w:val="none" w:sz="0" w:space="0" w:color="auto"/>
      </w:divBdr>
    </w:div>
    <w:div w:id="95833407">
      <w:bodyDiv w:val="1"/>
      <w:marLeft w:val="0"/>
      <w:marRight w:val="0"/>
      <w:marTop w:val="0"/>
      <w:marBottom w:val="0"/>
      <w:divBdr>
        <w:top w:val="none" w:sz="0" w:space="0" w:color="auto"/>
        <w:left w:val="none" w:sz="0" w:space="0" w:color="auto"/>
        <w:bottom w:val="none" w:sz="0" w:space="0" w:color="auto"/>
        <w:right w:val="none" w:sz="0" w:space="0" w:color="auto"/>
      </w:divBdr>
    </w:div>
    <w:div w:id="100414783">
      <w:bodyDiv w:val="1"/>
      <w:marLeft w:val="0"/>
      <w:marRight w:val="0"/>
      <w:marTop w:val="0"/>
      <w:marBottom w:val="0"/>
      <w:divBdr>
        <w:top w:val="none" w:sz="0" w:space="0" w:color="auto"/>
        <w:left w:val="none" w:sz="0" w:space="0" w:color="auto"/>
        <w:bottom w:val="none" w:sz="0" w:space="0" w:color="auto"/>
        <w:right w:val="none" w:sz="0" w:space="0" w:color="auto"/>
      </w:divBdr>
    </w:div>
    <w:div w:id="107705588">
      <w:bodyDiv w:val="1"/>
      <w:marLeft w:val="0"/>
      <w:marRight w:val="0"/>
      <w:marTop w:val="0"/>
      <w:marBottom w:val="0"/>
      <w:divBdr>
        <w:top w:val="none" w:sz="0" w:space="0" w:color="auto"/>
        <w:left w:val="none" w:sz="0" w:space="0" w:color="auto"/>
        <w:bottom w:val="none" w:sz="0" w:space="0" w:color="auto"/>
        <w:right w:val="none" w:sz="0" w:space="0" w:color="auto"/>
      </w:divBdr>
    </w:div>
    <w:div w:id="110053130">
      <w:bodyDiv w:val="1"/>
      <w:marLeft w:val="0"/>
      <w:marRight w:val="0"/>
      <w:marTop w:val="0"/>
      <w:marBottom w:val="0"/>
      <w:divBdr>
        <w:top w:val="none" w:sz="0" w:space="0" w:color="auto"/>
        <w:left w:val="none" w:sz="0" w:space="0" w:color="auto"/>
        <w:bottom w:val="none" w:sz="0" w:space="0" w:color="auto"/>
        <w:right w:val="none" w:sz="0" w:space="0" w:color="auto"/>
      </w:divBdr>
    </w:div>
    <w:div w:id="112094037">
      <w:bodyDiv w:val="1"/>
      <w:marLeft w:val="0"/>
      <w:marRight w:val="0"/>
      <w:marTop w:val="0"/>
      <w:marBottom w:val="0"/>
      <w:divBdr>
        <w:top w:val="none" w:sz="0" w:space="0" w:color="auto"/>
        <w:left w:val="none" w:sz="0" w:space="0" w:color="auto"/>
        <w:bottom w:val="none" w:sz="0" w:space="0" w:color="auto"/>
        <w:right w:val="none" w:sz="0" w:space="0" w:color="auto"/>
      </w:divBdr>
    </w:div>
    <w:div w:id="131139043">
      <w:bodyDiv w:val="1"/>
      <w:marLeft w:val="0"/>
      <w:marRight w:val="0"/>
      <w:marTop w:val="0"/>
      <w:marBottom w:val="0"/>
      <w:divBdr>
        <w:top w:val="none" w:sz="0" w:space="0" w:color="auto"/>
        <w:left w:val="none" w:sz="0" w:space="0" w:color="auto"/>
        <w:bottom w:val="none" w:sz="0" w:space="0" w:color="auto"/>
        <w:right w:val="none" w:sz="0" w:space="0" w:color="auto"/>
      </w:divBdr>
    </w:div>
    <w:div w:id="143932652">
      <w:bodyDiv w:val="1"/>
      <w:marLeft w:val="0"/>
      <w:marRight w:val="0"/>
      <w:marTop w:val="0"/>
      <w:marBottom w:val="0"/>
      <w:divBdr>
        <w:top w:val="none" w:sz="0" w:space="0" w:color="auto"/>
        <w:left w:val="none" w:sz="0" w:space="0" w:color="auto"/>
        <w:bottom w:val="none" w:sz="0" w:space="0" w:color="auto"/>
        <w:right w:val="none" w:sz="0" w:space="0" w:color="auto"/>
      </w:divBdr>
    </w:div>
    <w:div w:id="144903716">
      <w:bodyDiv w:val="1"/>
      <w:marLeft w:val="0"/>
      <w:marRight w:val="0"/>
      <w:marTop w:val="0"/>
      <w:marBottom w:val="0"/>
      <w:divBdr>
        <w:top w:val="none" w:sz="0" w:space="0" w:color="auto"/>
        <w:left w:val="none" w:sz="0" w:space="0" w:color="auto"/>
        <w:bottom w:val="none" w:sz="0" w:space="0" w:color="auto"/>
        <w:right w:val="none" w:sz="0" w:space="0" w:color="auto"/>
      </w:divBdr>
    </w:div>
    <w:div w:id="150679793">
      <w:bodyDiv w:val="1"/>
      <w:marLeft w:val="0"/>
      <w:marRight w:val="0"/>
      <w:marTop w:val="0"/>
      <w:marBottom w:val="0"/>
      <w:divBdr>
        <w:top w:val="none" w:sz="0" w:space="0" w:color="auto"/>
        <w:left w:val="none" w:sz="0" w:space="0" w:color="auto"/>
        <w:bottom w:val="none" w:sz="0" w:space="0" w:color="auto"/>
        <w:right w:val="none" w:sz="0" w:space="0" w:color="auto"/>
      </w:divBdr>
    </w:div>
    <w:div w:id="151719349">
      <w:bodyDiv w:val="1"/>
      <w:marLeft w:val="0"/>
      <w:marRight w:val="0"/>
      <w:marTop w:val="0"/>
      <w:marBottom w:val="0"/>
      <w:divBdr>
        <w:top w:val="none" w:sz="0" w:space="0" w:color="auto"/>
        <w:left w:val="none" w:sz="0" w:space="0" w:color="auto"/>
        <w:bottom w:val="none" w:sz="0" w:space="0" w:color="auto"/>
        <w:right w:val="none" w:sz="0" w:space="0" w:color="auto"/>
      </w:divBdr>
    </w:div>
    <w:div w:id="159195045">
      <w:bodyDiv w:val="1"/>
      <w:marLeft w:val="0"/>
      <w:marRight w:val="0"/>
      <w:marTop w:val="0"/>
      <w:marBottom w:val="0"/>
      <w:divBdr>
        <w:top w:val="none" w:sz="0" w:space="0" w:color="auto"/>
        <w:left w:val="none" w:sz="0" w:space="0" w:color="auto"/>
        <w:bottom w:val="none" w:sz="0" w:space="0" w:color="auto"/>
        <w:right w:val="none" w:sz="0" w:space="0" w:color="auto"/>
      </w:divBdr>
    </w:div>
    <w:div w:id="159781595">
      <w:bodyDiv w:val="1"/>
      <w:marLeft w:val="0"/>
      <w:marRight w:val="0"/>
      <w:marTop w:val="0"/>
      <w:marBottom w:val="0"/>
      <w:divBdr>
        <w:top w:val="none" w:sz="0" w:space="0" w:color="auto"/>
        <w:left w:val="none" w:sz="0" w:space="0" w:color="auto"/>
        <w:bottom w:val="none" w:sz="0" w:space="0" w:color="auto"/>
        <w:right w:val="none" w:sz="0" w:space="0" w:color="auto"/>
      </w:divBdr>
    </w:div>
    <w:div w:id="160899178">
      <w:bodyDiv w:val="1"/>
      <w:marLeft w:val="0"/>
      <w:marRight w:val="0"/>
      <w:marTop w:val="0"/>
      <w:marBottom w:val="0"/>
      <w:divBdr>
        <w:top w:val="none" w:sz="0" w:space="0" w:color="auto"/>
        <w:left w:val="none" w:sz="0" w:space="0" w:color="auto"/>
        <w:bottom w:val="none" w:sz="0" w:space="0" w:color="auto"/>
        <w:right w:val="none" w:sz="0" w:space="0" w:color="auto"/>
      </w:divBdr>
    </w:div>
    <w:div w:id="166408103">
      <w:bodyDiv w:val="1"/>
      <w:marLeft w:val="0"/>
      <w:marRight w:val="0"/>
      <w:marTop w:val="0"/>
      <w:marBottom w:val="0"/>
      <w:divBdr>
        <w:top w:val="none" w:sz="0" w:space="0" w:color="auto"/>
        <w:left w:val="none" w:sz="0" w:space="0" w:color="auto"/>
        <w:bottom w:val="none" w:sz="0" w:space="0" w:color="auto"/>
        <w:right w:val="none" w:sz="0" w:space="0" w:color="auto"/>
      </w:divBdr>
    </w:div>
    <w:div w:id="167451680">
      <w:bodyDiv w:val="1"/>
      <w:marLeft w:val="0"/>
      <w:marRight w:val="0"/>
      <w:marTop w:val="0"/>
      <w:marBottom w:val="0"/>
      <w:divBdr>
        <w:top w:val="none" w:sz="0" w:space="0" w:color="auto"/>
        <w:left w:val="none" w:sz="0" w:space="0" w:color="auto"/>
        <w:bottom w:val="none" w:sz="0" w:space="0" w:color="auto"/>
        <w:right w:val="none" w:sz="0" w:space="0" w:color="auto"/>
      </w:divBdr>
    </w:div>
    <w:div w:id="169299172">
      <w:bodyDiv w:val="1"/>
      <w:marLeft w:val="0"/>
      <w:marRight w:val="0"/>
      <w:marTop w:val="0"/>
      <w:marBottom w:val="0"/>
      <w:divBdr>
        <w:top w:val="none" w:sz="0" w:space="0" w:color="auto"/>
        <w:left w:val="none" w:sz="0" w:space="0" w:color="auto"/>
        <w:bottom w:val="none" w:sz="0" w:space="0" w:color="auto"/>
        <w:right w:val="none" w:sz="0" w:space="0" w:color="auto"/>
      </w:divBdr>
    </w:div>
    <w:div w:id="169872343">
      <w:bodyDiv w:val="1"/>
      <w:marLeft w:val="0"/>
      <w:marRight w:val="0"/>
      <w:marTop w:val="0"/>
      <w:marBottom w:val="0"/>
      <w:divBdr>
        <w:top w:val="none" w:sz="0" w:space="0" w:color="auto"/>
        <w:left w:val="none" w:sz="0" w:space="0" w:color="auto"/>
        <w:bottom w:val="none" w:sz="0" w:space="0" w:color="auto"/>
        <w:right w:val="none" w:sz="0" w:space="0" w:color="auto"/>
      </w:divBdr>
    </w:div>
    <w:div w:id="173109816">
      <w:bodyDiv w:val="1"/>
      <w:marLeft w:val="0"/>
      <w:marRight w:val="0"/>
      <w:marTop w:val="0"/>
      <w:marBottom w:val="0"/>
      <w:divBdr>
        <w:top w:val="none" w:sz="0" w:space="0" w:color="auto"/>
        <w:left w:val="none" w:sz="0" w:space="0" w:color="auto"/>
        <w:bottom w:val="none" w:sz="0" w:space="0" w:color="auto"/>
        <w:right w:val="none" w:sz="0" w:space="0" w:color="auto"/>
      </w:divBdr>
    </w:div>
    <w:div w:id="180047680">
      <w:bodyDiv w:val="1"/>
      <w:marLeft w:val="0"/>
      <w:marRight w:val="0"/>
      <w:marTop w:val="0"/>
      <w:marBottom w:val="0"/>
      <w:divBdr>
        <w:top w:val="none" w:sz="0" w:space="0" w:color="auto"/>
        <w:left w:val="none" w:sz="0" w:space="0" w:color="auto"/>
        <w:bottom w:val="none" w:sz="0" w:space="0" w:color="auto"/>
        <w:right w:val="none" w:sz="0" w:space="0" w:color="auto"/>
      </w:divBdr>
    </w:div>
    <w:div w:id="183371652">
      <w:bodyDiv w:val="1"/>
      <w:marLeft w:val="0"/>
      <w:marRight w:val="0"/>
      <w:marTop w:val="0"/>
      <w:marBottom w:val="0"/>
      <w:divBdr>
        <w:top w:val="none" w:sz="0" w:space="0" w:color="auto"/>
        <w:left w:val="none" w:sz="0" w:space="0" w:color="auto"/>
        <w:bottom w:val="none" w:sz="0" w:space="0" w:color="auto"/>
        <w:right w:val="none" w:sz="0" w:space="0" w:color="auto"/>
      </w:divBdr>
    </w:div>
    <w:div w:id="183595704">
      <w:bodyDiv w:val="1"/>
      <w:marLeft w:val="0"/>
      <w:marRight w:val="0"/>
      <w:marTop w:val="0"/>
      <w:marBottom w:val="0"/>
      <w:divBdr>
        <w:top w:val="none" w:sz="0" w:space="0" w:color="auto"/>
        <w:left w:val="none" w:sz="0" w:space="0" w:color="auto"/>
        <w:bottom w:val="none" w:sz="0" w:space="0" w:color="auto"/>
        <w:right w:val="none" w:sz="0" w:space="0" w:color="auto"/>
      </w:divBdr>
    </w:div>
    <w:div w:id="190146065">
      <w:bodyDiv w:val="1"/>
      <w:marLeft w:val="0"/>
      <w:marRight w:val="0"/>
      <w:marTop w:val="0"/>
      <w:marBottom w:val="0"/>
      <w:divBdr>
        <w:top w:val="none" w:sz="0" w:space="0" w:color="auto"/>
        <w:left w:val="none" w:sz="0" w:space="0" w:color="auto"/>
        <w:bottom w:val="none" w:sz="0" w:space="0" w:color="auto"/>
        <w:right w:val="none" w:sz="0" w:space="0" w:color="auto"/>
      </w:divBdr>
    </w:div>
    <w:div w:id="190993520">
      <w:bodyDiv w:val="1"/>
      <w:marLeft w:val="0"/>
      <w:marRight w:val="0"/>
      <w:marTop w:val="0"/>
      <w:marBottom w:val="0"/>
      <w:divBdr>
        <w:top w:val="none" w:sz="0" w:space="0" w:color="auto"/>
        <w:left w:val="none" w:sz="0" w:space="0" w:color="auto"/>
        <w:bottom w:val="none" w:sz="0" w:space="0" w:color="auto"/>
        <w:right w:val="none" w:sz="0" w:space="0" w:color="auto"/>
      </w:divBdr>
    </w:div>
    <w:div w:id="191118544">
      <w:bodyDiv w:val="1"/>
      <w:marLeft w:val="0"/>
      <w:marRight w:val="0"/>
      <w:marTop w:val="0"/>
      <w:marBottom w:val="0"/>
      <w:divBdr>
        <w:top w:val="none" w:sz="0" w:space="0" w:color="auto"/>
        <w:left w:val="none" w:sz="0" w:space="0" w:color="auto"/>
        <w:bottom w:val="none" w:sz="0" w:space="0" w:color="auto"/>
        <w:right w:val="none" w:sz="0" w:space="0" w:color="auto"/>
      </w:divBdr>
    </w:div>
    <w:div w:id="194390688">
      <w:bodyDiv w:val="1"/>
      <w:marLeft w:val="0"/>
      <w:marRight w:val="0"/>
      <w:marTop w:val="0"/>
      <w:marBottom w:val="0"/>
      <w:divBdr>
        <w:top w:val="none" w:sz="0" w:space="0" w:color="auto"/>
        <w:left w:val="none" w:sz="0" w:space="0" w:color="auto"/>
        <w:bottom w:val="none" w:sz="0" w:space="0" w:color="auto"/>
        <w:right w:val="none" w:sz="0" w:space="0" w:color="auto"/>
      </w:divBdr>
    </w:div>
    <w:div w:id="194852466">
      <w:bodyDiv w:val="1"/>
      <w:marLeft w:val="0"/>
      <w:marRight w:val="0"/>
      <w:marTop w:val="0"/>
      <w:marBottom w:val="0"/>
      <w:divBdr>
        <w:top w:val="none" w:sz="0" w:space="0" w:color="auto"/>
        <w:left w:val="none" w:sz="0" w:space="0" w:color="auto"/>
        <w:bottom w:val="none" w:sz="0" w:space="0" w:color="auto"/>
        <w:right w:val="none" w:sz="0" w:space="0" w:color="auto"/>
      </w:divBdr>
    </w:div>
    <w:div w:id="195898096">
      <w:bodyDiv w:val="1"/>
      <w:marLeft w:val="0"/>
      <w:marRight w:val="0"/>
      <w:marTop w:val="0"/>
      <w:marBottom w:val="0"/>
      <w:divBdr>
        <w:top w:val="none" w:sz="0" w:space="0" w:color="auto"/>
        <w:left w:val="none" w:sz="0" w:space="0" w:color="auto"/>
        <w:bottom w:val="none" w:sz="0" w:space="0" w:color="auto"/>
        <w:right w:val="none" w:sz="0" w:space="0" w:color="auto"/>
      </w:divBdr>
    </w:div>
    <w:div w:id="211844779">
      <w:bodyDiv w:val="1"/>
      <w:marLeft w:val="0"/>
      <w:marRight w:val="0"/>
      <w:marTop w:val="0"/>
      <w:marBottom w:val="0"/>
      <w:divBdr>
        <w:top w:val="none" w:sz="0" w:space="0" w:color="auto"/>
        <w:left w:val="none" w:sz="0" w:space="0" w:color="auto"/>
        <w:bottom w:val="none" w:sz="0" w:space="0" w:color="auto"/>
        <w:right w:val="none" w:sz="0" w:space="0" w:color="auto"/>
      </w:divBdr>
    </w:div>
    <w:div w:id="212892003">
      <w:bodyDiv w:val="1"/>
      <w:marLeft w:val="0"/>
      <w:marRight w:val="0"/>
      <w:marTop w:val="0"/>
      <w:marBottom w:val="0"/>
      <w:divBdr>
        <w:top w:val="none" w:sz="0" w:space="0" w:color="auto"/>
        <w:left w:val="none" w:sz="0" w:space="0" w:color="auto"/>
        <w:bottom w:val="none" w:sz="0" w:space="0" w:color="auto"/>
        <w:right w:val="none" w:sz="0" w:space="0" w:color="auto"/>
      </w:divBdr>
    </w:div>
    <w:div w:id="213085821">
      <w:bodyDiv w:val="1"/>
      <w:marLeft w:val="0"/>
      <w:marRight w:val="0"/>
      <w:marTop w:val="0"/>
      <w:marBottom w:val="0"/>
      <w:divBdr>
        <w:top w:val="none" w:sz="0" w:space="0" w:color="auto"/>
        <w:left w:val="none" w:sz="0" w:space="0" w:color="auto"/>
        <w:bottom w:val="none" w:sz="0" w:space="0" w:color="auto"/>
        <w:right w:val="none" w:sz="0" w:space="0" w:color="auto"/>
      </w:divBdr>
    </w:div>
    <w:div w:id="215245498">
      <w:bodyDiv w:val="1"/>
      <w:marLeft w:val="0"/>
      <w:marRight w:val="0"/>
      <w:marTop w:val="0"/>
      <w:marBottom w:val="0"/>
      <w:divBdr>
        <w:top w:val="none" w:sz="0" w:space="0" w:color="auto"/>
        <w:left w:val="none" w:sz="0" w:space="0" w:color="auto"/>
        <w:bottom w:val="none" w:sz="0" w:space="0" w:color="auto"/>
        <w:right w:val="none" w:sz="0" w:space="0" w:color="auto"/>
      </w:divBdr>
    </w:div>
    <w:div w:id="216599206">
      <w:bodyDiv w:val="1"/>
      <w:marLeft w:val="0"/>
      <w:marRight w:val="0"/>
      <w:marTop w:val="0"/>
      <w:marBottom w:val="0"/>
      <w:divBdr>
        <w:top w:val="none" w:sz="0" w:space="0" w:color="auto"/>
        <w:left w:val="none" w:sz="0" w:space="0" w:color="auto"/>
        <w:bottom w:val="none" w:sz="0" w:space="0" w:color="auto"/>
        <w:right w:val="none" w:sz="0" w:space="0" w:color="auto"/>
      </w:divBdr>
    </w:div>
    <w:div w:id="217472267">
      <w:bodyDiv w:val="1"/>
      <w:marLeft w:val="0"/>
      <w:marRight w:val="0"/>
      <w:marTop w:val="0"/>
      <w:marBottom w:val="0"/>
      <w:divBdr>
        <w:top w:val="none" w:sz="0" w:space="0" w:color="auto"/>
        <w:left w:val="none" w:sz="0" w:space="0" w:color="auto"/>
        <w:bottom w:val="none" w:sz="0" w:space="0" w:color="auto"/>
        <w:right w:val="none" w:sz="0" w:space="0" w:color="auto"/>
      </w:divBdr>
    </w:div>
    <w:div w:id="222259501">
      <w:bodyDiv w:val="1"/>
      <w:marLeft w:val="0"/>
      <w:marRight w:val="0"/>
      <w:marTop w:val="0"/>
      <w:marBottom w:val="0"/>
      <w:divBdr>
        <w:top w:val="none" w:sz="0" w:space="0" w:color="auto"/>
        <w:left w:val="none" w:sz="0" w:space="0" w:color="auto"/>
        <w:bottom w:val="none" w:sz="0" w:space="0" w:color="auto"/>
        <w:right w:val="none" w:sz="0" w:space="0" w:color="auto"/>
      </w:divBdr>
    </w:div>
    <w:div w:id="225143246">
      <w:bodyDiv w:val="1"/>
      <w:marLeft w:val="0"/>
      <w:marRight w:val="0"/>
      <w:marTop w:val="0"/>
      <w:marBottom w:val="0"/>
      <w:divBdr>
        <w:top w:val="none" w:sz="0" w:space="0" w:color="auto"/>
        <w:left w:val="none" w:sz="0" w:space="0" w:color="auto"/>
        <w:bottom w:val="none" w:sz="0" w:space="0" w:color="auto"/>
        <w:right w:val="none" w:sz="0" w:space="0" w:color="auto"/>
      </w:divBdr>
    </w:div>
    <w:div w:id="231698236">
      <w:bodyDiv w:val="1"/>
      <w:marLeft w:val="0"/>
      <w:marRight w:val="0"/>
      <w:marTop w:val="0"/>
      <w:marBottom w:val="0"/>
      <w:divBdr>
        <w:top w:val="none" w:sz="0" w:space="0" w:color="auto"/>
        <w:left w:val="none" w:sz="0" w:space="0" w:color="auto"/>
        <w:bottom w:val="none" w:sz="0" w:space="0" w:color="auto"/>
        <w:right w:val="none" w:sz="0" w:space="0" w:color="auto"/>
      </w:divBdr>
    </w:div>
    <w:div w:id="232735709">
      <w:bodyDiv w:val="1"/>
      <w:marLeft w:val="0"/>
      <w:marRight w:val="0"/>
      <w:marTop w:val="0"/>
      <w:marBottom w:val="0"/>
      <w:divBdr>
        <w:top w:val="none" w:sz="0" w:space="0" w:color="auto"/>
        <w:left w:val="none" w:sz="0" w:space="0" w:color="auto"/>
        <w:bottom w:val="none" w:sz="0" w:space="0" w:color="auto"/>
        <w:right w:val="none" w:sz="0" w:space="0" w:color="auto"/>
      </w:divBdr>
    </w:div>
    <w:div w:id="237177945">
      <w:bodyDiv w:val="1"/>
      <w:marLeft w:val="0"/>
      <w:marRight w:val="0"/>
      <w:marTop w:val="0"/>
      <w:marBottom w:val="0"/>
      <w:divBdr>
        <w:top w:val="none" w:sz="0" w:space="0" w:color="auto"/>
        <w:left w:val="none" w:sz="0" w:space="0" w:color="auto"/>
        <w:bottom w:val="none" w:sz="0" w:space="0" w:color="auto"/>
        <w:right w:val="none" w:sz="0" w:space="0" w:color="auto"/>
      </w:divBdr>
    </w:div>
    <w:div w:id="237598244">
      <w:bodyDiv w:val="1"/>
      <w:marLeft w:val="0"/>
      <w:marRight w:val="0"/>
      <w:marTop w:val="0"/>
      <w:marBottom w:val="0"/>
      <w:divBdr>
        <w:top w:val="none" w:sz="0" w:space="0" w:color="auto"/>
        <w:left w:val="none" w:sz="0" w:space="0" w:color="auto"/>
        <w:bottom w:val="none" w:sz="0" w:space="0" w:color="auto"/>
        <w:right w:val="none" w:sz="0" w:space="0" w:color="auto"/>
      </w:divBdr>
    </w:div>
    <w:div w:id="241527367">
      <w:bodyDiv w:val="1"/>
      <w:marLeft w:val="0"/>
      <w:marRight w:val="0"/>
      <w:marTop w:val="0"/>
      <w:marBottom w:val="0"/>
      <w:divBdr>
        <w:top w:val="none" w:sz="0" w:space="0" w:color="auto"/>
        <w:left w:val="none" w:sz="0" w:space="0" w:color="auto"/>
        <w:bottom w:val="none" w:sz="0" w:space="0" w:color="auto"/>
        <w:right w:val="none" w:sz="0" w:space="0" w:color="auto"/>
      </w:divBdr>
    </w:div>
    <w:div w:id="242839260">
      <w:bodyDiv w:val="1"/>
      <w:marLeft w:val="0"/>
      <w:marRight w:val="0"/>
      <w:marTop w:val="0"/>
      <w:marBottom w:val="0"/>
      <w:divBdr>
        <w:top w:val="none" w:sz="0" w:space="0" w:color="auto"/>
        <w:left w:val="none" w:sz="0" w:space="0" w:color="auto"/>
        <w:bottom w:val="none" w:sz="0" w:space="0" w:color="auto"/>
        <w:right w:val="none" w:sz="0" w:space="0" w:color="auto"/>
      </w:divBdr>
    </w:div>
    <w:div w:id="248538726">
      <w:bodyDiv w:val="1"/>
      <w:marLeft w:val="0"/>
      <w:marRight w:val="0"/>
      <w:marTop w:val="0"/>
      <w:marBottom w:val="0"/>
      <w:divBdr>
        <w:top w:val="none" w:sz="0" w:space="0" w:color="auto"/>
        <w:left w:val="none" w:sz="0" w:space="0" w:color="auto"/>
        <w:bottom w:val="none" w:sz="0" w:space="0" w:color="auto"/>
        <w:right w:val="none" w:sz="0" w:space="0" w:color="auto"/>
      </w:divBdr>
    </w:div>
    <w:div w:id="265041456">
      <w:bodyDiv w:val="1"/>
      <w:marLeft w:val="0"/>
      <w:marRight w:val="0"/>
      <w:marTop w:val="0"/>
      <w:marBottom w:val="0"/>
      <w:divBdr>
        <w:top w:val="none" w:sz="0" w:space="0" w:color="auto"/>
        <w:left w:val="none" w:sz="0" w:space="0" w:color="auto"/>
        <w:bottom w:val="none" w:sz="0" w:space="0" w:color="auto"/>
        <w:right w:val="none" w:sz="0" w:space="0" w:color="auto"/>
      </w:divBdr>
    </w:div>
    <w:div w:id="267541324">
      <w:bodyDiv w:val="1"/>
      <w:marLeft w:val="0"/>
      <w:marRight w:val="0"/>
      <w:marTop w:val="0"/>
      <w:marBottom w:val="0"/>
      <w:divBdr>
        <w:top w:val="none" w:sz="0" w:space="0" w:color="auto"/>
        <w:left w:val="none" w:sz="0" w:space="0" w:color="auto"/>
        <w:bottom w:val="none" w:sz="0" w:space="0" w:color="auto"/>
        <w:right w:val="none" w:sz="0" w:space="0" w:color="auto"/>
      </w:divBdr>
    </w:div>
    <w:div w:id="276496924">
      <w:bodyDiv w:val="1"/>
      <w:marLeft w:val="0"/>
      <w:marRight w:val="0"/>
      <w:marTop w:val="0"/>
      <w:marBottom w:val="0"/>
      <w:divBdr>
        <w:top w:val="none" w:sz="0" w:space="0" w:color="auto"/>
        <w:left w:val="none" w:sz="0" w:space="0" w:color="auto"/>
        <w:bottom w:val="none" w:sz="0" w:space="0" w:color="auto"/>
        <w:right w:val="none" w:sz="0" w:space="0" w:color="auto"/>
      </w:divBdr>
    </w:div>
    <w:div w:id="282199365">
      <w:bodyDiv w:val="1"/>
      <w:marLeft w:val="0"/>
      <w:marRight w:val="0"/>
      <w:marTop w:val="0"/>
      <w:marBottom w:val="0"/>
      <w:divBdr>
        <w:top w:val="none" w:sz="0" w:space="0" w:color="auto"/>
        <w:left w:val="none" w:sz="0" w:space="0" w:color="auto"/>
        <w:bottom w:val="none" w:sz="0" w:space="0" w:color="auto"/>
        <w:right w:val="none" w:sz="0" w:space="0" w:color="auto"/>
      </w:divBdr>
    </w:div>
    <w:div w:id="287712110">
      <w:bodyDiv w:val="1"/>
      <w:marLeft w:val="0"/>
      <w:marRight w:val="0"/>
      <w:marTop w:val="0"/>
      <w:marBottom w:val="0"/>
      <w:divBdr>
        <w:top w:val="none" w:sz="0" w:space="0" w:color="auto"/>
        <w:left w:val="none" w:sz="0" w:space="0" w:color="auto"/>
        <w:bottom w:val="none" w:sz="0" w:space="0" w:color="auto"/>
        <w:right w:val="none" w:sz="0" w:space="0" w:color="auto"/>
      </w:divBdr>
    </w:div>
    <w:div w:id="292105506">
      <w:bodyDiv w:val="1"/>
      <w:marLeft w:val="0"/>
      <w:marRight w:val="0"/>
      <w:marTop w:val="0"/>
      <w:marBottom w:val="0"/>
      <w:divBdr>
        <w:top w:val="none" w:sz="0" w:space="0" w:color="auto"/>
        <w:left w:val="none" w:sz="0" w:space="0" w:color="auto"/>
        <w:bottom w:val="none" w:sz="0" w:space="0" w:color="auto"/>
        <w:right w:val="none" w:sz="0" w:space="0" w:color="auto"/>
      </w:divBdr>
    </w:div>
    <w:div w:id="299726632">
      <w:bodyDiv w:val="1"/>
      <w:marLeft w:val="0"/>
      <w:marRight w:val="0"/>
      <w:marTop w:val="0"/>
      <w:marBottom w:val="0"/>
      <w:divBdr>
        <w:top w:val="none" w:sz="0" w:space="0" w:color="auto"/>
        <w:left w:val="none" w:sz="0" w:space="0" w:color="auto"/>
        <w:bottom w:val="none" w:sz="0" w:space="0" w:color="auto"/>
        <w:right w:val="none" w:sz="0" w:space="0" w:color="auto"/>
      </w:divBdr>
    </w:div>
    <w:div w:id="307327156">
      <w:bodyDiv w:val="1"/>
      <w:marLeft w:val="0"/>
      <w:marRight w:val="0"/>
      <w:marTop w:val="0"/>
      <w:marBottom w:val="0"/>
      <w:divBdr>
        <w:top w:val="none" w:sz="0" w:space="0" w:color="auto"/>
        <w:left w:val="none" w:sz="0" w:space="0" w:color="auto"/>
        <w:bottom w:val="none" w:sz="0" w:space="0" w:color="auto"/>
        <w:right w:val="none" w:sz="0" w:space="0" w:color="auto"/>
      </w:divBdr>
    </w:div>
    <w:div w:id="325130452">
      <w:bodyDiv w:val="1"/>
      <w:marLeft w:val="0"/>
      <w:marRight w:val="0"/>
      <w:marTop w:val="0"/>
      <w:marBottom w:val="0"/>
      <w:divBdr>
        <w:top w:val="none" w:sz="0" w:space="0" w:color="auto"/>
        <w:left w:val="none" w:sz="0" w:space="0" w:color="auto"/>
        <w:bottom w:val="none" w:sz="0" w:space="0" w:color="auto"/>
        <w:right w:val="none" w:sz="0" w:space="0" w:color="auto"/>
      </w:divBdr>
    </w:div>
    <w:div w:id="326716868">
      <w:bodyDiv w:val="1"/>
      <w:marLeft w:val="0"/>
      <w:marRight w:val="0"/>
      <w:marTop w:val="0"/>
      <w:marBottom w:val="0"/>
      <w:divBdr>
        <w:top w:val="none" w:sz="0" w:space="0" w:color="auto"/>
        <w:left w:val="none" w:sz="0" w:space="0" w:color="auto"/>
        <w:bottom w:val="none" w:sz="0" w:space="0" w:color="auto"/>
        <w:right w:val="none" w:sz="0" w:space="0" w:color="auto"/>
      </w:divBdr>
    </w:div>
    <w:div w:id="333453672">
      <w:bodyDiv w:val="1"/>
      <w:marLeft w:val="0"/>
      <w:marRight w:val="0"/>
      <w:marTop w:val="0"/>
      <w:marBottom w:val="0"/>
      <w:divBdr>
        <w:top w:val="none" w:sz="0" w:space="0" w:color="auto"/>
        <w:left w:val="none" w:sz="0" w:space="0" w:color="auto"/>
        <w:bottom w:val="none" w:sz="0" w:space="0" w:color="auto"/>
        <w:right w:val="none" w:sz="0" w:space="0" w:color="auto"/>
      </w:divBdr>
    </w:div>
    <w:div w:id="342782592">
      <w:bodyDiv w:val="1"/>
      <w:marLeft w:val="0"/>
      <w:marRight w:val="0"/>
      <w:marTop w:val="0"/>
      <w:marBottom w:val="0"/>
      <w:divBdr>
        <w:top w:val="none" w:sz="0" w:space="0" w:color="auto"/>
        <w:left w:val="none" w:sz="0" w:space="0" w:color="auto"/>
        <w:bottom w:val="none" w:sz="0" w:space="0" w:color="auto"/>
        <w:right w:val="none" w:sz="0" w:space="0" w:color="auto"/>
      </w:divBdr>
    </w:div>
    <w:div w:id="344981627">
      <w:bodyDiv w:val="1"/>
      <w:marLeft w:val="0"/>
      <w:marRight w:val="0"/>
      <w:marTop w:val="0"/>
      <w:marBottom w:val="0"/>
      <w:divBdr>
        <w:top w:val="none" w:sz="0" w:space="0" w:color="auto"/>
        <w:left w:val="none" w:sz="0" w:space="0" w:color="auto"/>
        <w:bottom w:val="none" w:sz="0" w:space="0" w:color="auto"/>
        <w:right w:val="none" w:sz="0" w:space="0" w:color="auto"/>
      </w:divBdr>
    </w:div>
    <w:div w:id="353657584">
      <w:bodyDiv w:val="1"/>
      <w:marLeft w:val="0"/>
      <w:marRight w:val="0"/>
      <w:marTop w:val="0"/>
      <w:marBottom w:val="0"/>
      <w:divBdr>
        <w:top w:val="none" w:sz="0" w:space="0" w:color="auto"/>
        <w:left w:val="none" w:sz="0" w:space="0" w:color="auto"/>
        <w:bottom w:val="none" w:sz="0" w:space="0" w:color="auto"/>
        <w:right w:val="none" w:sz="0" w:space="0" w:color="auto"/>
      </w:divBdr>
    </w:div>
    <w:div w:id="353925999">
      <w:bodyDiv w:val="1"/>
      <w:marLeft w:val="0"/>
      <w:marRight w:val="0"/>
      <w:marTop w:val="0"/>
      <w:marBottom w:val="0"/>
      <w:divBdr>
        <w:top w:val="none" w:sz="0" w:space="0" w:color="auto"/>
        <w:left w:val="none" w:sz="0" w:space="0" w:color="auto"/>
        <w:bottom w:val="none" w:sz="0" w:space="0" w:color="auto"/>
        <w:right w:val="none" w:sz="0" w:space="0" w:color="auto"/>
      </w:divBdr>
    </w:div>
    <w:div w:id="357703771">
      <w:bodyDiv w:val="1"/>
      <w:marLeft w:val="0"/>
      <w:marRight w:val="0"/>
      <w:marTop w:val="0"/>
      <w:marBottom w:val="0"/>
      <w:divBdr>
        <w:top w:val="none" w:sz="0" w:space="0" w:color="auto"/>
        <w:left w:val="none" w:sz="0" w:space="0" w:color="auto"/>
        <w:bottom w:val="none" w:sz="0" w:space="0" w:color="auto"/>
        <w:right w:val="none" w:sz="0" w:space="0" w:color="auto"/>
      </w:divBdr>
    </w:div>
    <w:div w:id="361983989">
      <w:bodyDiv w:val="1"/>
      <w:marLeft w:val="0"/>
      <w:marRight w:val="0"/>
      <w:marTop w:val="0"/>
      <w:marBottom w:val="0"/>
      <w:divBdr>
        <w:top w:val="none" w:sz="0" w:space="0" w:color="auto"/>
        <w:left w:val="none" w:sz="0" w:space="0" w:color="auto"/>
        <w:bottom w:val="none" w:sz="0" w:space="0" w:color="auto"/>
        <w:right w:val="none" w:sz="0" w:space="0" w:color="auto"/>
      </w:divBdr>
    </w:div>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363554266">
      <w:bodyDiv w:val="1"/>
      <w:marLeft w:val="0"/>
      <w:marRight w:val="0"/>
      <w:marTop w:val="0"/>
      <w:marBottom w:val="0"/>
      <w:divBdr>
        <w:top w:val="none" w:sz="0" w:space="0" w:color="auto"/>
        <w:left w:val="none" w:sz="0" w:space="0" w:color="auto"/>
        <w:bottom w:val="none" w:sz="0" w:space="0" w:color="auto"/>
        <w:right w:val="none" w:sz="0" w:space="0" w:color="auto"/>
      </w:divBdr>
    </w:div>
    <w:div w:id="364135654">
      <w:bodyDiv w:val="1"/>
      <w:marLeft w:val="0"/>
      <w:marRight w:val="0"/>
      <w:marTop w:val="0"/>
      <w:marBottom w:val="0"/>
      <w:divBdr>
        <w:top w:val="none" w:sz="0" w:space="0" w:color="auto"/>
        <w:left w:val="none" w:sz="0" w:space="0" w:color="auto"/>
        <w:bottom w:val="none" w:sz="0" w:space="0" w:color="auto"/>
        <w:right w:val="none" w:sz="0" w:space="0" w:color="auto"/>
      </w:divBdr>
    </w:div>
    <w:div w:id="366492068">
      <w:bodyDiv w:val="1"/>
      <w:marLeft w:val="0"/>
      <w:marRight w:val="0"/>
      <w:marTop w:val="0"/>
      <w:marBottom w:val="0"/>
      <w:divBdr>
        <w:top w:val="none" w:sz="0" w:space="0" w:color="auto"/>
        <w:left w:val="none" w:sz="0" w:space="0" w:color="auto"/>
        <w:bottom w:val="none" w:sz="0" w:space="0" w:color="auto"/>
        <w:right w:val="none" w:sz="0" w:space="0" w:color="auto"/>
      </w:divBdr>
    </w:div>
    <w:div w:id="377168381">
      <w:bodyDiv w:val="1"/>
      <w:marLeft w:val="0"/>
      <w:marRight w:val="0"/>
      <w:marTop w:val="0"/>
      <w:marBottom w:val="0"/>
      <w:divBdr>
        <w:top w:val="none" w:sz="0" w:space="0" w:color="auto"/>
        <w:left w:val="none" w:sz="0" w:space="0" w:color="auto"/>
        <w:bottom w:val="none" w:sz="0" w:space="0" w:color="auto"/>
        <w:right w:val="none" w:sz="0" w:space="0" w:color="auto"/>
      </w:divBdr>
    </w:div>
    <w:div w:id="379087885">
      <w:bodyDiv w:val="1"/>
      <w:marLeft w:val="0"/>
      <w:marRight w:val="0"/>
      <w:marTop w:val="0"/>
      <w:marBottom w:val="0"/>
      <w:divBdr>
        <w:top w:val="none" w:sz="0" w:space="0" w:color="auto"/>
        <w:left w:val="none" w:sz="0" w:space="0" w:color="auto"/>
        <w:bottom w:val="none" w:sz="0" w:space="0" w:color="auto"/>
        <w:right w:val="none" w:sz="0" w:space="0" w:color="auto"/>
      </w:divBdr>
    </w:div>
    <w:div w:id="379788231">
      <w:bodyDiv w:val="1"/>
      <w:marLeft w:val="0"/>
      <w:marRight w:val="0"/>
      <w:marTop w:val="0"/>
      <w:marBottom w:val="0"/>
      <w:divBdr>
        <w:top w:val="none" w:sz="0" w:space="0" w:color="auto"/>
        <w:left w:val="none" w:sz="0" w:space="0" w:color="auto"/>
        <w:bottom w:val="none" w:sz="0" w:space="0" w:color="auto"/>
        <w:right w:val="none" w:sz="0" w:space="0" w:color="auto"/>
      </w:divBdr>
    </w:div>
    <w:div w:id="382483157">
      <w:bodyDiv w:val="1"/>
      <w:marLeft w:val="0"/>
      <w:marRight w:val="0"/>
      <w:marTop w:val="0"/>
      <w:marBottom w:val="0"/>
      <w:divBdr>
        <w:top w:val="none" w:sz="0" w:space="0" w:color="auto"/>
        <w:left w:val="none" w:sz="0" w:space="0" w:color="auto"/>
        <w:bottom w:val="none" w:sz="0" w:space="0" w:color="auto"/>
        <w:right w:val="none" w:sz="0" w:space="0" w:color="auto"/>
      </w:divBdr>
    </w:div>
    <w:div w:id="389035486">
      <w:bodyDiv w:val="1"/>
      <w:marLeft w:val="0"/>
      <w:marRight w:val="0"/>
      <w:marTop w:val="0"/>
      <w:marBottom w:val="0"/>
      <w:divBdr>
        <w:top w:val="none" w:sz="0" w:space="0" w:color="auto"/>
        <w:left w:val="none" w:sz="0" w:space="0" w:color="auto"/>
        <w:bottom w:val="none" w:sz="0" w:space="0" w:color="auto"/>
        <w:right w:val="none" w:sz="0" w:space="0" w:color="auto"/>
      </w:divBdr>
    </w:div>
    <w:div w:id="389812850">
      <w:bodyDiv w:val="1"/>
      <w:marLeft w:val="0"/>
      <w:marRight w:val="0"/>
      <w:marTop w:val="0"/>
      <w:marBottom w:val="0"/>
      <w:divBdr>
        <w:top w:val="none" w:sz="0" w:space="0" w:color="auto"/>
        <w:left w:val="none" w:sz="0" w:space="0" w:color="auto"/>
        <w:bottom w:val="none" w:sz="0" w:space="0" w:color="auto"/>
        <w:right w:val="none" w:sz="0" w:space="0" w:color="auto"/>
      </w:divBdr>
    </w:div>
    <w:div w:id="390621316">
      <w:bodyDiv w:val="1"/>
      <w:marLeft w:val="0"/>
      <w:marRight w:val="0"/>
      <w:marTop w:val="0"/>
      <w:marBottom w:val="0"/>
      <w:divBdr>
        <w:top w:val="none" w:sz="0" w:space="0" w:color="auto"/>
        <w:left w:val="none" w:sz="0" w:space="0" w:color="auto"/>
        <w:bottom w:val="none" w:sz="0" w:space="0" w:color="auto"/>
        <w:right w:val="none" w:sz="0" w:space="0" w:color="auto"/>
      </w:divBdr>
    </w:div>
    <w:div w:id="391003966">
      <w:bodyDiv w:val="1"/>
      <w:marLeft w:val="0"/>
      <w:marRight w:val="0"/>
      <w:marTop w:val="0"/>
      <w:marBottom w:val="0"/>
      <w:divBdr>
        <w:top w:val="none" w:sz="0" w:space="0" w:color="auto"/>
        <w:left w:val="none" w:sz="0" w:space="0" w:color="auto"/>
        <w:bottom w:val="none" w:sz="0" w:space="0" w:color="auto"/>
        <w:right w:val="none" w:sz="0" w:space="0" w:color="auto"/>
      </w:divBdr>
    </w:div>
    <w:div w:id="403576859">
      <w:bodyDiv w:val="1"/>
      <w:marLeft w:val="0"/>
      <w:marRight w:val="0"/>
      <w:marTop w:val="0"/>
      <w:marBottom w:val="0"/>
      <w:divBdr>
        <w:top w:val="none" w:sz="0" w:space="0" w:color="auto"/>
        <w:left w:val="none" w:sz="0" w:space="0" w:color="auto"/>
        <w:bottom w:val="none" w:sz="0" w:space="0" w:color="auto"/>
        <w:right w:val="none" w:sz="0" w:space="0" w:color="auto"/>
      </w:divBdr>
    </w:div>
    <w:div w:id="404766612">
      <w:bodyDiv w:val="1"/>
      <w:marLeft w:val="0"/>
      <w:marRight w:val="0"/>
      <w:marTop w:val="0"/>
      <w:marBottom w:val="0"/>
      <w:divBdr>
        <w:top w:val="none" w:sz="0" w:space="0" w:color="auto"/>
        <w:left w:val="none" w:sz="0" w:space="0" w:color="auto"/>
        <w:bottom w:val="none" w:sz="0" w:space="0" w:color="auto"/>
        <w:right w:val="none" w:sz="0" w:space="0" w:color="auto"/>
      </w:divBdr>
    </w:div>
    <w:div w:id="408386602">
      <w:bodyDiv w:val="1"/>
      <w:marLeft w:val="0"/>
      <w:marRight w:val="0"/>
      <w:marTop w:val="0"/>
      <w:marBottom w:val="0"/>
      <w:divBdr>
        <w:top w:val="none" w:sz="0" w:space="0" w:color="auto"/>
        <w:left w:val="none" w:sz="0" w:space="0" w:color="auto"/>
        <w:bottom w:val="none" w:sz="0" w:space="0" w:color="auto"/>
        <w:right w:val="none" w:sz="0" w:space="0" w:color="auto"/>
      </w:divBdr>
    </w:div>
    <w:div w:id="408845196">
      <w:bodyDiv w:val="1"/>
      <w:marLeft w:val="0"/>
      <w:marRight w:val="0"/>
      <w:marTop w:val="0"/>
      <w:marBottom w:val="0"/>
      <w:divBdr>
        <w:top w:val="none" w:sz="0" w:space="0" w:color="auto"/>
        <w:left w:val="none" w:sz="0" w:space="0" w:color="auto"/>
        <w:bottom w:val="none" w:sz="0" w:space="0" w:color="auto"/>
        <w:right w:val="none" w:sz="0" w:space="0" w:color="auto"/>
      </w:divBdr>
    </w:div>
    <w:div w:id="420639947">
      <w:bodyDiv w:val="1"/>
      <w:marLeft w:val="0"/>
      <w:marRight w:val="0"/>
      <w:marTop w:val="0"/>
      <w:marBottom w:val="0"/>
      <w:divBdr>
        <w:top w:val="none" w:sz="0" w:space="0" w:color="auto"/>
        <w:left w:val="none" w:sz="0" w:space="0" w:color="auto"/>
        <w:bottom w:val="none" w:sz="0" w:space="0" w:color="auto"/>
        <w:right w:val="none" w:sz="0" w:space="0" w:color="auto"/>
      </w:divBdr>
    </w:div>
    <w:div w:id="438257658">
      <w:bodyDiv w:val="1"/>
      <w:marLeft w:val="0"/>
      <w:marRight w:val="0"/>
      <w:marTop w:val="0"/>
      <w:marBottom w:val="0"/>
      <w:divBdr>
        <w:top w:val="none" w:sz="0" w:space="0" w:color="auto"/>
        <w:left w:val="none" w:sz="0" w:space="0" w:color="auto"/>
        <w:bottom w:val="none" w:sz="0" w:space="0" w:color="auto"/>
        <w:right w:val="none" w:sz="0" w:space="0" w:color="auto"/>
      </w:divBdr>
    </w:div>
    <w:div w:id="439181141">
      <w:bodyDiv w:val="1"/>
      <w:marLeft w:val="0"/>
      <w:marRight w:val="0"/>
      <w:marTop w:val="0"/>
      <w:marBottom w:val="0"/>
      <w:divBdr>
        <w:top w:val="none" w:sz="0" w:space="0" w:color="auto"/>
        <w:left w:val="none" w:sz="0" w:space="0" w:color="auto"/>
        <w:bottom w:val="none" w:sz="0" w:space="0" w:color="auto"/>
        <w:right w:val="none" w:sz="0" w:space="0" w:color="auto"/>
      </w:divBdr>
    </w:div>
    <w:div w:id="440758466">
      <w:bodyDiv w:val="1"/>
      <w:marLeft w:val="0"/>
      <w:marRight w:val="0"/>
      <w:marTop w:val="0"/>
      <w:marBottom w:val="0"/>
      <w:divBdr>
        <w:top w:val="none" w:sz="0" w:space="0" w:color="auto"/>
        <w:left w:val="none" w:sz="0" w:space="0" w:color="auto"/>
        <w:bottom w:val="none" w:sz="0" w:space="0" w:color="auto"/>
        <w:right w:val="none" w:sz="0" w:space="0" w:color="auto"/>
      </w:divBdr>
    </w:div>
    <w:div w:id="442767982">
      <w:bodyDiv w:val="1"/>
      <w:marLeft w:val="0"/>
      <w:marRight w:val="0"/>
      <w:marTop w:val="0"/>
      <w:marBottom w:val="0"/>
      <w:divBdr>
        <w:top w:val="none" w:sz="0" w:space="0" w:color="auto"/>
        <w:left w:val="none" w:sz="0" w:space="0" w:color="auto"/>
        <w:bottom w:val="none" w:sz="0" w:space="0" w:color="auto"/>
        <w:right w:val="none" w:sz="0" w:space="0" w:color="auto"/>
      </w:divBdr>
    </w:div>
    <w:div w:id="446239597">
      <w:bodyDiv w:val="1"/>
      <w:marLeft w:val="0"/>
      <w:marRight w:val="0"/>
      <w:marTop w:val="0"/>
      <w:marBottom w:val="0"/>
      <w:divBdr>
        <w:top w:val="none" w:sz="0" w:space="0" w:color="auto"/>
        <w:left w:val="none" w:sz="0" w:space="0" w:color="auto"/>
        <w:bottom w:val="none" w:sz="0" w:space="0" w:color="auto"/>
        <w:right w:val="none" w:sz="0" w:space="0" w:color="auto"/>
      </w:divBdr>
    </w:div>
    <w:div w:id="449977535">
      <w:bodyDiv w:val="1"/>
      <w:marLeft w:val="0"/>
      <w:marRight w:val="0"/>
      <w:marTop w:val="0"/>
      <w:marBottom w:val="0"/>
      <w:divBdr>
        <w:top w:val="none" w:sz="0" w:space="0" w:color="auto"/>
        <w:left w:val="none" w:sz="0" w:space="0" w:color="auto"/>
        <w:bottom w:val="none" w:sz="0" w:space="0" w:color="auto"/>
        <w:right w:val="none" w:sz="0" w:space="0" w:color="auto"/>
      </w:divBdr>
    </w:div>
    <w:div w:id="453062724">
      <w:bodyDiv w:val="1"/>
      <w:marLeft w:val="0"/>
      <w:marRight w:val="0"/>
      <w:marTop w:val="0"/>
      <w:marBottom w:val="0"/>
      <w:divBdr>
        <w:top w:val="none" w:sz="0" w:space="0" w:color="auto"/>
        <w:left w:val="none" w:sz="0" w:space="0" w:color="auto"/>
        <w:bottom w:val="none" w:sz="0" w:space="0" w:color="auto"/>
        <w:right w:val="none" w:sz="0" w:space="0" w:color="auto"/>
      </w:divBdr>
    </w:div>
    <w:div w:id="453334272">
      <w:bodyDiv w:val="1"/>
      <w:marLeft w:val="0"/>
      <w:marRight w:val="0"/>
      <w:marTop w:val="0"/>
      <w:marBottom w:val="0"/>
      <w:divBdr>
        <w:top w:val="none" w:sz="0" w:space="0" w:color="auto"/>
        <w:left w:val="none" w:sz="0" w:space="0" w:color="auto"/>
        <w:bottom w:val="none" w:sz="0" w:space="0" w:color="auto"/>
        <w:right w:val="none" w:sz="0" w:space="0" w:color="auto"/>
      </w:divBdr>
    </w:div>
    <w:div w:id="462117712">
      <w:bodyDiv w:val="1"/>
      <w:marLeft w:val="0"/>
      <w:marRight w:val="0"/>
      <w:marTop w:val="0"/>
      <w:marBottom w:val="0"/>
      <w:divBdr>
        <w:top w:val="none" w:sz="0" w:space="0" w:color="auto"/>
        <w:left w:val="none" w:sz="0" w:space="0" w:color="auto"/>
        <w:bottom w:val="none" w:sz="0" w:space="0" w:color="auto"/>
        <w:right w:val="none" w:sz="0" w:space="0" w:color="auto"/>
      </w:divBdr>
    </w:div>
    <w:div w:id="463699588">
      <w:bodyDiv w:val="1"/>
      <w:marLeft w:val="0"/>
      <w:marRight w:val="0"/>
      <w:marTop w:val="0"/>
      <w:marBottom w:val="0"/>
      <w:divBdr>
        <w:top w:val="none" w:sz="0" w:space="0" w:color="auto"/>
        <w:left w:val="none" w:sz="0" w:space="0" w:color="auto"/>
        <w:bottom w:val="none" w:sz="0" w:space="0" w:color="auto"/>
        <w:right w:val="none" w:sz="0" w:space="0" w:color="auto"/>
      </w:divBdr>
    </w:div>
    <w:div w:id="467866605">
      <w:bodyDiv w:val="1"/>
      <w:marLeft w:val="0"/>
      <w:marRight w:val="0"/>
      <w:marTop w:val="0"/>
      <w:marBottom w:val="0"/>
      <w:divBdr>
        <w:top w:val="none" w:sz="0" w:space="0" w:color="auto"/>
        <w:left w:val="none" w:sz="0" w:space="0" w:color="auto"/>
        <w:bottom w:val="none" w:sz="0" w:space="0" w:color="auto"/>
        <w:right w:val="none" w:sz="0" w:space="0" w:color="auto"/>
      </w:divBdr>
    </w:div>
    <w:div w:id="471023359">
      <w:bodyDiv w:val="1"/>
      <w:marLeft w:val="0"/>
      <w:marRight w:val="0"/>
      <w:marTop w:val="0"/>
      <w:marBottom w:val="0"/>
      <w:divBdr>
        <w:top w:val="none" w:sz="0" w:space="0" w:color="auto"/>
        <w:left w:val="none" w:sz="0" w:space="0" w:color="auto"/>
        <w:bottom w:val="none" w:sz="0" w:space="0" w:color="auto"/>
        <w:right w:val="none" w:sz="0" w:space="0" w:color="auto"/>
      </w:divBdr>
    </w:div>
    <w:div w:id="475420624">
      <w:bodyDiv w:val="1"/>
      <w:marLeft w:val="0"/>
      <w:marRight w:val="0"/>
      <w:marTop w:val="0"/>
      <w:marBottom w:val="0"/>
      <w:divBdr>
        <w:top w:val="none" w:sz="0" w:space="0" w:color="auto"/>
        <w:left w:val="none" w:sz="0" w:space="0" w:color="auto"/>
        <w:bottom w:val="none" w:sz="0" w:space="0" w:color="auto"/>
        <w:right w:val="none" w:sz="0" w:space="0" w:color="auto"/>
      </w:divBdr>
    </w:div>
    <w:div w:id="480583987">
      <w:bodyDiv w:val="1"/>
      <w:marLeft w:val="0"/>
      <w:marRight w:val="0"/>
      <w:marTop w:val="0"/>
      <w:marBottom w:val="0"/>
      <w:divBdr>
        <w:top w:val="none" w:sz="0" w:space="0" w:color="auto"/>
        <w:left w:val="none" w:sz="0" w:space="0" w:color="auto"/>
        <w:bottom w:val="none" w:sz="0" w:space="0" w:color="auto"/>
        <w:right w:val="none" w:sz="0" w:space="0" w:color="auto"/>
      </w:divBdr>
    </w:div>
    <w:div w:id="481821500">
      <w:bodyDiv w:val="1"/>
      <w:marLeft w:val="0"/>
      <w:marRight w:val="0"/>
      <w:marTop w:val="0"/>
      <w:marBottom w:val="0"/>
      <w:divBdr>
        <w:top w:val="none" w:sz="0" w:space="0" w:color="auto"/>
        <w:left w:val="none" w:sz="0" w:space="0" w:color="auto"/>
        <w:bottom w:val="none" w:sz="0" w:space="0" w:color="auto"/>
        <w:right w:val="none" w:sz="0" w:space="0" w:color="auto"/>
      </w:divBdr>
    </w:div>
    <w:div w:id="483201419">
      <w:bodyDiv w:val="1"/>
      <w:marLeft w:val="0"/>
      <w:marRight w:val="0"/>
      <w:marTop w:val="0"/>
      <w:marBottom w:val="0"/>
      <w:divBdr>
        <w:top w:val="none" w:sz="0" w:space="0" w:color="auto"/>
        <w:left w:val="none" w:sz="0" w:space="0" w:color="auto"/>
        <w:bottom w:val="none" w:sz="0" w:space="0" w:color="auto"/>
        <w:right w:val="none" w:sz="0" w:space="0" w:color="auto"/>
      </w:divBdr>
    </w:div>
    <w:div w:id="486482854">
      <w:bodyDiv w:val="1"/>
      <w:marLeft w:val="0"/>
      <w:marRight w:val="0"/>
      <w:marTop w:val="0"/>
      <w:marBottom w:val="0"/>
      <w:divBdr>
        <w:top w:val="none" w:sz="0" w:space="0" w:color="auto"/>
        <w:left w:val="none" w:sz="0" w:space="0" w:color="auto"/>
        <w:bottom w:val="none" w:sz="0" w:space="0" w:color="auto"/>
        <w:right w:val="none" w:sz="0" w:space="0" w:color="auto"/>
      </w:divBdr>
    </w:div>
    <w:div w:id="486899664">
      <w:bodyDiv w:val="1"/>
      <w:marLeft w:val="0"/>
      <w:marRight w:val="0"/>
      <w:marTop w:val="0"/>
      <w:marBottom w:val="0"/>
      <w:divBdr>
        <w:top w:val="none" w:sz="0" w:space="0" w:color="auto"/>
        <w:left w:val="none" w:sz="0" w:space="0" w:color="auto"/>
        <w:bottom w:val="none" w:sz="0" w:space="0" w:color="auto"/>
        <w:right w:val="none" w:sz="0" w:space="0" w:color="auto"/>
      </w:divBdr>
    </w:div>
    <w:div w:id="492452657">
      <w:bodyDiv w:val="1"/>
      <w:marLeft w:val="0"/>
      <w:marRight w:val="0"/>
      <w:marTop w:val="0"/>
      <w:marBottom w:val="0"/>
      <w:divBdr>
        <w:top w:val="none" w:sz="0" w:space="0" w:color="auto"/>
        <w:left w:val="none" w:sz="0" w:space="0" w:color="auto"/>
        <w:bottom w:val="none" w:sz="0" w:space="0" w:color="auto"/>
        <w:right w:val="none" w:sz="0" w:space="0" w:color="auto"/>
      </w:divBdr>
    </w:div>
    <w:div w:id="495346684">
      <w:bodyDiv w:val="1"/>
      <w:marLeft w:val="0"/>
      <w:marRight w:val="0"/>
      <w:marTop w:val="0"/>
      <w:marBottom w:val="0"/>
      <w:divBdr>
        <w:top w:val="none" w:sz="0" w:space="0" w:color="auto"/>
        <w:left w:val="none" w:sz="0" w:space="0" w:color="auto"/>
        <w:bottom w:val="none" w:sz="0" w:space="0" w:color="auto"/>
        <w:right w:val="none" w:sz="0" w:space="0" w:color="auto"/>
      </w:divBdr>
    </w:div>
    <w:div w:id="496188186">
      <w:bodyDiv w:val="1"/>
      <w:marLeft w:val="0"/>
      <w:marRight w:val="0"/>
      <w:marTop w:val="0"/>
      <w:marBottom w:val="0"/>
      <w:divBdr>
        <w:top w:val="none" w:sz="0" w:space="0" w:color="auto"/>
        <w:left w:val="none" w:sz="0" w:space="0" w:color="auto"/>
        <w:bottom w:val="none" w:sz="0" w:space="0" w:color="auto"/>
        <w:right w:val="none" w:sz="0" w:space="0" w:color="auto"/>
      </w:divBdr>
    </w:div>
    <w:div w:id="499777755">
      <w:bodyDiv w:val="1"/>
      <w:marLeft w:val="0"/>
      <w:marRight w:val="0"/>
      <w:marTop w:val="0"/>
      <w:marBottom w:val="0"/>
      <w:divBdr>
        <w:top w:val="none" w:sz="0" w:space="0" w:color="auto"/>
        <w:left w:val="none" w:sz="0" w:space="0" w:color="auto"/>
        <w:bottom w:val="none" w:sz="0" w:space="0" w:color="auto"/>
        <w:right w:val="none" w:sz="0" w:space="0" w:color="auto"/>
      </w:divBdr>
    </w:div>
    <w:div w:id="502162198">
      <w:bodyDiv w:val="1"/>
      <w:marLeft w:val="0"/>
      <w:marRight w:val="0"/>
      <w:marTop w:val="0"/>
      <w:marBottom w:val="0"/>
      <w:divBdr>
        <w:top w:val="none" w:sz="0" w:space="0" w:color="auto"/>
        <w:left w:val="none" w:sz="0" w:space="0" w:color="auto"/>
        <w:bottom w:val="none" w:sz="0" w:space="0" w:color="auto"/>
        <w:right w:val="none" w:sz="0" w:space="0" w:color="auto"/>
      </w:divBdr>
    </w:div>
    <w:div w:id="503475883">
      <w:bodyDiv w:val="1"/>
      <w:marLeft w:val="0"/>
      <w:marRight w:val="0"/>
      <w:marTop w:val="0"/>
      <w:marBottom w:val="0"/>
      <w:divBdr>
        <w:top w:val="none" w:sz="0" w:space="0" w:color="auto"/>
        <w:left w:val="none" w:sz="0" w:space="0" w:color="auto"/>
        <w:bottom w:val="none" w:sz="0" w:space="0" w:color="auto"/>
        <w:right w:val="none" w:sz="0" w:space="0" w:color="auto"/>
      </w:divBdr>
    </w:div>
    <w:div w:id="505756485">
      <w:bodyDiv w:val="1"/>
      <w:marLeft w:val="0"/>
      <w:marRight w:val="0"/>
      <w:marTop w:val="0"/>
      <w:marBottom w:val="0"/>
      <w:divBdr>
        <w:top w:val="none" w:sz="0" w:space="0" w:color="auto"/>
        <w:left w:val="none" w:sz="0" w:space="0" w:color="auto"/>
        <w:bottom w:val="none" w:sz="0" w:space="0" w:color="auto"/>
        <w:right w:val="none" w:sz="0" w:space="0" w:color="auto"/>
      </w:divBdr>
    </w:div>
    <w:div w:id="510461168">
      <w:bodyDiv w:val="1"/>
      <w:marLeft w:val="0"/>
      <w:marRight w:val="0"/>
      <w:marTop w:val="0"/>
      <w:marBottom w:val="0"/>
      <w:divBdr>
        <w:top w:val="none" w:sz="0" w:space="0" w:color="auto"/>
        <w:left w:val="none" w:sz="0" w:space="0" w:color="auto"/>
        <w:bottom w:val="none" w:sz="0" w:space="0" w:color="auto"/>
        <w:right w:val="none" w:sz="0" w:space="0" w:color="auto"/>
      </w:divBdr>
    </w:div>
    <w:div w:id="519972057">
      <w:bodyDiv w:val="1"/>
      <w:marLeft w:val="0"/>
      <w:marRight w:val="0"/>
      <w:marTop w:val="0"/>
      <w:marBottom w:val="0"/>
      <w:divBdr>
        <w:top w:val="none" w:sz="0" w:space="0" w:color="auto"/>
        <w:left w:val="none" w:sz="0" w:space="0" w:color="auto"/>
        <w:bottom w:val="none" w:sz="0" w:space="0" w:color="auto"/>
        <w:right w:val="none" w:sz="0" w:space="0" w:color="auto"/>
      </w:divBdr>
    </w:div>
    <w:div w:id="522325254">
      <w:bodyDiv w:val="1"/>
      <w:marLeft w:val="0"/>
      <w:marRight w:val="0"/>
      <w:marTop w:val="0"/>
      <w:marBottom w:val="0"/>
      <w:divBdr>
        <w:top w:val="none" w:sz="0" w:space="0" w:color="auto"/>
        <w:left w:val="none" w:sz="0" w:space="0" w:color="auto"/>
        <w:bottom w:val="none" w:sz="0" w:space="0" w:color="auto"/>
        <w:right w:val="none" w:sz="0" w:space="0" w:color="auto"/>
      </w:divBdr>
    </w:div>
    <w:div w:id="523515728">
      <w:bodyDiv w:val="1"/>
      <w:marLeft w:val="0"/>
      <w:marRight w:val="0"/>
      <w:marTop w:val="0"/>
      <w:marBottom w:val="0"/>
      <w:divBdr>
        <w:top w:val="none" w:sz="0" w:space="0" w:color="auto"/>
        <w:left w:val="none" w:sz="0" w:space="0" w:color="auto"/>
        <w:bottom w:val="none" w:sz="0" w:space="0" w:color="auto"/>
        <w:right w:val="none" w:sz="0" w:space="0" w:color="auto"/>
      </w:divBdr>
    </w:div>
    <w:div w:id="524830315">
      <w:bodyDiv w:val="1"/>
      <w:marLeft w:val="0"/>
      <w:marRight w:val="0"/>
      <w:marTop w:val="0"/>
      <w:marBottom w:val="0"/>
      <w:divBdr>
        <w:top w:val="none" w:sz="0" w:space="0" w:color="auto"/>
        <w:left w:val="none" w:sz="0" w:space="0" w:color="auto"/>
        <w:bottom w:val="none" w:sz="0" w:space="0" w:color="auto"/>
        <w:right w:val="none" w:sz="0" w:space="0" w:color="auto"/>
      </w:divBdr>
    </w:div>
    <w:div w:id="524948742">
      <w:bodyDiv w:val="1"/>
      <w:marLeft w:val="0"/>
      <w:marRight w:val="0"/>
      <w:marTop w:val="0"/>
      <w:marBottom w:val="0"/>
      <w:divBdr>
        <w:top w:val="none" w:sz="0" w:space="0" w:color="auto"/>
        <w:left w:val="none" w:sz="0" w:space="0" w:color="auto"/>
        <w:bottom w:val="none" w:sz="0" w:space="0" w:color="auto"/>
        <w:right w:val="none" w:sz="0" w:space="0" w:color="auto"/>
      </w:divBdr>
    </w:div>
    <w:div w:id="527451114">
      <w:bodyDiv w:val="1"/>
      <w:marLeft w:val="0"/>
      <w:marRight w:val="0"/>
      <w:marTop w:val="0"/>
      <w:marBottom w:val="0"/>
      <w:divBdr>
        <w:top w:val="none" w:sz="0" w:space="0" w:color="auto"/>
        <w:left w:val="none" w:sz="0" w:space="0" w:color="auto"/>
        <w:bottom w:val="none" w:sz="0" w:space="0" w:color="auto"/>
        <w:right w:val="none" w:sz="0" w:space="0" w:color="auto"/>
      </w:divBdr>
    </w:div>
    <w:div w:id="527566846">
      <w:bodyDiv w:val="1"/>
      <w:marLeft w:val="0"/>
      <w:marRight w:val="0"/>
      <w:marTop w:val="0"/>
      <w:marBottom w:val="0"/>
      <w:divBdr>
        <w:top w:val="none" w:sz="0" w:space="0" w:color="auto"/>
        <w:left w:val="none" w:sz="0" w:space="0" w:color="auto"/>
        <w:bottom w:val="none" w:sz="0" w:space="0" w:color="auto"/>
        <w:right w:val="none" w:sz="0" w:space="0" w:color="auto"/>
      </w:divBdr>
    </w:div>
    <w:div w:id="534198489">
      <w:bodyDiv w:val="1"/>
      <w:marLeft w:val="0"/>
      <w:marRight w:val="0"/>
      <w:marTop w:val="0"/>
      <w:marBottom w:val="0"/>
      <w:divBdr>
        <w:top w:val="none" w:sz="0" w:space="0" w:color="auto"/>
        <w:left w:val="none" w:sz="0" w:space="0" w:color="auto"/>
        <w:bottom w:val="none" w:sz="0" w:space="0" w:color="auto"/>
        <w:right w:val="none" w:sz="0" w:space="0" w:color="auto"/>
      </w:divBdr>
    </w:div>
    <w:div w:id="544565575">
      <w:bodyDiv w:val="1"/>
      <w:marLeft w:val="0"/>
      <w:marRight w:val="0"/>
      <w:marTop w:val="0"/>
      <w:marBottom w:val="0"/>
      <w:divBdr>
        <w:top w:val="none" w:sz="0" w:space="0" w:color="auto"/>
        <w:left w:val="none" w:sz="0" w:space="0" w:color="auto"/>
        <w:bottom w:val="none" w:sz="0" w:space="0" w:color="auto"/>
        <w:right w:val="none" w:sz="0" w:space="0" w:color="auto"/>
      </w:divBdr>
    </w:div>
    <w:div w:id="552809527">
      <w:bodyDiv w:val="1"/>
      <w:marLeft w:val="0"/>
      <w:marRight w:val="0"/>
      <w:marTop w:val="0"/>
      <w:marBottom w:val="0"/>
      <w:divBdr>
        <w:top w:val="none" w:sz="0" w:space="0" w:color="auto"/>
        <w:left w:val="none" w:sz="0" w:space="0" w:color="auto"/>
        <w:bottom w:val="none" w:sz="0" w:space="0" w:color="auto"/>
        <w:right w:val="none" w:sz="0" w:space="0" w:color="auto"/>
      </w:divBdr>
    </w:div>
    <w:div w:id="560947169">
      <w:bodyDiv w:val="1"/>
      <w:marLeft w:val="0"/>
      <w:marRight w:val="0"/>
      <w:marTop w:val="0"/>
      <w:marBottom w:val="0"/>
      <w:divBdr>
        <w:top w:val="none" w:sz="0" w:space="0" w:color="auto"/>
        <w:left w:val="none" w:sz="0" w:space="0" w:color="auto"/>
        <w:bottom w:val="none" w:sz="0" w:space="0" w:color="auto"/>
        <w:right w:val="none" w:sz="0" w:space="0" w:color="auto"/>
      </w:divBdr>
    </w:div>
    <w:div w:id="561867366">
      <w:bodyDiv w:val="1"/>
      <w:marLeft w:val="0"/>
      <w:marRight w:val="0"/>
      <w:marTop w:val="0"/>
      <w:marBottom w:val="0"/>
      <w:divBdr>
        <w:top w:val="none" w:sz="0" w:space="0" w:color="auto"/>
        <w:left w:val="none" w:sz="0" w:space="0" w:color="auto"/>
        <w:bottom w:val="none" w:sz="0" w:space="0" w:color="auto"/>
        <w:right w:val="none" w:sz="0" w:space="0" w:color="auto"/>
      </w:divBdr>
    </w:div>
    <w:div w:id="562377811">
      <w:bodyDiv w:val="1"/>
      <w:marLeft w:val="0"/>
      <w:marRight w:val="0"/>
      <w:marTop w:val="0"/>
      <w:marBottom w:val="0"/>
      <w:divBdr>
        <w:top w:val="none" w:sz="0" w:space="0" w:color="auto"/>
        <w:left w:val="none" w:sz="0" w:space="0" w:color="auto"/>
        <w:bottom w:val="none" w:sz="0" w:space="0" w:color="auto"/>
        <w:right w:val="none" w:sz="0" w:space="0" w:color="auto"/>
      </w:divBdr>
    </w:div>
    <w:div w:id="572275094">
      <w:bodyDiv w:val="1"/>
      <w:marLeft w:val="0"/>
      <w:marRight w:val="0"/>
      <w:marTop w:val="0"/>
      <w:marBottom w:val="0"/>
      <w:divBdr>
        <w:top w:val="none" w:sz="0" w:space="0" w:color="auto"/>
        <w:left w:val="none" w:sz="0" w:space="0" w:color="auto"/>
        <w:bottom w:val="none" w:sz="0" w:space="0" w:color="auto"/>
        <w:right w:val="none" w:sz="0" w:space="0" w:color="auto"/>
      </w:divBdr>
    </w:div>
    <w:div w:id="580526986">
      <w:bodyDiv w:val="1"/>
      <w:marLeft w:val="0"/>
      <w:marRight w:val="0"/>
      <w:marTop w:val="0"/>
      <w:marBottom w:val="0"/>
      <w:divBdr>
        <w:top w:val="none" w:sz="0" w:space="0" w:color="auto"/>
        <w:left w:val="none" w:sz="0" w:space="0" w:color="auto"/>
        <w:bottom w:val="none" w:sz="0" w:space="0" w:color="auto"/>
        <w:right w:val="none" w:sz="0" w:space="0" w:color="auto"/>
      </w:divBdr>
    </w:div>
    <w:div w:id="581062718">
      <w:bodyDiv w:val="1"/>
      <w:marLeft w:val="0"/>
      <w:marRight w:val="0"/>
      <w:marTop w:val="0"/>
      <w:marBottom w:val="0"/>
      <w:divBdr>
        <w:top w:val="none" w:sz="0" w:space="0" w:color="auto"/>
        <w:left w:val="none" w:sz="0" w:space="0" w:color="auto"/>
        <w:bottom w:val="none" w:sz="0" w:space="0" w:color="auto"/>
        <w:right w:val="none" w:sz="0" w:space="0" w:color="auto"/>
      </w:divBdr>
    </w:div>
    <w:div w:id="583413819">
      <w:bodyDiv w:val="1"/>
      <w:marLeft w:val="0"/>
      <w:marRight w:val="0"/>
      <w:marTop w:val="0"/>
      <w:marBottom w:val="0"/>
      <w:divBdr>
        <w:top w:val="none" w:sz="0" w:space="0" w:color="auto"/>
        <w:left w:val="none" w:sz="0" w:space="0" w:color="auto"/>
        <w:bottom w:val="none" w:sz="0" w:space="0" w:color="auto"/>
        <w:right w:val="none" w:sz="0" w:space="0" w:color="auto"/>
      </w:divBdr>
    </w:div>
    <w:div w:id="588929948">
      <w:bodyDiv w:val="1"/>
      <w:marLeft w:val="0"/>
      <w:marRight w:val="0"/>
      <w:marTop w:val="0"/>
      <w:marBottom w:val="0"/>
      <w:divBdr>
        <w:top w:val="none" w:sz="0" w:space="0" w:color="auto"/>
        <w:left w:val="none" w:sz="0" w:space="0" w:color="auto"/>
        <w:bottom w:val="none" w:sz="0" w:space="0" w:color="auto"/>
        <w:right w:val="none" w:sz="0" w:space="0" w:color="auto"/>
      </w:divBdr>
    </w:div>
    <w:div w:id="591285139">
      <w:bodyDiv w:val="1"/>
      <w:marLeft w:val="0"/>
      <w:marRight w:val="0"/>
      <w:marTop w:val="0"/>
      <w:marBottom w:val="0"/>
      <w:divBdr>
        <w:top w:val="none" w:sz="0" w:space="0" w:color="auto"/>
        <w:left w:val="none" w:sz="0" w:space="0" w:color="auto"/>
        <w:bottom w:val="none" w:sz="0" w:space="0" w:color="auto"/>
        <w:right w:val="none" w:sz="0" w:space="0" w:color="auto"/>
      </w:divBdr>
    </w:div>
    <w:div w:id="597451516">
      <w:bodyDiv w:val="1"/>
      <w:marLeft w:val="0"/>
      <w:marRight w:val="0"/>
      <w:marTop w:val="0"/>
      <w:marBottom w:val="0"/>
      <w:divBdr>
        <w:top w:val="none" w:sz="0" w:space="0" w:color="auto"/>
        <w:left w:val="none" w:sz="0" w:space="0" w:color="auto"/>
        <w:bottom w:val="none" w:sz="0" w:space="0" w:color="auto"/>
        <w:right w:val="none" w:sz="0" w:space="0" w:color="auto"/>
      </w:divBdr>
    </w:div>
    <w:div w:id="598760438">
      <w:bodyDiv w:val="1"/>
      <w:marLeft w:val="0"/>
      <w:marRight w:val="0"/>
      <w:marTop w:val="0"/>
      <w:marBottom w:val="0"/>
      <w:divBdr>
        <w:top w:val="none" w:sz="0" w:space="0" w:color="auto"/>
        <w:left w:val="none" w:sz="0" w:space="0" w:color="auto"/>
        <w:bottom w:val="none" w:sz="0" w:space="0" w:color="auto"/>
        <w:right w:val="none" w:sz="0" w:space="0" w:color="auto"/>
      </w:divBdr>
    </w:div>
    <w:div w:id="601761601">
      <w:bodyDiv w:val="1"/>
      <w:marLeft w:val="0"/>
      <w:marRight w:val="0"/>
      <w:marTop w:val="0"/>
      <w:marBottom w:val="0"/>
      <w:divBdr>
        <w:top w:val="none" w:sz="0" w:space="0" w:color="auto"/>
        <w:left w:val="none" w:sz="0" w:space="0" w:color="auto"/>
        <w:bottom w:val="none" w:sz="0" w:space="0" w:color="auto"/>
        <w:right w:val="none" w:sz="0" w:space="0" w:color="auto"/>
      </w:divBdr>
    </w:div>
    <w:div w:id="605233686">
      <w:bodyDiv w:val="1"/>
      <w:marLeft w:val="0"/>
      <w:marRight w:val="0"/>
      <w:marTop w:val="0"/>
      <w:marBottom w:val="0"/>
      <w:divBdr>
        <w:top w:val="none" w:sz="0" w:space="0" w:color="auto"/>
        <w:left w:val="none" w:sz="0" w:space="0" w:color="auto"/>
        <w:bottom w:val="none" w:sz="0" w:space="0" w:color="auto"/>
        <w:right w:val="none" w:sz="0" w:space="0" w:color="auto"/>
      </w:divBdr>
    </w:div>
    <w:div w:id="614169849">
      <w:bodyDiv w:val="1"/>
      <w:marLeft w:val="0"/>
      <w:marRight w:val="0"/>
      <w:marTop w:val="0"/>
      <w:marBottom w:val="0"/>
      <w:divBdr>
        <w:top w:val="none" w:sz="0" w:space="0" w:color="auto"/>
        <w:left w:val="none" w:sz="0" w:space="0" w:color="auto"/>
        <w:bottom w:val="none" w:sz="0" w:space="0" w:color="auto"/>
        <w:right w:val="none" w:sz="0" w:space="0" w:color="auto"/>
      </w:divBdr>
    </w:div>
    <w:div w:id="617570119">
      <w:bodyDiv w:val="1"/>
      <w:marLeft w:val="0"/>
      <w:marRight w:val="0"/>
      <w:marTop w:val="0"/>
      <w:marBottom w:val="0"/>
      <w:divBdr>
        <w:top w:val="none" w:sz="0" w:space="0" w:color="auto"/>
        <w:left w:val="none" w:sz="0" w:space="0" w:color="auto"/>
        <w:bottom w:val="none" w:sz="0" w:space="0" w:color="auto"/>
        <w:right w:val="none" w:sz="0" w:space="0" w:color="auto"/>
      </w:divBdr>
    </w:div>
    <w:div w:id="619340024">
      <w:bodyDiv w:val="1"/>
      <w:marLeft w:val="0"/>
      <w:marRight w:val="0"/>
      <w:marTop w:val="0"/>
      <w:marBottom w:val="0"/>
      <w:divBdr>
        <w:top w:val="none" w:sz="0" w:space="0" w:color="auto"/>
        <w:left w:val="none" w:sz="0" w:space="0" w:color="auto"/>
        <w:bottom w:val="none" w:sz="0" w:space="0" w:color="auto"/>
        <w:right w:val="none" w:sz="0" w:space="0" w:color="auto"/>
      </w:divBdr>
    </w:div>
    <w:div w:id="622030972">
      <w:bodyDiv w:val="1"/>
      <w:marLeft w:val="0"/>
      <w:marRight w:val="0"/>
      <w:marTop w:val="0"/>
      <w:marBottom w:val="0"/>
      <w:divBdr>
        <w:top w:val="none" w:sz="0" w:space="0" w:color="auto"/>
        <w:left w:val="none" w:sz="0" w:space="0" w:color="auto"/>
        <w:bottom w:val="none" w:sz="0" w:space="0" w:color="auto"/>
        <w:right w:val="none" w:sz="0" w:space="0" w:color="auto"/>
      </w:divBdr>
    </w:div>
    <w:div w:id="623539727">
      <w:bodyDiv w:val="1"/>
      <w:marLeft w:val="0"/>
      <w:marRight w:val="0"/>
      <w:marTop w:val="0"/>
      <w:marBottom w:val="0"/>
      <w:divBdr>
        <w:top w:val="none" w:sz="0" w:space="0" w:color="auto"/>
        <w:left w:val="none" w:sz="0" w:space="0" w:color="auto"/>
        <w:bottom w:val="none" w:sz="0" w:space="0" w:color="auto"/>
        <w:right w:val="none" w:sz="0" w:space="0" w:color="auto"/>
      </w:divBdr>
    </w:div>
    <w:div w:id="627512316">
      <w:bodyDiv w:val="1"/>
      <w:marLeft w:val="0"/>
      <w:marRight w:val="0"/>
      <w:marTop w:val="0"/>
      <w:marBottom w:val="0"/>
      <w:divBdr>
        <w:top w:val="none" w:sz="0" w:space="0" w:color="auto"/>
        <w:left w:val="none" w:sz="0" w:space="0" w:color="auto"/>
        <w:bottom w:val="none" w:sz="0" w:space="0" w:color="auto"/>
        <w:right w:val="none" w:sz="0" w:space="0" w:color="auto"/>
      </w:divBdr>
    </w:div>
    <w:div w:id="628630095">
      <w:bodyDiv w:val="1"/>
      <w:marLeft w:val="0"/>
      <w:marRight w:val="0"/>
      <w:marTop w:val="0"/>
      <w:marBottom w:val="0"/>
      <w:divBdr>
        <w:top w:val="none" w:sz="0" w:space="0" w:color="auto"/>
        <w:left w:val="none" w:sz="0" w:space="0" w:color="auto"/>
        <w:bottom w:val="none" w:sz="0" w:space="0" w:color="auto"/>
        <w:right w:val="none" w:sz="0" w:space="0" w:color="auto"/>
      </w:divBdr>
    </w:div>
    <w:div w:id="628819946">
      <w:bodyDiv w:val="1"/>
      <w:marLeft w:val="0"/>
      <w:marRight w:val="0"/>
      <w:marTop w:val="0"/>
      <w:marBottom w:val="0"/>
      <w:divBdr>
        <w:top w:val="none" w:sz="0" w:space="0" w:color="auto"/>
        <w:left w:val="none" w:sz="0" w:space="0" w:color="auto"/>
        <w:bottom w:val="none" w:sz="0" w:space="0" w:color="auto"/>
        <w:right w:val="none" w:sz="0" w:space="0" w:color="auto"/>
      </w:divBdr>
    </w:div>
    <w:div w:id="629408078">
      <w:bodyDiv w:val="1"/>
      <w:marLeft w:val="0"/>
      <w:marRight w:val="0"/>
      <w:marTop w:val="0"/>
      <w:marBottom w:val="0"/>
      <w:divBdr>
        <w:top w:val="none" w:sz="0" w:space="0" w:color="auto"/>
        <w:left w:val="none" w:sz="0" w:space="0" w:color="auto"/>
        <w:bottom w:val="none" w:sz="0" w:space="0" w:color="auto"/>
        <w:right w:val="none" w:sz="0" w:space="0" w:color="auto"/>
      </w:divBdr>
    </w:div>
    <w:div w:id="633871801">
      <w:bodyDiv w:val="1"/>
      <w:marLeft w:val="0"/>
      <w:marRight w:val="0"/>
      <w:marTop w:val="0"/>
      <w:marBottom w:val="0"/>
      <w:divBdr>
        <w:top w:val="none" w:sz="0" w:space="0" w:color="auto"/>
        <w:left w:val="none" w:sz="0" w:space="0" w:color="auto"/>
        <w:bottom w:val="none" w:sz="0" w:space="0" w:color="auto"/>
        <w:right w:val="none" w:sz="0" w:space="0" w:color="auto"/>
      </w:divBdr>
    </w:div>
    <w:div w:id="636104342">
      <w:bodyDiv w:val="1"/>
      <w:marLeft w:val="0"/>
      <w:marRight w:val="0"/>
      <w:marTop w:val="0"/>
      <w:marBottom w:val="0"/>
      <w:divBdr>
        <w:top w:val="none" w:sz="0" w:space="0" w:color="auto"/>
        <w:left w:val="none" w:sz="0" w:space="0" w:color="auto"/>
        <w:bottom w:val="none" w:sz="0" w:space="0" w:color="auto"/>
        <w:right w:val="none" w:sz="0" w:space="0" w:color="auto"/>
      </w:divBdr>
    </w:div>
    <w:div w:id="641273995">
      <w:bodyDiv w:val="1"/>
      <w:marLeft w:val="0"/>
      <w:marRight w:val="0"/>
      <w:marTop w:val="0"/>
      <w:marBottom w:val="0"/>
      <w:divBdr>
        <w:top w:val="none" w:sz="0" w:space="0" w:color="auto"/>
        <w:left w:val="none" w:sz="0" w:space="0" w:color="auto"/>
        <w:bottom w:val="none" w:sz="0" w:space="0" w:color="auto"/>
        <w:right w:val="none" w:sz="0" w:space="0" w:color="auto"/>
      </w:divBdr>
    </w:div>
    <w:div w:id="641547359">
      <w:bodyDiv w:val="1"/>
      <w:marLeft w:val="0"/>
      <w:marRight w:val="0"/>
      <w:marTop w:val="0"/>
      <w:marBottom w:val="0"/>
      <w:divBdr>
        <w:top w:val="none" w:sz="0" w:space="0" w:color="auto"/>
        <w:left w:val="none" w:sz="0" w:space="0" w:color="auto"/>
        <w:bottom w:val="none" w:sz="0" w:space="0" w:color="auto"/>
        <w:right w:val="none" w:sz="0" w:space="0" w:color="auto"/>
      </w:divBdr>
    </w:div>
    <w:div w:id="642931896">
      <w:bodyDiv w:val="1"/>
      <w:marLeft w:val="0"/>
      <w:marRight w:val="0"/>
      <w:marTop w:val="0"/>
      <w:marBottom w:val="0"/>
      <w:divBdr>
        <w:top w:val="none" w:sz="0" w:space="0" w:color="auto"/>
        <w:left w:val="none" w:sz="0" w:space="0" w:color="auto"/>
        <w:bottom w:val="none" w:sz="0" w:space="0" w:color="auto"/>
        <w:right w:val="none" w:sz="0" w:space="0" w:color="auto"/>
      </w:divBdr>
    </w:div>
    <w:div w:id="646980761">
      <w:bodyDiv w:val="1"/>
      <w:marLeft w:val="0"/>
      <w:marRight w:val="0"/>
      <w:marTop w:val="0"/>
      <w:marBottom w:val="0"/>
      <w:divBdr>
        <w:top w:val="none" w:sz="0" w:space="0" w:color="auto"/>
        <w:left w:val="none" w:sz="0" w:space="0" w:color="auto"/>
        <w:bottom w:val="none" w:sz="0" w:space="0" w:color="auto"/>
        <w:right w:val="none" w:sz="0" w:space="0" w:color="auto"/>
      </w:divBdr>
    </w:div>
    <w:div w:id="647981535">
      <w:bodyDiv w:val="1"/>
      <w:marLeft w:val="0"/>
      <w:marRight w:val="0"/>
      <w:marTop w:val="0"/>
      <w:marBottom w:val="0"/>
      <w:divBdr>
        <w:top w:val="none" w:sz="0" w:space="0" w:color="auto"/>
        <w:left w:val="none" w:sz="0" w:space="0" w:color="auto"/>
        <w:bottom w:val="none" w:sz="0" w:space="0" w:color="auto"/>
        <w:right w:val="none" w:sz="0" w:space="0" w:color="auto"/>
      </w:divBdr>
    </w:div>
    <w:div w:id="648360320">
      <w:bodyDiv w:val="1"/>
      <w:marLeft w:val="0"/>
      <w:marRight w:val="0"/>
      <w:marTop w:val="0"/>
      <w:marBottom w:val="0"/>
      <w:divBdr>
        <w:top w:val="none" w:sz="0" w:space="0" w:color="auto"/>
        <w:left w:val="none" w:sz="0" w:space="0" w:color="auto"/>
        <w:bottom w:val="none" w:sz="0" w:space="0" w:color="auto"/>
        <w:right w:val="none" w:sz="0" w:space="0" w:color="auto"/>
      </w:divBdr>
    </w:div>
    <w:div w:id="649095154">
      <w:bodyDiv w:val="1"/>
      <w:marLeft w:val="0"/>
      <w:marRight w:val="0"/>
      <w:marTop w:val="0"/>
      <w:marBottom w:val="0"/>
      <w:divBdr>
        <w:top w:val="none" w:sz="0" w:space="0" w:color="auto"/>
        <w:left w:val="none" w:sz="0" w:space="0" w:color="auto"/>
        <w:bottom w:val="none" w:sz="0" w:space="0" w:color="auto"/>
        <w:right w:val="none" w:sz="0" w:space="0" w:color="auto"/>
      </w:divBdr>
    </w:div>
    <w:div w:id="649331775">
      <w:bodyDiv w:val="1"/>
      <w:marLeft w:val="0"/>
      <w:marRight w:val="0"/>
      <w:marTop w:val="0"/>
      <w:marBottom w:val="0"/>
      <w:divBdr>
        <w:top w:val="none" w:sz="0" w:space="0" w:color="auto"/>
        <w:left w:val="none" w:sz="0" w:space="0" w:color="auto"/>
        <w:bottom w:val="none" w:sz="0" w:space="0" w:color="auto"/>
        <w:right w:val="none" w:sz="0" w:space="0" w:color="auto"/>
      </w:divBdr>
    </w:div>
    <w:div w:id="650329051">
      <w:bodyDiv w:val="1"/>
      <w:marLeft w:val="0"/>
      <w:marRight w:val="0"/>
      <w:marTop w:val="0"/>
      <w:marBottom w:val="0"/>
      <w:divBdr>
        <w:top w:val="none" w:sz="0" w:space="0" w:color="auto"/>
        <w:left w:val="none" w:sz="0" w:space="0" w:color="auto"/>
        <w:bottom w:val="none" w:sz="0" w:space="0" w:color="auto"/>
        <w:right w:val="none" w:sz="0" w:space="0" w:color="auto"/>
      </w:divBdr>
    </w:div>
    <w:div w:id="652560209">
      <w:bodyDiv w:val="1"/>
      <w:marLeft w:val="0"/>
      <w:marRight w:val="0"/>
      <w:marTop w:val="0"/>
      <w:marBottom w:val="0"/>
      <w:divBdr>
        <w:top w:val="none" w:sz="0" w:space="0" w:color="auto"/>
        <w:left w:val="none" w:sz="0" w:space="0" w:color="auto"/>
        <w:bottom w:val="none" w:sz="0" w:space="0" w:color="auto"/>
        <w:right w:val="none" w:sz="0" w:space="0" w:color="auto"/>
      </w:divBdr>
    </w:div>
    <w:div w:id="654651427">
      <w:bodyDiv w:val="1"/>
      <w:marLeft w:val="0"/>
      <w:marRight w:val="0"/>
      <w:marTop w:val="0"/>
      <w:marBottom w:val="0"/>
      <w:divBdr>
        <w:top w:val="none" w:sz="0" w:space="0" w:color="auto"/>
        <w:left w:val="none" w:sz="0" w:space="0" w:color="auto"/>
        <w:bottom w:val="none" w:sz="0" w:space="0" w:color="auto"/>
        <w:right w:val="none" w:sz="0" w:space="0" w:color="auto"/>
      </w:divBdr>
    </w:div>
    <w:div w:id="676201924">
      <w:bodyDiv w:val="1"/>
      <w:marLeft w:val="0"/>
      <w:marRight w:val="0"/>
      <w:marTop w:val="0"/>
      <w:marBottom w:val="0"/>
      <w:divBdr>
        <w:top w:val="none" w:sz="0" w:space="0" w:color="auto"/>
        <w:left w:val="none" w:sz="0" w:space="0" w:color="auto"/>
        <w:bottom w:val="none" w:sz="0" w:space="0" w:color="auto"/>
        <w:right w:val="none" w:sz="0" w:space="0" w:color="auto"/>
      </w:divBdr>
    </w:div>
    <w:div w:id="678309760">
      <w:bodyDiv w:val="1"/>
      <w:marLeft w:val="0"/>
      <w:marRight w:val="0"/>
      <w:marTop w:val="0"/>
      <w:marBottom w:val="0"/>
      <w:divBdr>
        <w:top w:val="none" w:sz="0" w:space="0" w:color="auto"/>
        <w:left w:val="none" w:sz="0" w:space="0" w:color="auto"/>
        <w:bottom w:val="none" w:sz="0" w:space="0" w:color="auto"/>
        <w:right w:val="none" w:sz="0" w:space="0" w:color="auto"/>
      </w:divBdr>
    </w:div>
    <w:div w:id="681206676">
      <w:bodyDiv w:val="1"/>
      <w:marLeft w:val="0"/>
      <w:marRight w:val="0"/>
      <w:marTop w:val="0"/>
      <w:marBottom w:val="0"/>
      <w:divBdr>
        <w:top w:val="none" w:sz="0" w:space="0" w:color="auto"/>
        <w:left w:val="none" w:sz="0" w:space="0" w:color="auto"/>
        <w:bottom w:val="none" w:sz="0" w:space="0" w:color="auto"/>
        <w:right w:val="none" w:sz="0" w:space="0" w:color="auto"/>
      </w:divBdr>
    </w:div>
    <w:div w:id="682242681">
      <w:bodyDiv w:val="1"/>
      <w:marLeft w:val="0"/>
      <w:marRight w:val="0"/>
      <w:marTop w:val="0"/>
      <w:marBottom w:val="0"/>
      <w:divBdr>
        <w:top w:val="none" w:sz="0" w:space="0" w:color="auto"/>
        <w:left w:val="none" w:sz="0" w:space="0" w:color="auto"/>
        <w:bottom w:val="none" w:sz="0" w:space="0" w:color="auto"/>
        <w:right w:val="none" w:sz="0" w:space="0" w:color="auto"/>
      </w:divBdr>
    </w:div>
    <w:div w:id="689649209">
      <w:bodyDiv w:val="1"/>
      <w:marLeft w:val="0"/>
      <w:marRight w:val="0"/>
      <w:marTop w:val="0"/>
      <w:marBottom w:val="0"/>
      <w:divBdr>
        <w:top w:val="none" w:sz="0" w:space="0" w:color="auto"/>
        <w:left w:val="none" w:sz="0" w:space="0" w:color="auto"/>
        <w:bottom w:val="none" w:sz="0" w:space="0" w:color="auto"/>
        <w:right w:val="none" w:sz="0" w:space="0" w:color="auto"/>
      </w:divBdr>
    </w:div>
    <w:div w:id="693310051">
      <w:bodyDiv w:val="1"/>
      <w:marLeft w:val="0"/>
      <w:marRight w:val="0"/>
      <w:marTop w:val="0"/>
      <w:marBottom w:val="0"/>
      <w:divBdr>
        <w:top w:val="none" w:sz="0" w:space="0" w:color="auto"/>
        <w:left w:val="none" w:sz="0" w:space="0" w:color="auto"/>
        <w:bottom w:val="none" w:sz="0" w:space="0" w:color="auto"/>
        <w:right w:val="none" w:sz="0" w:space="0" w:color="auto"/>
      </w:divBdr>
    </w:div>
    <w:div w:id="695154210">
      <w:bodyDiv w:val="1"/>
      <w:marLeft w:val="0"/>
      <w:marRight w:val="0"/>
      <w:marTop w:val="0"/>
      <w:marBottom w:val="0"/>
      <w:divBdr>
        <w:top w:val="none" w:sz="0" w:space="0" w:color="auto"/>
        <w:left w:val="none" w:sz="0" w:space="0" w:color="auto"/>
        <w:bottom w:val="none" w:sz="0" w:space="0" w:color="auto"/>
        <w:right w:val="none" w:sz="0" w:space="0" w:color="auto"/>
      </w:divBdr>
    </w:div>
    <w:div w:id="696005944">
      <w:bodyDiv w:val="1"/>
      <w:marLeft w:val="0"/>
      <w:marRight w:val="0"/>
      <w:marTop w:val="0"/>
      <w:marBottom w:val="0"/>
      <w:divBdr>
        <w:top w:val="none" w:sz="0" w:space="0" w:color="auto"/>
        <w:left w:val="none" w:sz="0" w:space="0" w:color="auto"/>
        <w:bottom w:val="none" w:sz="0" w:space="0" w:color="auto"/>
        <w:right w:val="none" w:sz="0" w:space="0" w:color="auto"/>
      </w:divBdr>
    </w:div>
    <w:div w:id="704326922">
      <w:bodyDiv w:val="1"/>
      <w:marLeft w:val="0"/>
      <w:marRight w:val="0"/>
      <w:marTop w:val="0"/>
      <w:marBottom w:val="0"/>
      <w:divBdr>
        <w:top w:val="none" w:sz="0" w:space="0" w:color="auto"/>
        <w:left w:val="none" w:sz="0" w:space="0" w:color="auto"/>
        <w:bottom w:val="none" w:sz="0" w:space="0" w:color="auto"/>
        <w:right w:val="none" w:sz="0" w:space="0" w:color="auto"/>
      </w:divBdr>
    </w:div>
    <w:div w:id="704790946">
      <w:bodyDiv w:val="1"/>
      <w:marLeft w:val="0"/>
      <w:marRight w:val="0"/>
      <w:marTop w:val="0"/>
      <w:marBottom w:val="0"/>
      <w:divBdr>
        <w:top w:val="none" w:sz="0" w:space="0" w:color="auto"/>
        <w:left w:val="none" w:sz="0" w:space="0" w:color="auto"/>
        <w:bottom w:val="none" w:sz="0" w:space="0" w:color="auto"/>
        <w:right w:val="none" w:sz="0" w:space="0" w:color="auto"/>
      </w:divBdr>
    </w:div>
    <w:div w:id="705836814">
      <w:bodyDiv w:val="1"/>
      <w:marLeft w:val="0"/>
      <w:marRight w:val="0"/>
      <w:marTop w:val="0"/>
      <w:marBottom w:val="0"/>
      <w:divBdr>
        <w:top w:val="none" w:sz="0" w:space="0" w:color="auto"/>
        <w:left w:val="none" w:sz="0" w:space="0" w:color="auto"/>
        <w:bottom w:val="none" w:sz="0" w:space="0" w:color="auto"/>
        <w:right w:val="none" w:sz="0" w:space="0" w:color="auto"/>
      </w:divBdr>
    </w:div>
    <w:div w:id="708647826">
      <w:bodyDiv w:val="1"/>
      <w:marLeft w:val="0"/>
      <w:marRight w:val="0"/>
      <w:marTop w:val="0"/>
      <w:marBottom w:val="0"/>
      <w:divBdr>
        <w:top w:val="none" w:sz="0" w:space="0" w:color="auto"/>
        <w:left w:val="none" w:sz="0" w:space="0" w:color="auto"/>
        <w:bottom w:val="none" w:sz="0" w:space="0" w:color="auto"/>
        <w:right w:val="none" w:sz="0" w:space="0" w:color="auto"/>
      </w:divBdr>
    </w:div>
    <w:div w:id="712925085">
      <w:bodyDiv w:val="1"/>
      <w:marLeft w:val="0"/>
      <w:marRight w:val="0"/>
      <w:marTop w:val="0"/>
      <w:marBottom w:val="0"/>
      <w:divBdr>
        <w:top w:val="none" w:sz="0" w:space="0" w:color="auto"/>
        <w:left w:val="none" w:sz="0" w:space="0" w:color="auto"/>
        <w:bottom w:val="none" w:sz="0" w:space="0" w:color="auto"/>
        <w:right w:val="none" w:sz="0" w:space="0" w:color="auto"/>
      </w:divBdr>
    </w:div>
    <w:div w:id="713581247">
      <w:bodyDiv w:val="1"/>
      <w:marLeft w:val="0"/>
      <w:marRight w:val="0"/>
      <w:marTop w:val="0"/>
      <w:marBottom w:val="0"/>
      <w:divBdr>
        <w:top w:val="none" w:sz="0" w:space="0" w:color="auto"/>
        <w:left w:val="none" w:sz="0" w:space="0" w:color="auto"/>
        <w:bottom w:val="none" w:sz="0" w:space="0" w:color="auto"/>
        <w:right w:val="none" w:sz="0" w:space="0" w:color="auto"/>
      </w:divBdr>
    </w:div>
    <w:div w:id="714619184">
      <w:bodyDiv w:val="1"/>
      <w:marLeft w:val="0"/>
      <w:marRight w:val="0"/>
      <w:marTop w:val="0"/>
      <w:marBottom w:val="0"/>
      <w:divBdr>
        <w:top w:val="none" w:sz="0" w:space="0" w:color="auto"/>
        <w:left w:val="none" w:sz="0" w:space="0" w:color="auto"/>
        <w:bottom w:val="none" w:sz="0" w:space="0" w:color="auto"/>
        <w:right w:val="none" w:sz="0" w:space="0" w:color="auto"/>
      </w:divBdr>
    </w:div>
    <w:div w:id="715206035">
      <w:bodyDiv w:val="1"/>
      <w:marLeft w:val="0"/>
      <w:marRight w:val="0"/>
      <w:marTop w:val="0"/>
      <w:marBottom w:val="0"/>
      <w:divBdr>
        <w:top w:val="none" w:sz="0" w:space="0" w:color="auto"/>
        <w:left w:val="none" w:sz="0" w:space="0" w:color="auto"/>
        <w:bottom w:val="none" w:sz="0" w:space="0" w:color="auto"/>
        <w:right w:val="none" w:sz="0" w:space="0" w:color="auto"/>
      </w:divBdr>
    </w:div>
    <w:div w:id="716513314">
      <w:bodyDiv w:val="1"/>
      <w:marLeft w:val="0"/>
      <w:marRight w:val="0"/>
      <w:marTop w:val="0"/>
      <w:marBottom w:val="0"/>
      <w:divBdr>
        <w:top w:val="none" w:sz="0" w:space="0" w:color="auto"/>
        <w:left w:val="none" w:sz="0" w:space="0" w:color="auto"/>
        <w:bottom w:val="none" w:sz="0" w:space="0" w:color="auto"/>
        <w:right w:val="none" w:sz="0" w:space="0" w:color="auto"/>
      </w:divBdr>
    </w:div>
    <w:div w:id="719093577">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24254554">
      <w:bodyDiv w:val="1"/>
      <w:marLeft w:val="0"/>
      <w:marRight w:val="0"/>
      <w:marTop w:val="0"/>
      <w:marBottom w:val="0"/>
      <w:divBdr>
        <w:top w:val="none" w:sz="0" w:space="0" w:color="auto"/>
        <w:left w:val="none" w:sz="0" w:space="0" w:color="auto"/>
        <w:bottom w:val="none" w:sz="0" w:space="0" w:color="auto"/>
        <w:right w:val="none" w:sz="0" w:space="0" w:color="auto"/>
      </w:divBdr>
    </w:div>
    <w:div w:id="730546017">
      <w:bodyDiv w:val="1"/>
      <w:marLeft w:val="0"/>
      <w:marRight w:val="0"/>
      <w:marTop w:val="0"/>
      <w:marBottom w:val="0"/>
      <w:divBdr>
        <w:top w:val="none" w:sz="0" w:space="0" w:color="auto"/>
        <w:left w:val="none" w:sz="0" w:space="0" w:color="auto"/>
        <w:bottom w:val="none" w:sz="0" w:space="0" w:color="auto"/>
        <w:right w:val="none" w:sz="0" w:space="0" w:color="auto"/>
      </w:divBdr>
    </w:div>
    <w:div w:id="732193889">
      <w:bodyDiv w:val="1"/>
      <w:marLeft w:val="0"/>
      <w:marRight w:val="0"/>
      <w:marTop w:val="0"/>
      <w:marBottom w:val="0"/>
      <w:divBdr>
        <w:top w:val="none" w:sz="0" w:space="0" w:color="auto"/>
        <w:left w:val="none" w:sz="0" w:space="0" w:color="auto"/>
        <w:bottom w:val="none" w:sz="0" w:space="0" w:color="auto"/>
        <w:right w:val="none" w:sz="0" w:space="0" w:color="auto"/>
      </w:divBdr>
    </w:div>
    <w:div w:id="732771748">
      <w:bodyDiv w:val="1"/>
      <w:marLeft w:val="0"/>
      <w:marRight w:val="0"/>
      <w:marTop w:val="0"/>
      <w:marBottom w:val="0"/>
      <w:divBdr>
        <w:top w:val="none" w:sz="0" w:space="0" w:color="auto"/>
        <w:left w:val="none" w:sz="0" w:space="0" w:color="auto"/>
        <w:bottom w:val="none" w:sz="0" w:space="0" w:color="auto"/>
        <w:right w:val="none" w:sz="0" w:space="0" w:color="auto"/>
      </w:divBdr>
    </w:div>
    <w:div w:id="732966196">
      <w:bodyDiv w:val="1"/>
      <w:marLeft w:val="0"/>
      <w:marRight w:val="0"/>
      <w:marTop w:val="0"/>
      <w:marBottom w:val="0"/>
      <w:divBdr>
        <w:top w:val="none" w:sz="0" w:space="0" w:color="auto"/>
        <w:left w:val="none" w:sz="0" w:space="0" w:color="auto"/>
        <w:bottom w:val="none" w:sz="0" w:space="0" w:color="auto"/>
        <w:right w:val="none" w:sz="0" w:space="0" w:color="auto"/>
      </w:divBdr>
    </w:div>
    <w:div w:id="736636186">
      <w:bodyDiv w:val="1"/>
      <w:marLeft w:val="0"/>
      <w:marRight w:val="0"/>
      <w:marTop w:val="0"/>
      <w:marBottom w:val="0"/>
      <w:divBdr>
        <w:top w:val="none" w:sz="0" w:space="0" w:color="auto"/>
        <w:left w:val="none" w:sz="0" w:space="0" w:color="auto"/>
        <w:bottom w:val="none" w:sz="0" w:space="0" w:color="auto"/>
        <w:right w:val="none" w:sz="0" w:space="0" w:color="auto"/>
      </w:divBdr>
    </w:div>
    <w:div w:id="738286152">
      <w:bodyDiv w:val="1"/>
      <w:marLeft w:val="0"/>
      <w:marRight w:val="0"/>
      <w:marTop w:val="0"/>
      <w:marBottom w:val="0"/>
      <w:divBdr>
        <w:top w:val="none" w:sz="0" w:space="0" w:color="auto"/>
        <w:left w:val="none" w:sz="0" w:space="0" w:color="auto"/>
        <w:bottom w:val="none" w:sz="0" w:space="0" w:color="auto"/>
        <w:right w:val="none" w:sz="0" w:space="0" w:color="auto"/>
      </w:divBdr>
    </w:div>
    <w:div w:id="741299023">
      <w:bodyDiv w:val="1"/>
      <w:marLeft w:val="0"/>
      <w:marRight w:val="0"/>
      <w:marTop w:val="0"/>
      <w:marBottom w:val="0"/>
      <w:divBdr>
        <w:top w:val="none" w:sz="0" w:space="0" w:color="auto"/>
        <w:left w:val="none" w:sz="0" w:space="0" w:color="auto"/>
        <w:bottom w:val="none" w:sz="0" w:space="0" w:color="auto"/>
        <w:right w:val="none" w:sz="0" w:space="0" w:color="auto"/>
      </w:divBdr>
    </w:div>
    <w:div w:id="741677657">
      <w:bodyDiv w:val="1"/>
      <w:marLeft w:val="0"/>
      <w:marRight w:val="0"/>
      <w:marTop w:val="0"/>
      <w:marBottom w:val="0"/>
      <w:divBdr>
        <w:top w:val="none" w:sz="0" w:space="0" w:color="auto"/>
        <w:left w:val="none" w:sz="0" w:space="0" w:color="auto"/>
        <w:bottom w:val="none" w:sz="0" w:space="0" w:color="auto"/>
        <w:right w:val="none" w:sz="0" w:space="0" w:color="auto"/>
      </w:divBdr>
    </w:div>
    <w:div w:id="745496396">
      <w:bodyDiv w:val="1"/>
      <w:marLeft w:val="0"/>
      <w:marRight w:val="0"/>
      <w:marTop w:val="0"/>
      <w:marBottom w:val="0"/>
      <w:divBdr>
        <w:top w:val="none" w:sz="0" w:space="0" w:color="auto"/>
        <w:left w:val="none" w:sz="0" w:space="0" w:color="auto"/>
        <w:bottom w:val="none" w:sz="0" w:space="0" w:color="auto"/>
        <w:right w:val="none" w:sz="0" w:space="0" w:color="auto"/>
      </w:divBdr>
    </w:div>
    <w:div w:id="746195815">
      <w:bodyDiv w:val="1"/>
      <w:marLeft w:val="0"/>
      <w:marRight w:val="0"/>
      <w:marTop w:val="0"/>
      <w:marBottom w:val="0"/>
      <w:divBdr>
        <w:top w:val="none" w:sz="0" w:space="0" w:color="auto"/>
        <w:left w:val="none" w:sz="0" w:space="0" w:color="auto"/>
        <w:bottom w:val="none" w:sz="0" w:space="0" w:color="auto"/>
        <w:right w:val="none" w:sz="0" w:space="0" w:color="auto"/>
      </w:divBdr>
    </w:div>
    <w:div w:id="749229693">
      <w:bodyDiv w:val="1"/>
      <w:marLeft w:val="0"/>
      <w:marRight w:val="0"/>
      <w:marTop w:val="0"/>
      <w:marBottom w:val="0"/>
      <w:divBdr>
        <w:top w:val="none" w:sz="0" w:space="0" w:color="auto"/>
        <w:left w:val="none" w:sz="0" w:space="0" w:color="auto"/>
        <w:bottom w:val="none" w:sz="0" w:space="0" w:color="auto"/>
        <w:right w:val="none" w:sz="0" w:space="0" w:color="auto"/>
      </w:divBdr>
    </w:div>
    <w:div w:id="751047118">
      <w:bodyDiv w:val="1"/>
      <w:marLeft w:val="0"/>
      <w:marRight w:val="0"/>
      <w:marTop w:val="0"/>
      <w:marBottom w:val="0"/>
      <w:divBdr>
        <w:top w:val="none" w:sz="0" w:space="0" w:color="auto"/>
        <w:left w:val="none" w:sz="0" w:space="0" w:color="auto"/>
        <w:bottom w:val="none" w:sz="0" w:space="0" w:color="auto"/>
        <w:right w:val="none" w:sz="0" w:space="0" w:color="auto"/>
      </w:divBdr>
    </w:div>
    <w:div w:id="758718953">
      <w:bodyDiv w:val="1"/>
      <w:marLeft w:val="0"/>
      <w:marRight w:val="0"/>
      <w:marTop w:val="0"/>
      <w:marBottom w:val="0"/>
      <w:divBdr>
        <w:top w:val="none" w:sz="0" w:space="0" w:color="auto"/>
        <w:left w:val="none" w:sz="0" w:space="0" w:color="auto"/>
        <w:bottom w:val="none" w:sz="0" w:space="0" w:color="auto"/>
        <w:right w:val="none" w:sz="0" w:space="0" w:color="auto"/>
      </w:divBdr>
    </w:div>
    <w:div w:id="760955328">
      <w:bodyDiv w:val="1"/>
      <w:marLeft w:val="0"/>
      <w:marRight w:val="0"/>
      <w:marTop w:val="0"/>
      <w:marBottom w:val="0"/>
      <w:divBdr>
        <w:top w:val="none" w:sz="0" w:space="0" w:color="auto"/>
        <w:left w:val="none" w:sz="0" w:space="0" w:color="auto"/>
        <w:bottom w:val="none" w:sz="0" w:space="0" w:color="auto"/>
        <w:right w:val="none" w:sz="0" w:space="0" w:color="auto"/>
      </w:divBdr>
    </w:div>
    <w:div w:id="773982670">
      <w:bodyDiv w:val="1"/>
      <w:marLeft w:val="0"/>
      <w:marRight w:val="0"/>
      <w:marTop w:val="0"/>
      <w:marBottom w:val="0"/>
      <w:divBdr>
        <w:top w:val="none" w:sz="0" w:space="0" w:color="auto"/>
        <w:left w:val="none" w:sz="0" w:space="0" w:color="auto"/>
        <w:bottom w:val="none" w:sz="0" w:space="0" w:color="auto"/>
        <w:right w:val="none" w:sz="0" w:space="0" w:color="auto"/>
      </w:divBdr>
    </w:div>
    <w:div w:id="774177295">
      <w:bodyDiv w:val="1"/>
      <w:marLeft w:val="0"/>
      <w:marRight w:val="0"/>
      <w:marTop w:val="0"/>
      <w:marBottom w:val="0"/>
      <w:divBdr>
        <w:top w:val="none" w:sz="0" w:space="0" w:color="auto"/>
        <w:left w:val="none" w:sz="0" w:space="0" w:color="auto"/>
        <w:bottom w:val="none" w:sz="0" w:space="0" w:color="auto"/>
        <w:right w:val="none" w:sz="0" w:space="0" w:color="auto"/>
      </w:divBdr>
    </w:div>
    <w:div w:id="774600253">
      <w:bodyDiv w:val="1"/>
      <w:marLeft w:val="0"/>
      <w:marRight w:val="0"/>
      <w:marTop w:val="0"/>
      <w:marBottom w:val="0"/>
      <w:divBdr>
        <w:top w:val="none" w:sz="0" w:space="0" w:color="auto"/>
        <w:left w:val="none" w:sz="0" w:space="0" w:color="auto"/>
        <w:bottom w:val="none" w:sz="0" w:space="0" w:color="auto"/>
        <w:right w:val="none" w:sz="0" w:space="0" w:color="auto"/>
      </w:divBdr>
    </w:div>
    <w:div w:id="778791164">
      <w:bodyDiv w:val="1"/>
      <w:marLeft w:val="0"/>
      <w:marRight w:val="0"/>
      <w:marTop w:val="0"/>
      <w:marBottom w:val="0"/>
      <w:divBdr>
        <w:top w:val="none" w:sz="0" w:space="0" w:color="auto"/>
        <w:left w:val="none" w:sz="0" w:space="0" w:color="auto"/>
        <w:bottom w:val="none" w:sz="0" w:space="0" w:color="auto"/>
        <w:right w:val="none" w:sz="0" w:space="0" w:color="auto"/>
      </w:divBdr>
    </w:div>
    <w:div w:id="779955983">
      <w:bodyDiv w:val="1"/>
      <w:marLeft w:val="0"/>
      <w:marRight w:val="0"/>
      <w:marTop w:val="0"/>
      <w:marBottom w:val="0"/>
      <w:divBdr>
        <w:top w:val="none" w:sz="0" w:space="0" w:color="auto"/>
        <w:left w:val="none" w:sz="0" w:space="0" w:color="auto"/>
        <w:bottom w:val="none" w:sz="0" w:space="0" w:color="auto"/>
        <w:right w:val="none" w:sz="0" w:space="0" w:color="auto"/>
      </w:divBdr>
    </w:div>
    <w:div w:id="783815281">
      <w:bodyDiv w:val="1"/>
      <w:marLeft w:val="0"/>
      <w:marRight w:val="0"/>
      <w:marTop w:val="0"/>
      <w:marBottom w:val="0"/>
      <w:divBdr>
        <w:top w:val="none" w:sz="0" w:space="0" w:color="auto"/>
        <w:left w:val="none" w:sz="0" w:space="0" w:color="auto"/>
        <w:bottom w:val="none" w:sz="0" w:space="0" w:color="auto"/>
        <w:right w:val="none" w:sz="0" w:space="0" w:color="auto"/>
      </w:divBdr>
    </w:div>
    <w:div w:id="783841247">
      <w:bodyDiv w:val="1"/>
      <w:marLeft w:val="0"/>
      <w:marRight w:val="0"/>
      <w:marTop w:val="0"/>
      <w:marBottom w:val="0"/>
      <w:divBdr>
        <w:top w:val="none" w:sz="0" w:space="0" w:color="auto"/>
        <w:left w:val="none" w:sz="0" w:space="0" w:color="auto"/>
        <w:bottom w:val="none" w:sz="0" w:space="0" w:color="auto"/>
        <w:right w:val="none" w:sz="0" w:space="0" w:color="auto"/>
      </w:divBdr>
    </w:div>
    <w:div w:id="784037906">
      <w:bodyDiv w:val="1"/>
      <w:marLeft w:val="0"/>
      <w:marRight w:val="0"/>
      <w:marTop w:val="0"/>
      <w:marBottom w:val="0"/>
      <w:divBdr>
        <w:top w:val="none" w:sz="0" w:space="0" w:color="auto"/>
        <w:left w:val="none" w:sz="0" w:space="0" w:color="auto"/>
        <w:bottom w:val="none" w:sz="0" w:space="0" w:color="auto"/>
        <w:right w:val="none" w:sz="0" w:space="0" w:color="auto"/>
      </w:divBdr>
    </w:div>
    <w:div w:id="785270478">
      <w:bodyDiv w:val="1"/>
      <w:marLeft w:val="0"/>
      <w:marRight w:val="0"/>
      <w:marTop w:val="0"/>
      <w:marBottom w:val="0"/>
      <w:divBdr>
        <w:top w:val="none" w:sz="0" w:space="0" w:color="auto"/>
        <w:left w:val="none" w:sz="0" w:space="0" w:color="auto"/>
        <w:bottom w:val="none" w:sz="0" w:space="0" w:color="auto"/>
        <w:right w:val="none" w:sz="0" w:space="0" w:color="auto"/>
      </w:divBdr>
    </w:div>
    <w:div w:id="788934150">
      <w:bodyDiv w:val="1"/>
      <w:marLeft w:val="0"/>
      <w:marRight w:val="0"/>
      <w:marTop w:val="0"/>
      <w:marBottom w:val="0"/>
      <w:divBdr>
        <w:top w:val="none" w:sz="0" w:space="0" w:color="auto"/>
        <w:left w:val="none" w:sz="0" w:space="0" w:color="auto"/>
        <w:bottom w:val="none" w:sz="0" w:space="0" w:color="auto"/>
        <w:right w:val="none" w:sz="0" w:space="0" w:color="auto"/>
      </w:divBdr>
    </w:div>
    <w:div w:id="800347260">
      <w:bodyDiv w:val="1"/>
      <w:marLeft w:val="0"/>
      <w:marRight w:val="0"/>
      <w:marTop w:val="0"/>
      <w:marBottom w:val="0"/>
      <w:divBdr>
        <w:top w:val="none" w:sz="0" w:space="0" w:color="auto"/>
        <w:left w:val="none" w:sz="0" w:space="0" w:color="auto"/>
        <w:bottom w:val="none" w:sz="0" w:space="0" w:color="auto"/>
        <w:right w:val="none" w:sz="0" w:space="0" w:color="auto"/>
      </w:divBdr>
    </w:div>
    <w:div w:id="802619500">
      <w:bodyDiv w:val="1"/>
      <w:marLeft w:val="0"/>
      <w:marRight w:val="0"/>
      <w:marTop w:val="0"/>
      <w:marBottom w:val="0"/>
      <w:divBdr>
        <w:top w:val="none" w:sz="0" w:space="0" w:color="auto"/>
        <w:left w:val="none" w:sz="0" w:space="0" w:color="auto"/>
        <w:bottom w:val="none" w:sz="0" w:space="0" w:color="auto"/>
        <w:right w:val="none" w:sz="0" w:space="0" w:color="auto"/>
      </w:divBdr>
    </w:div>
    <w:div w:id="802969517">
      <w:bodyDiv w:val="1"/>
      <w:marLeft w:val="0"/>
      <w:marRight w:val="0"/>
      <w:marTop w:val="0"/>
      <w:marBottom w:val="0"/>
      <w:divBdr>
        <w:top w:val="none" w:sz="0" w:space="0" w:color="auto"/>
        <w:left w:val="none" w:sz="0" w:space="0" w:color="auto"/>
        <w:bottom w:val="none" w:sz="0" w:space="0" w:color="auto"/>
        <w:right w:val="none" w:sz="0" w:space="0" w:color="auto"/>
      </w:divBdr>
    </w:div>
    <w:div w:id="804129405">
      <w:bodyDiv w:val="1"/>
      <w:marLeft w:val="0"/>
      <w:marRight w:val="0"/>
      <w:marTop w:val="0"/>
      <w:marBottom w:val="0"/>
      <w:divBdr>
        <w:top w:val="none" w:sz="0" w:space="0" w:color="auto"/>
        <w:left w:val="none" w:sz="0" w:space="0" w:color="auto"/>
        <w:bottom w:val="none" w:sz="0" w:space="0" w:color="auto"/>
        <w:right w:val="none" w:sz="0" w:space="0" w:color="auto"/>
      </w:divBdr>
    </w:div>
    <w:div w:id="804470647">
      <w:bodyDiv w:val="1"/>
      <w:marLeft w:val="0"/>
      <w:marRight w:val="0"/>
      <w:marTop w:val="0"/>
      <w:marBottom w:val="0"/>
      <w:divBdr>
        <w:top w:val="none" w:sz="0" w:space="0" w:color="auto"/>
        <w:left w:val="none" w:sz="0" w:space="0" w:color="auto"/>
        <w:bottom w:val="none" w:sz="0" w:space="0" w:color="auto"/>
        <w:right w:val="none" w:sz="0" w:space="0" w:color="auto"/>
      </w:divBdr>
    </w:div>
    <w:div w:id="806239736">
      <w:bodyDiv w:val="1"/>
      <w:marLeft w:val="0"/>
      <w:marRight w:val="0"/>
      <w:marTop w:val="0"/>
      <w:marBottom w:val="0"/>
      <w:divBdr>
        <w:top w:val="none" w:sz="0" w:space="0" w:color="auto"/>
        <w:left w:val="none" w:sz="0" w:space="0" w:color="auto"/>
        <w:bottom w:val="none" w:sz="0" w:space="0" w:color="auto"/>
        <w:right w:val="none" w:sz="0" w:space="0" w:color="auto"/>
      </w:divBdr>
    </w:div>
    <w:div w:id="809789594">
      <w:bodyDiv w:val="1"/>
      <w:marLeft w:val="0"/>
      <w:marRight w:val="0"/>
      <w:marTop w:val="0"/>
      <w:marBottom w:val="0"/>
      <w:divBdr>
        <w:top w:val="none" w:sz="0" w:space="0" w:color="auto"/>
        <w:left w:val="none" w:sz="0" w:space="0" w:color="auto"/>
        <w:bottom w:val="none" w:sz="0" w:space="0" w:color="auto"/>
        <w:right w:val="none" w:sz="0" w:space="0" w:color="auto"/>
      </w:divBdr>
    </w:div>
    <w:div w:id="818033168">
      <w:bodyDiv w:val="1"/>
      <w:marLeft w:val="0"/>
      <w:marRight w:val="0"/>
      <w:marTop w:val="0"/>
      <w:marBottom w:val="0"/>
      <w:divBdr>
        <w:top w:val="none" w:sz="0" w:space="0" w:color="auto"/>
        <w:left w:val="none" w:sz="0" w:space="0" w:color="auto"/>
        <w:bottom w:val="none" w:sz="0" w:space="0" w:color="auto"/>
        <w:right w:val="none" w:sz="0" w:space="0" w:color="auto"/>
      </w:divBdr>
    </w:div>
    <w:div w:id="820467248">
      <w:bodyDiv w:val="1"/>
      <w:marLeft w:val="0"/>
      <w:marRight w:val="0"/>
      <w:marTop w:val="0"/>
      <w:marBottom w:val="0"/>
      <w:divBdr>
        <w:top w:val="none" w:sz="0" w:space="0" w:color="auto"/>
        <w:left w:val="none" w:sz="0" w:space="0" w:color="auto"/>
        <w:bottom w:val="none" w:sz="0" w:space="0" w:color="auto"/>
        <w:right w:val="none" w:sz="0" w:space="0" w:color="auto"/>
      </w:divBdr>
    </w:div>
    <w:div w:id="824784137">
      <w:bodyDiv w:val="1"/>
      <w:marLeft w:val="0"/>
      <w:marRight w:val="0"/>
      <w:marTop w:val="0"/>
      <w:marBottom w:val="0"/>
      <w:divBdr>
        <w:top w:val="none" w:sz="0" w:space="0" w:color="auto"/>
        <w:left w:val="none" w:sz="0" w:space="0" w:color="auto"/>
        <w:bottom w:val="none" w:sz="0" w:space="0" w:color="auto"/>
        <w:right w:val="none" w:sz="0" w:space="0" w:color="auto"/>
      </w:divBdr>
    </w:div>
    <w:div w:id="828323416">
      <w:bodyDiv w:val="1"/>
      <w:marLeft w:val="0"/>
      <w:marRight w:val="0"/>
      <w:marTop w:val="0"/>
      <w:marBottom w:val="0"/>
      <w:divBdr>
        <w:top w:val="none" w:sz="0" w:space="0" w:color="auto"/>
        <w:left w:val="none" w:sz="0" w:space="0" w:color="auto"/>
        <w:bottom w:val="none" w:sz="0" w:space="0" w:color="auto"/>
        <w:right w:val="none" w:sz="0" w:space="0" w:color="auto"/>
      </w:divBdr>
    </w:div>
    <w:div w:id="837430492">
      <w:bodyDiv w:val="1"/>
      <w:marLeft w:val="0"/>
      <w:marRight w:val="0"/>
      <w:marTop w:val="0"/>
      <w:marBottom w:val="0"/>
      <w:divBdr>
        <w:top w:val="none" w:sz="0" w:space="0" w:color="auto"/>
        <w:left w:val="none" w:sz="0" w:space="0" w:color="auto"/>
        <w:bottom w:val="none" w:sz="0" w:space="0" w:color="auto"/>
        <w:right w:val="none" w:sz="0" w:space="0" w:color="auto"/>
      </w:divBdr>
    </w:div>
    <w:div w:id="842015149">
      <w:bodyDiv w:val="1"/>
      <w:marLeft w:val="0"/>
      <w:marRight w:val="0"/>
      <w:marTop w:val="0"/>
      <w:marBottom w:val="0"/>
      <w:divBdr>
        <w:top w:val="none" w:sz="0" w:space="0" w:color="auto"/>
        <w:left w:val="none" w:sz="0" w:space="0" w:color="auto"/>
        <w:bottom w:val="none" w:sz="0" w:space="0" w:color="auto"/>
        <w:right w:val="none" w:sz="0" w:space="0" w:color="auto"/>
      </w:divBdr>
    </w:div>
    <w:div w:id="849686170">
      <w:bodyDiv w:val="1"/>
      <w:marLeft w:val="0"/>
      <w:marRight w:val="0"/>
      <w:marTop w:val="0"/>
      <w:marBottom w:val="0"/>
      <w:divBdr>
        <w:top w:val="none" w:sz="0" w:space="0" w:color="auto"/>
        <w:left w:val="none" w:sz="0" w:space="0" w:color="auto"/>
        <w:bottom w:val="none" w:sz="0" w:space="0" w:color="auto"/>
        <w:right w:val="none" w:sz="0" w:space="0" w:color="auto"/>
      </w:divBdr>
    </w:div>
    <w:div w:id="864097067">
      <w:bodyDiv w:val="1"/>
      <w:marLeft w:val="0"/>
      <w:marRight w:val="0"/>
      <w:marTop w:val="0"/>
      <w:marBottom w:val="0"/>
      <w:divBdr>
        <w:top w:val="none" w:sz="0" w:space="0" w:color="auto"/>
        <w:left w:val="none" w:sz="0" w:space="0" w:color="auto"/>
        <w:bottom w:val="none" w:sz="0" w:space="0" w:color="auto"/>
        <w:right w:val="none" w:sz="0" w:space="0" w:color="auto"/>
      </w:divBdr>
    </w:div>
    <w:div w:id="867834229">
      <w:bodyDiv w:val="1"/>
      <w:marLeft w:val="0"/>
      <w:marRight w:val="0"/>
      <w:marTop w:val="0"/>
      <w:marBottom w:val="0"/>
      <w:divBdr>
        <w:top w:val="none" w:sz="0" w:space="0" w:color="auto"/>
        <w:left w:val="none" w:sz="0" w:space="0" w:color="auto"/>
        <w:bottom w:val="none" w:sz="0" w:space="0" w:color="auto"/>
        <w:right w:val="none" w:sz="0" w:space="0" w:color="auto"/>
      </w:divBdr>
    </w:div>
    <w:div w:id="869294466">
      <w:bodyDiv w:val="1"/>
      <w:marLeft w:val="0"/>
      <w:marRight w:val="0"/>
      <w:marTop w:val="0"/>
      <w:marBottom w:val="0"/>
      <w:divBdr>
        <w:top w:val="none" w:sz="0" w:space="0" w:color="auto"/>
        <w:left w:val="none" w:sz="0" w:space="0" w:color="auto"/>
        <w:bottom w:val="none" w:sz="0" w:space="0" w:color="auto"/>
        <w:right w:val="none" w:sz="0" w:space="0" w:color="auto"/>
      </w:divBdr>
    </w:div>
    <w:div w:id="870729765">
      <w:bodyDiv w:val="1"/>
      <w:marLeft w:val="0"/>
      <w:marRight w:val="0"/>
      <w:marTop w:val="0"/>
      <w:marBottom w:val="0"/>
      <w:divBdr>
        <w:top w:val="none" w:sz="0" w:space="0" w:color="auto"/>
        <w:left w:val="none" w:sz="0" w:space="0" w:color="auto"/>
        <w:bottom w:val="none" w:sz="0" w:space="0" w:color="auto"/>
        <w:right w:val="none" w:sz="0" w:space="0" w:color="auto"/>
      </w:divBdr>
    </w:div>
    <w:div w:id="876821865">
      <w:bodyDiv w:val="1"/>
      <w:marLeft w:val="0"/>
      <w:marRight w:val="0"/>
      <w:marTop w:val="0"/>
      <w:marBottom w:val="0"/>
      <w:divBdr>
        <w:top w:val="none" w:sz="0" w:space="0" w:color="auto"/>
        <w:left w:val="none" w:sz="0" w:space="0" w:color="auto"/>
        <w:bottom w:val="none" w:sz="0" w:space="0" w:color="auto"/>
        <w:right w:val="none" w:sz="0" w:space="0" w:color="auto"/>
      </w:divBdr>
    </w:div>
    <w:div w:id="876967594">
      <w:bodyDiv w:val="1"/>
      <w:marLeft w:val="0"/>
      <w:marRight w:val="0"/>
      <w:marTop w:val="0"/>
      <w:marBottom w:val="0"/>
      <w:divBdr>
        <w:top w:val="none" w:sz="0" w:space="0" w:color="auto"/>
        <w:left w:val="none" w:sz="0" w:space="0" w:color="auto"/>
        <w:bottom w:val="none" w:sz="0" w:space="0" w:color="auto"/>
        <w:right w:val="none" w:sz="0" w:space="0" w:color="auto"/>
      </w:divBdr>
    </w:div>
    <w:div w:id="884215294">
      <w:bodyDiv w:val="1"/>
      <w:marLeft w:val="0"/>
      <w:marRight w:val="0"/>
      <w:marTop w:val="0"/>
      <w:marBottom w:val="0"/>
      <w:divBdr>
        <w:top w:val="none" w:sz="0" w:space="0" w:color="auto"/>
        <w:left w:val="none" w:sz="0" w:space="0" w:color="auto"/>
        <w:bottom w:val="none" w:sz="0" w:space="0" w:color="auto"/>
        <w:right w:val="none" w:sz="0" w:space="0" w:color="auto"/>
      </w:divBdr>
    </w:div>
    <w:div w:id="886990385">
      <w:bodyDiv w:val="1"/>
      <w:marLeft w:val="0"/>
      <w:marRight w:val="0"/>
      <w:marTop w:val="0"/>
      <w:marBottom w:val="0"/>
      <w:divBdr>
        <w:top w:val="none" w:sz="0" w:space="0" w:color="auto"/>
        <w:left w:val="none" w:sz="0" w:space="0" w:color="auto"/>
        <w:bottom w:val="none" w:sz="0" w:space="0" w:color="auto"/>
        <w:right w:val="none" w:sz="0" w:space="0" w:color="auto"/>
      </w:divBdr>
    </w:div>
    <w:div w:id="887299471">
      <w:bodyDiv w:val="1"/>
      <w:marLeft w:val="0"/>
      <w:marRight w:val="0"/>
      <w:marTop w:val="0"/>
      <w:marBottom w:val="0"/>
      <w:divBdr>
        <w:top w:val="none" w:sz="0" w:space="0" w:color="auto"/>
        <w:left w:val="none" w:sz="0" w:space="0" w:color="auto"/>
        <w:bottom w:val="none" w:sz="0" w:space="0" w:color="auto"/>
        <w:right w:val="none" w:sz="0" w:space="0" w:color="auto"/>
      </w:divBdr>
    </w:div>
    <w:div w:id="888876511">
      <w:bodyDiv w:val="1"/>
      <w:marLeft w:val="0"/>
      <w:marRight w:val="0"/>
      <w:marTop w:val="0"/>
      <w:marBottom w:val="0"/>
      <w:divBdr>
        <w:top w:val="none" w:sz="0" w:space="0" w:color="auto"/>
        <w:left w:val="none" w:sz="0" w:space="0" w:color="auto"/>
        <w:bottom w:val="none" w:sz="0" w:space="0" w:color="auto"/>
        <w:right w:val="none" w:sz="0" w:space="0" w:color="auto"/>
      </w:divBdr>
    </w:div>
    <w:div w:id="895243686">
      <w:bodyDiv w:val="1"/>
      <w:marLeft w:val="0"/>
      <w:marRight w:val="0"/>
      <w:marTop w:val="0"/>
      <w:marBottom w:val="0"/>
      <w:divBdr>
        <w:top w:val="none" w:sz="0" w:space="0" w:color="auto"/>
        <w:left w:val="none" w:sz="0" w:space="0" w:color="auto"/>
        <w:bottom w:val="none" w:sz="0" w:space="0" w:color="auto"/>
        <w:right w:val="none" w:sz="0" w:space="0" w:color="auto"/>
      </w:divBdr>
    </w:div>
    <w:div w:id="898053229">
      <w:bodyDiv w:val="1"/>
      <w:marLeft w:val="0"/>
      <w:marRight w:val="0"/>
      <w:marTop w:val="0"/>
      <w:marBottom w:val="0"/>
      <w:divBdr>
        <w:top w:val="none" w:sz="0" w:space="0" w:color="auto"/>
        <w:left w:val="none" w:sz="0" w:space="0" w:color="auto"/>
        <w:bottom w:val="none" w:sz="0" w:space="0" w:color="auto"/>
        <w:right w:val="none" w:sz="0" w:space="0" w:color="auto"/>
      </w:divBdr>
    </w:div>
    <w:div w:id="899678567">
      <w:bodyDiv w:val="1"/>
      <w:marLeft w:val="0"/>
      <w:marRight w:val="0"/>
      <w:marTop w:val="0"/>
      <w:marBottom w:val="0"/>
      <w:divBdr>
        <w:top w:val="none" w:sz="0" w:space="0" w:color="auto"/>
        <w:left w:val="none" w:sz="0" w:space="0" w:color="auto"/>
        <w:bottom w:val="none" w:sz="0" w:space="0" w:color="auto"/>
        <w:right w:val="none" w:sz="0" w:space="0" w:color="auto"/>
      </w:divBdr>
    </w:div>
    <w:div w:id="901141394">
      <w:bodyDiv w:val="1"/>
      <w:marLeft w:val="0"/>
      <w:marRight w:val="0"/>
      <w:marTop w:val="0"/>
      <w:marBottom w:val="0"/>
      <w:divBdr>
        <w:top w:val="none" w:sz="0" w:space="0" w:color="auto"/>
        <w:left w:val="none" w:sz="0" w:space="0" w:color="auto"/>
        <w:bottom w:val="none" w:sz="0" w:space="0" w:color="auto"/>
        <w:right w:val="none" w:sz="0" w:space="0" w:color="auto"/>
      </w:divBdr>
    </w:div>
    <w:div w:id="902790854">
      <w:bodyDiv w:val="1"/>
      <w:marLeft w:val="0"/>
      <w:marRight w:val="0"/>
      <w:marTop w:val="0"/>
      <w:marBottom w:val="0"/>
      <w:divBdr>
        <w:top w:val="none" w:sz="0" w:space="0" w:color="auto"/>
        <w:left w:val="none" w:sz="0" w:space="0" w:color="auto"/>
        <w:bottom w:val="none" w:sz="0" w:space="0" w:color="auto"/>
        <w:right w:val="none" w:sz="0" w:space="0" w:color="auto"/>
      </w:divBdr>
    </w:div>
    <w:div w:id="904223740">
      <w:bodyDiv w:val="1"/>
      <w:marLeft w:val="0"/>
      <w:marRight w:val="0"/>
      <w:marTop w:val="0"/>
      <w:marBottom w:val="0"/>
      <w:divBdr>
        <w:top w:val="none" w:sz="0" w:space="0" w:color="auto"/>
        <w:left w:val="none" w:sz="0" w:space="0" w:color="auto"/>
        <w:bottom w:val="none" w:sz="0" w:space="0" w:color="auto"/>
        <w:right w:val="none" w:sz="0" w:space="0" w:color="auto"/>
      </w:divBdr>
    </w:div>
    <w:div w:id="911162127">
      <w:bodyDiv w:val="1"/>
      <w:marLeft w:val="0"/>
      <w:marRight w:val="0"/>
      <w:marTop w:val="0"/>
      <w:marBottom w:val="0"/>
      <w:divBdr>
        <w:top w:val="none" w:sz="0" w:space="0" w:color="auto"/>
        <w:left w:val="none" w:sz="0" w:space="0" w:color="auto"/>
        <w:bottom w:val="none" w:sz="0" w:space="0" w:color="auto"/>
        <w:right w:val="none" w:sz="0" w:space="0" w:color="auto"/>
      </w:divBdr>
    </w:div>
    <w:div w:id="915819380">
      <w:bodyDiv w:val="1"/>
      <w:marLeft w:val="0"/>
      <w:marRight w:val="0"/>
      <w:marTop w:val="0"/>
      <w:marBottom w:val="0"/>
      <w:divBdr>
        <w:top w:val="none" w:sz="0" w:space="0" w:color="auto"/>
        <w:left w:val="none" w:sz="0" w:space="0" w:color="auto"/>
        <w:bottom w:val="none" w:sz="0" w:space="0" w:color="auto"/>
        <w:right w:val="none" w:sz="0" w:space="0" w:color="auto"/>
      </w:divBdr>
    </w:div>
    <w:div w:id="919290796">
      <w:bodyDiv w:val="1"/>
      <w:marLeft w:val="0"/>
      <w:marRight w:val="0"/>
      <w:marTop w:val="0"/>
      <w:marBottom w:val="0"/>
      <w:divBdr>
        <w:top w:val="none" w:sz="0" w:space="0" w:color="auto"/>
        <w:left w:val="none" w:sz="0" w:space="0" w:color="auto"/>
        <w:bottom w:val="none" w:sz="0" w:space="0" w:color="auto"/>
        <w:right w:val="none" w:sz="0" w:space="0" w:color="auto"/>
      </w:divBdr>
    </w:div>
    <w:div w:id="925116259">
      <w:bodyDiv w:val="1"/>
      <w:marLeft w:val="0"/>
      <w:marRight w:val="0"/>
      <w:marTop w:val="0"/>
      <w:marBottom w:val="0"/>
      <w:divBdr>
        <w:top w:val="none" w:sz="0" w:space="0" w:color="auto"/>
        <w:left w:val="none" w:sz="0" w:space="0" w:color="auto"/>
        <w:bottom w:val="none" w:sz="0" w:space="0" w:color="auto"/>
        <w:right w:val="none" w:sz="0" w:space="0" w:color="auto"/>
      </w:divBdr>
    </w:div>
    <w:div w:id="929586692">
      <w:bodyDiv w:val="1"/>
      <w:marLeft w:val="0"/>
      <w:marRight w:val="0"/>
      <w:marTop w:val="0"/>
      <w:marBottom w:val="0"/>
      <w:divBdr>
        <w:top w:val="none" w:sz="0" w:space="0" w:color="auto"/>
        <w:left w:val="none" w:sz="0" w:space="0" w:color="auto"/>
        <w:bottom w:val="none" w:sz="0" w:space="0" w:color="auto"/>
        <w:right w:val="none" w:sz="0" w:space="0" w:color="auto"/>
      </w:divBdr>
    </w:div>
    <w:div w:id="932082645">
      <w:bodyDiv w:val="1"/>
      <w:marLeft w:val="0"/>
      <w:marRight w:val="0"/>
      <w:marTop w:val="0"/>
      <w:marBottom w:val="0"/>
      <w:divBdr>
        <w:top w:val="none" w:sz="0" w:space="0" w:color="auto"/>
        <w:left w:val="none" w:sz="0" w:space="0" w:color="auto"/>
        <w:bottom w:val="none" w:sz="0" w:space="0" w:color="auto"/>
        <w:right w:val="none" w:sz="0" w:space="0" w:color="auto"/>
      </w:divBdr>
    </w:div>
    <w:div w:id="933635883">
      <w:bodyDiv w:val="1"/>
      <w:marLeft w:val="0"/>
      <w:marRight w:val="0"/>
      <w:marTop w:val="0"/>
      <w:marBottom w:val="0"/>
      <w:divBdr>
        <w:top w:val="none" w:sz="0" w:space="0" w:color="auto"/>
        <w:left w:val="none" w:sz="0" w:space="0" w:color="auto"/>
        <w:bottom w:val="none" w:sz="0" w:space="0" w:color="auto"/>
        <w:right w:val="none" w:sz="0" w:space="0" w:color="auto"/>
      </w:divBdr>
    </w:div>
    <w:div w:id="934826673">
      <w:bodyDiv w:val="1"/>
      <w:marLeft w:val="0"/>
      <w:marRight w:val="0"/>
      <w:marTop w:val="0"/>
      <w:marBottom w:val="0"/>
      <w:divBdr>
        <w:top w:val="none" w:sz="0" w:space="0" w:color="auto"/>
        <w:left w:val="none" w:sz="0" w:space="0" w:color="auto"/>
        <w:bottom w:val="none" w:sz="0" w:space="0" w:color="auto"/>
        <w:right w:val="none" w:sz="0" w:space="0" w:color="auto"/>
      </w:divBdr>
    </w:div>
    <w:div w:id="934947573">
      <w:bodyDiv w:val="1"/>
      <w:marLeft w:val="0"/>
      <w:marRight w:val="0"/>
      <w:marTop w:val="0"/>
      <w:marBottom w:val="0"/>
      <w:divBdr>
        <w:top w:val="none" w:sz="0" w:space="0" w:color="auto"/>
        <w:left w:val="none" w:sz="0" w:space="0" w:color="auto"/>
        <w:bottom w:val="none" w:sz="0" w:space="0" w:color="auto"/>
        <w:right w:val="none" w:sz="0" w:space="0" w:color="auto"/>
      </w:divBdr>
    </w:div>
    <w:div w:id="940143284">
      <w:bodyDiv w:val="1"/>
      <w:marLeft w:val="0"/>
      <w:marRight w:val="0"/>
      <w:marTop w:val="0"/>
      <w:marBottom w:val="0"/>
      <w:divBdr>
        <w:top w:val="none" w:sz="0" w:space="0" w:color="auto"/>
        <w:left w:val="none" w:sz="0" w:space="0" w:color="auto"/>
        <w:bottom w:val="none" w:sz="0" w:space="0" w:color="auto"/>
        <w:right w:val="none" w:sz="0" w:space="0" w:color="auto"/>
      </w:divBdr>
    </w:div>
    <w:div w:id="944771924">
      <w:bodyDiv w:val="1"/>
      <w:marLeft w:val="0"/>
      <w:marRight w:val="0"/>
      <w:marTop w:val="0"/>
      <w:marBottom w:val="0"/>
      <w:divBdr>
        <w:top w:val="none" w:sz="0" w:space="0" w:color="auto"/>
        <w:left w:val="none" w:sz="0" w:space="0" w:color="auto"/>
        <w:bottom w:val="none" w:sz="0" w:space="0" w:color="auto"/>
        <w:right w:val="none" w:sz="0" w:space="0" w:color="auto"/>
      </w:divBdr>
    </w:div>
    <w:div w:id="948126119">
      <w:bodyDiv w:val="1"/>
      <w:marLeft w:val="0"/>
      <w:marRight w:val="0"/>
      <w:marTop w:val="0"/>
      <w:marBottom w:val="0"/>
      <w:divBdr>
        <w:top w:val="none" w:sz="0" w:space="0" w:color="auto"/>
        <w:left w:val="none" w:sz="0" w:space="0" w:color="auto"/>
        <w:bottom w:val="none" w:sz="0" w:space="0" w:color="auto"/>
        <w:right w:val="none" w:sz="0" w:space="0" w:color="auto"/>
      </w:divBdr>
    </w:div>
    <w:div w:id="948467312">
      <w:bodyDiv w:val="1"/>
      <w:marLeft w:val="0"/>
      <w:marRight w:val="0"/>
      <w:marTop w:val="0"/>
      <w:marBottom w:val="0"/>
      <w:divBdr>
        <w:top w:val="none" w:sz="0" w:space="0" w:color="auto"/>
        <w:left w:val="none" w:sz="0" w:space="0" w:color="auto"/>
        <w:bottom w:val="none" w:sz="0" w:space="0" w:color="auto"/>
        <w:right w:val="none" w:sz="0" w:space="0" w:color="auto"/>
      </w:divBdr>
    </w:div>
    <w:div w:id="950891734">
      <w:bodyDiv w:val="1"/>
      <w:marLeft w:val="0"/>
      <w:marRight w:val="0"/>
      <w:marTop w:val="0"/>
      <w:marBottom w:val="0"/>
      <w:divBdr>
        <w:top w:val="none" w:sz="0" w:space="0" w:color="auto"/>
        <w:left w:val="none" w:sz="0" w:space="0" w:color="auto"/>
        <w:bottom w:val="none" w:sz="0" w:space="0" w:color="auto"/>
        <w:right w:val="none" w:sz="0" w:space="0" w:color="auto"/>
      </w:divBdr>
    </w:div>
    <w:div w:id="951715302">
      <w:bodyDiv w:val="1"/>
      <w:marLeft w:val="0"/>
      <w:marRight w:val="0"/>
      <w:marTop w:val="0"/>
      <w:marBottom w:val="0"/>
      <w:divBdr>
        <w:top w:val="none" w:sz="0" w:space="0" w:color="auto"/>
        <w:left w:val="none" w:sz="0" w:space="0" w:color="auto"/>
        <w:bottom w:val="none" w:sz="0" w:space="0" w:color="auto"/>
        <w:right w:val="none" w:sz="0" w:space="0" w:color="auto"/>
      </w:divBdr>
    </w:div>
    <w:div w:id="956133494">
      <w:bodyDiv w:val="1"/>
      <w:marLeft w:val="0"/>
      <w:marRight w:val="0"/>
      <w:marTop w:val="0"/>
      <w:marBottom w:val="0"/>
      <w:divBdr>
        <w:top w:val="none" w:sz="0" w:space="0" w:color="auto"/>
        <w:left w:val="none" w:sz="0" w:space="0" w:color="auto"/>
        <w:bottom w:val="none" w:sz="0" w:space="0" w:color="auto"/>
        <w:right w:val="none" w:sz="0" w:space="0" w:color="auto"/>
      </w:divBdr>
    </w:div>
    <w:div w:id="958611473">
      <w:bodyDiv w:val="1"/>
      <w:marLeft w:val="0"/>
      <w:marRight w:val="0"/>
      <w:marTop w:val="0"/>
      <w:marBottom w:val="0"/>
      <w:divBdr>
        <w:top w:val="none" w:sz="0" w:space="0" w:color="auto"/>
        <w:left w:val="none" w:sz="0" w:space="0" w:color="auto"/>
        <w:bottom w:val="none" w:sz="0" w:space="0" w:color="auto"/>
        <w:right w:val="none" w:sz="0" w:space="0" w:color="auto"/>
      </w:divBdr>
    </w:div>
    <w:div w:id="961227422">
      <w:bodyDiv w:val="1"/>
      <w:marLeft w:val="0"/>
      <w:marRight w:val="0"/>
      <w:marTop w:val="0"/>
      <w:marBottom w:val="0"/>
      <w:divBdr>
        <w:top w:val="none" w:sz="0" w:space="0" w:color="auto"/>
        <w:left w:val="none" w:sz="0" w:space="0" w:color="auto"/>
        <w:bottom w:val="none" w:sz="0" w:space="0" w:color="auto"/>
        <w:right w:val="none" w:sz="0" w:space="0" w:color="auto"/>
      </w:divBdr>
    </w:div>
    <w:div w:id="962731745">
      <w:bodyDiv w:val="1"/>
      <w:marLeft w:val="0"/>
      <w:marRight w:val="0"/>
      <w:marTop w:val="0"/>
      <w:marBottom w:val="0"/>
      <w:divBdr>
        <w:top w:val="none" w:sz="0" w:space="0" w:color="auto"/>
        <w:left w:val="none" w:sz="0" w:space="0" w:color="auto"/>
        <w:bottom w:val="none" w:sz="0" w:space="0" w:color="auto"/>
        <w:right w:val="none" w:sz="0" w:space="0" w:color="auto"/>
      </w:divBdr>
    </w:div>
    <w:div w:id="963467495">
      <w:bodyDiv w:val="1"/>
      <w:marLeft w:val="0"/>
      <w:marRight w:val="0"/>
      <w:marTop w:val="0"/>
      <w:marBottom w:val="0"/>
      <w:divBdr>
        <w:top w:val="none" w:sz="0" w:space="0" w:color="auto"/>
        <w:left w:val="none" w:sz="0" w:space="0" w:color="auto"/>
        <w:bottom w:val="none" w:sz="0" w:space="0" w:color="auto"/>
        <w:right w:val="none" w:sz="0" w:space="0" w:color="auto"/>
      </w:divBdr>
    </w:div>
    <w:div w:id="963581465">
      <w:bodyDiv w:val="1"/>
      <w:marLeft w:val="0"/>
      <w:marRight w:val="0"/>
      <w:marTop w:val="0"/>
      <w:marBottom w:val="0"/>
      <w:divBdr>
        <w:top w:val="none" w:sz="0" w:space="0" w:color="auto"/>
        <w:left w:val="none" w:sz="0" w:space="0" w:color="auto"/>
        <w:bottom w:val="none" w:sz="0" w:space="0" w:color="auto"/>
        <w:right w:val="none" w:sz="0" w:space="0" w:color="auto"/>
      </w:divBdr>
    </w:div>
    <w:div w:id="964972049">
      <w:bodyDiv w:val="1"/>
      <w:marLeft w:val="0"/>
      <w:marRight w:val="0"/>
      <w:marTop w:val="0"/>
      <w:marBottom w:val="0"/>
      <w:divBdr>
        <w:top w:val="none" w:sz="0" w:space="0" w:color="auto"/>
        <w:left w:val="none" w:sz="0" w:space="0" w:color="auto"/>
        <w:bottom w:val="none" w:sz="0" w:space="0" w:color="auto"/>
        <w:right w:val="none" w:sz="0" w:space="0" w:color="auto"/>
      </w:divBdr>
    </w:div>
    <w:div w:id="966352949">
      <w:bodyDiv w:val="1"/>
      <w:marLeft w:val="0"/>
      <w:marRight w:val="0"/>
      <w:marTop w:val="0"/>
      <w:marBottom w:val="0"/>
      <w:divBdr>
        <w:top w:val="none" w:sz="0" w:space="0" w:color="auto"/>
        <w:left w:val="none" w:sz="0" w:space="0" w:color="auto"/>
        <w:bottom w:val="none" w:sz="0" w:space="0" w:color="auto"/>
        <w:right w:val="none" w:sz="0" w:space="0" w:color="auto"/>
      </w:divBdr>
    </w:div>
    <w:div w:id="967930647">
      <w:bodyDiv w:val="1"/>
      <w:marLeft w:val="0"/>
      <w:marRight w:val="0"/>
      <w:marTop w:val="0"/>
      <w:marBottom w:val="0"/>
      <w:divBdr>
        <w:top w:val="none" w:sz="0" w:space="0" w:color="auto"/>
        <w:left w:val="none" w:sz="0" w:space="0" w:color="auto"/>
        <w:bottom w:val="none" w:sz="0" w:space="0" w:color="auto"/>
        <w:right w:val="none" w:sz="0" w:space="0" w:color="auto"/>
      </w:divBdr>
    </w:div>
    <w:div w:id="968049062">
      <w:bodyDiv w:val="1"/>
      <w:marLeft w:val="0"/>
      <w:marRight w:val="0"/>
      <w:marTop w:val="0"/>
      <w:marBottom w:val="0"/>
      <w:divBdr>
        <w:top w:val="none" w:sz="0" w:space="0" w:color="auto"/>
        <w:left w:val="none" w:sz="0" w:space="0" w:color="auto"/>
        <w:bottom w:val="none" w:sz="0" w:space="0" w:color="auto"/>
        <w:right w:val="none" w:sz="0" w:space="0" w:color="auto"/>
      </w:divBdr>
    </w:div>
    <w:div w:id="968705006">
      <w:bodyDiv w:val="1"/>
      <w:marLeft w:val="0"/>
      <w:marRight w:val="0"/>
      <w:marTop w:val="0"/>
      <w:marBottom w:val="0"/>
      <w:divBdr>
        <w:top w:val="none" w:sz="0" w:space="0" w:color="auto"/>
        <w:left w:val="none" w:sz="0" w:space="0" w:color="auto"/>
        <w:bottom w:val="none" w:sz="0" w:space="0" w:color="auto"/>
        <w:right w:val="none" w:sz="0" w:space="0" w:color="auto"/>
      </w:divBdr>
    </w:div>
    <w:div w:id="969215040">
      <w:bodyDiv w:val="1"/>
      <w:marLeft w:val="0"/>
      <w:marRight w:val="0"/>
      <w:marTop w:val="0"/>
      <w:marBottom w:val="0"/>
      <w:divBdr>
        <w:top w:val="none" w:sz="0" w:space="0" w:color="auto"/>
        <w:left w:val="none" w:sz="0" w:space="0" w:color="auto"/>
        <w:bottom w:val="none" w:sz="0" w:space="0" w:color="auto"/>
        <w:right w:val="none" w:sz="0" w:space="0" w:color="auto"/>
      </w:divBdr>
    </w:div>
    <w:div w:id="984622872">
      <w:bodyDiv w:val="1"/>
      <w:marLeft w:val="0"/>
      <w:marRight w:val="0"/>
      <w:marTop w:val="0"/>
      <w:marBottom w:val="0"/>
      <w:divBdr>
        <w:top w:val="none" w:sz="0" w:space="0" w:color="auto"/>
        <w:left w:val="none" w:sz="0" w:space="0" w:color="auto"/>
        <w:bottom w:val="none" w:sz="0" w:space="0" w:color="auto"/>
        <w:right w:val="none" w:sz="0" w:space="0" w:color="auto"/>
      </w:divBdr>
    </w:div>
    <w:div w:id="990215835">
      <w:bodyDiv w:val="1"/>
      <w:marLeft w:val="0"/>
      <w:marRight w:val="0"/>
      <w:marTop w:val="0"/>
      <w:marBottom w:val="0"/>
      <w:divBdr>
        <w:top w:val="none" w:sz="0" w:space="0" w:color="auto"/>
        <w:left w:val="none" w:sz="0" w:space="0" w:color="auto"/>
        <w:bottom w:val="none" w:sz="0" w:space="0" w:color="auto"/>
        <w:right w:val="none" w:sz="0" w:space="0" w:color="auto"/>
      </w:divBdr>
    </w:div>
    <w:div w:id="994183078">
      <w:bodyDiv w:val="1"/>
      <w:marLeft w:val="0"/>
      <w:marRight w:val="0"/>
      <w:marTop w:val="0"/>
      <w:marBottom w:val="0"/>
      <w:divBdr>
        <w:top w:val="none" w:sz="0" w:space="0" w:color="auto"/>
        <w:left w:val="none" w:sz="0" w:space="0" w:color="auto"/>
        <w:bottom w:val="none" w:sz="0" w:space="0" w:color="auto"/>
        <w:right w:val="none" w:sz="0" w:space="0" w:color="auto"/>
      </w:divBdr>
    </w:div>
    <w:div w:id="1008677443">
      <w:bodyDiv w:val="1"/>
      <w:marLeft w:val="0"/>
      <w:marRight w:val="0"/>
      <w:marTop w:val="0"/>
      <w:marBottom w:val="0"/>
      <w:divBdr>
        <w:top w:val="none" w:sz="0" w:space="0" w:color="auto"/>
        <w:left w:val="none" w:sz="0" w:space="0" w:color="auto"/>
        <w:bottom w:val="none" w:sz="0" w:space="0" w:color="auto"/>
        <w:right w:val="none" w:sz="0" w:space="0" w:color="auto"/>
      </w:divBdr>
    </w:div>
    <w:div w:id="1014116491">
      <w:bodyDiv w:val="1"/>
      <w:marLeft w:val="0"/>
      <w:marRight w:val="0"/>
      <w:marTop w:val="0"/>
      <w:marBottom w:val="0"/>
      <w:divBdr>
        <w:top w:val="none" w:sz="0" w:space="0" w:color="auto"/>
        <w:left w:val="none" w:sz="0" w:space="0" w:color="auto"/>
        <w:bottom w:val="none" w:sz="0" w:space="0" w:color="auto"/>
        <w:right w:val="none" w:sz="0" w:space="0" w:color="auto"/>
      </w:divBdr>
    </w:div>
    <w:div w:id="1016348312">
      <w:bodyDiv w:val="1"/>
      <w:marLeft w:val="0"/>
      <w:marRight w:val="0"/>
      <w:marTop w:val="0"/>
      <w:marBottom w:val="0"/>
      <w:divBdr>
        <w:top w:val="none" w:sz="0" w:space="0" w:color="auto"/>
        <w:left w:val="none" w:sz="0" w:space="0" w:color="auto"/>
        <w:bottom w:val="none" w:sz="0" w:space="0" w:color="auto"/>
        <w:right w:val="none" w:sz="0" w:space="0" w:color="auto"/>
      </w:divBdr>
    </w:div>
    <w:div w:id="1018192432">
      <w:bodyDiv w:val="1"/>
      <w:marLeft w:val="0"/>
      <w:marRight w:val="0"/>
      <w:marTop w:val="0"/>
      <w:marBottom w:val="0"/>
      <w:divBdr>
        <w:top w:val="none" w:sz="0" w:space="0" w:color="auto"/>
        <w:left w:val="none" w:sz="0" w:space="0" w:color="auto"/>
        <w:bottom w:val="none" w:sz="0" w:space="0" w:color="auto"/>
        <w:right w:val="none" w:sz="0" w:space="0" w:color="auto"/>
      </w:divBdr>
    </w:div>
    <w:div w:id="1019353962">
      <w:bodyDiv w:val="1"/>
      <w:marLeft w:val="0"/>
      <w:marRight w:val="0"/>
      <w:marTop w:val="0"/>
      <w:marBottom w:val="0"/>
      <w:divBdr>
        <w:top w:val="none" w:sz="0" w:space="0" w:color="auto"/>
        <w:left w:val="none" w:sz="0" w:space="0" w:color="auto"/>
        <w:bottom w:val="none" w:sz="0" w:space="0" w:color="auto"/>
        <w:right w:val="none" w:sz="0" w:space="0" w:color="auto"/>
      </w:divBdr>
    </w:div>
    <w:div w:id="1027633476">
      <w:bodyDiv w:val="1"/>
      <w:marLeft w:val="0"/>
      <w:marRight w:val="0"/>
      <w:marTop w:val="0"/>
      <w:marBottom w:val="0"/>
      <w:divBdr>
        <w:top w:val="none" w:sz="0" w:space="0" w:color="auto"/>
        <w:left w:val="none" w:sz="0" w:space="0" w:color="auto"/>
        <w:bottom w:val="none" w:sz="0" w:space="0" w:color="auto"/>
        <w:right w:val="none" w:sz="0" w:space="0" w:color="auto"/>
      </w:divBdr>
    </w:div>
    <w:div w:id="1029600578">
      <w:bodyDiv w:val="1"/>
      <w:marLeft w:val="0"/>
      <w:marRight w:val="0"/>
      <w:marTop w:val="0"/>
      <w:marBottom w:val="0"/>
      <w:divBdr>
        <w:top w:val="none" w:sz="0" w:space="0" w:color="auto"/>
        <w:left w:val="none" w:sz="0" w:space="0" w:color="auto"/>
        <w:bottom w:val="none" w:sz="0" w:space="0" w:color="auto"/>
        <w:right w:val="none" w:sz="0" w:space="0" w:color="auto"/>
      </w:divBdr>
    </w:div>
    <w:div w:id="1030105895">
      <w:bodyDiv w:val="1"/>
      <w:marLeft w:val="0"/>
      <w:marRight w:val="0"/>
      <w:marTop w:val="0"/>
      <w:marBottom w:val="0"/>
      <w:divBdr>
        <w:top w:val="none" w:sz="0" w:space="0" w:color="auto"/>
        <w:left w:val="none" w:sz="0" w:space="0" w:color="auto"/>
        <w:bottom w:val="none" w:sz="0" w:space="0" w:color="auto"/>
        <w:right w:val="none" w:sz="0" w:space="0" w:color="auto"/>
      </w:divBdr>
    </w:div>
    <w:div w:id="1039430298">
      <w:bodyDiv w:val="1"/>
      <w:marLeft w:val="0"/>
      <w:marRight w:val="0"/>
      <w:marTop w:val="0"/>
      <w:marBottom w:val="0"/>
      <w:divBdr>
        <w:top w:val="none" w:sz="0" w:space="0" w:color="auto"/>
        <w:left w:val="none" w:sz="0" w:space="0" w:color="auto"/>
        <w:bottom w:val="none" w:sz="0" w:space="0" w:color="auto"/>
        <w:right w:val="none" w:sz="0" w:space="0" w:color="auto"/>
      </w:divBdr>
    </w:div>
    <w:div w:id="1048915343">
      <w:bodyDiv w:val="1"/>
      <w:marLeft w:val="0"/>
      <w:marRight w:val="0"/>
      <w:marTop w:val="0"/>
      <w:marBottom w:val="0"/>
      <w:divBdr>
        <w:top w:val="none" w:sz="0" w:space="0" w:color="auto"/>
        <w:left w:val="none" w:sz="0" w:space="0" w:color="auto"/>
        <w:bottom w:val="none" w:sz="0" w:space="0" w:color="auto"/>
        <w:right w:val="none" w:sz="0" w:space="0" w:color="auto"/>
      </w:divBdr>
    </w:div>
    <w:div w:id="1053969055">
      <w:bodyDiv w:val="1"/>
      <w:marLeft w:val="0"/>
      <w:marRight w:val="0"/>
      <w:marTop w:val="0"/>
      <w:marBottom w:val="0"/>
      <w:divBdr>
        <w:top w:val="none" w:sz="0" w:space="0" w:color="auto"/>
        <w:left w:val="none" w:sz="0" w:space="0" w:color="auto"/>
        <w:bottom w:val="none" w:sz="0" w:space="0" w:color="auto"/>
        <w:right w:val="none" w:sz="0" w:space="0" w:color="auto"/>
      </w:divBdr>
    </w:div>
    <w:div w:id="1057163567">
      <w:bodyDiv w:val="1"/>
      <w:marLeft w:val="0"/>
      <w:marRight w:val="0"/>
      <w:marTop w:val="0"/>
      <w:marBottom w:val="0"/>
      <w:divBdr>
        <w:top w:val="none" w:sz="0" w:space="0" w:color="auto"/>
        <w:left w:val="none" w:sz="0" w:space="0" w:color="auto"/>
        <w:bottom w:val="none" w:sz="0" w:space="0" w:color="auto"/>
        <w:right w:val="none" w:sz="0" w:space="0" w:color="auto"/>
      </w:divBdr>
    </w:div>
    <w:div w:id="1058020574">
      <w:bodyDiv w:val="1"/>
      <w:marLeft w:val="0"/>
      <w:marRight w:val="0"/>
      <w:marTop w:val="0"/>
      <w:marBottom w:val="0"/>
      <w:divBdr>
        <w:top w:val="none" w:sz="0" w:space="0" w:color="auto"/>
        <w:left w:val="none" w:sz="0" w:space="0" w:color="auto"/>
        <w:bottom w:val="none" w:sz="0" w:space="0" w:color="auto"/>
        <w:right w:val="none" w:sz="0" w:space="0" w:color="auto"/>
      </w:divBdr>
    </w:div>
    <w:div w:id="1062367925">
      <w:bodyDiv w:val="1"/>
      <w:marLeft w:val="0"/>
      <w:marRight w:val="0"/>
      <w:marTop w:val="0"/>
      <w:marBottom w:val="0"/>
      <w:divBdr>
        <w:top w:val="none" w:sz="0" w:space="0" w:color="auto"/>
        <w:left w:val="none" w:sz="0" w:space="0" w:color="auto"/>
        <w:bottom w:val="none" w:sz="0" w:space="0" w:color="auto"/>
        <w:right w:val="none" w:sz="0" w:space="0" w:color="auto"/>
      </w:divBdr>
    </w:div>
    <w:div w:id="1066538909">
      <w:bodyDiv w:val="1"/>
      <w:marLeft w:val="0"/>
      <w:marRight w:val="0"/>
      <w:marTop w:val="0"/>
      <w:marBottom w:val="0"/>
      <w:divBdr>
        <w:top w:val="none" w:sz="0" w:space="0" w:color="auto"/>
        <w:left w:val="none" w:sz="0" w:space="0" w:color="auto"/>
        <w:bottom w:val="none" w:sz="0" w:space="0" w:color="auto"/>
        <w:right w:val="none" w:sz="0" w:space="0" w:color="auto"/>
      </w:divBdr>
    </w:div>
    <w:div w:id="1079407298">
      <w:bodyDiv w:val="1"/>
      <w:marLeft w:val="0"/>
      <w:marRight w:val="0"/>
      <w:marTop w:val="0"/>
      <w:marBottom w:val="0"/>
      <w:divBdr>
        <w:top w:val="none" w:sz="0" w:space="0" w:color="auto"/>
        <w:left w:val="none" w:sz="0" w:space="0" w:color="auto"/>
        <w:bottom w:val="none" w:sz="0" w:space="0" w:color="auto"/>
        <w:right w:val="none" w:sz="0" w:space="0" w:color="auto"/>
      </w:divBdr>
    </w:div>
    <w:div w:id="1089427604">
      <w:bodyDiv w:val="1"/>
      <w:marLeft w:val="0"/>
      <w:marRight w:val="0"/>
      <w:marTop w:val="0"/>
      <w:marBottom w:val="0"/>
      <w:divBdr>
        <w:top w:val="none" w:sz="0" w:space="0" w:color="auto"/>
        <w:left w:val="none" w:sz="0" w:space="0" w:color="auto"/>
        <w:bottom w:val="none" w:sz="0" w:space="0" w:color="auto"/>
        <w:right w:val="none" w:sz="0" w:space="0" w:color="auto"/>
      </w:divBdr>
    </w:div>
    <w:div w:id="1089616855">
      <w:bodyDiv w:val="1"/>
      <w:marLeft w:val="0"/>
      <w:marRight w:val="0"/>
      <w:marTop w:val="0"/>
      <w:marBottom w:val="0"/>
      <w:divBdr>
        <w:top w:val="none" w:sz="0" w:space="0" w:color="auto"/>
        <w:left w:val="none" w:sz="0" w:space="0" w:color="auto"/>
        <w:bottom w:val="none" w:sz="0" w:space="0" w:color="auto"/>
        <w:right w:val="none" w:sz="0" w:space="0" w:color="auto"/>
      </w:divBdr>
    </w:div>
    <w:div w:id="1099911079">
      <w:bodyDiv w:val="1"/>
      <w:marLeft w:val="0"/>
      <w:marRight w:val="0"/>
      <w:marTop w:val="0"/>
      <w:marBottom w:val="0"/>
      <w:divBdr>
        <w:top w:val="none" w:sz="0" w:space="0" w:color="auto"/>
        <w:left w:val="none" w:sz="0" w:space="0" w:color="auto"/>
        <w:bottom w:val="none" w:sz="0" w:space="0" w:color="auto"/>
        <w:right w:val="none" w:sz="0" w:space="0" w:color="auto"/>
      </w:divBdr>
    </w:div>
    <w:div w:id="1100493038">
      <w:bodyDiv w:val="1"/>
      <w:marLeft w:val="0"/>
      <w:marRight w:val="0"/>
      <w:marTop w:val="0"/>
      <w:marBottom w:val="0"/>
      <w:divBdr>
        <w:top w:val="none" w:sz="0" w:space="0" w:color="auto"/>
        <w:left w:val="none" w:sz="0" w:space="0" w:color="auto"/>
        <w:bottom w:val="none" w:sz="0" w:space="0" w:color="auto"/>
        <w:right w:val="none" w:sz="0" w:space="0" w:color="auto"/>
      </w:divBdr>
    </w:div>
    <w:div w:id="1102147889">
      <w:bodyDiv w:val="1"/>
      <w:marLeft w:val="0"/>
      <w:marRight w:val="0"/>
      <w:marTop w:val="0"/>
      <w:marBottom w:val="0"/>
      <w:divBdr>
        <w:top w:val="none" w:sz="0" w:space="0" w:color="auto"/>
        <w:left w:val="none" w:sz="0" w:space="0" w:color="auto"/>
        <w:bottom w:val="none" w:sz="0" w:space="0" w:color="auto"/>
        <w:right w:val="none" w:sz="0" w:space="0" w:color="auto"/>
      </w:divBdr>
    </w:div>
    <w:div w:id="1106727584">
      <w:bodyDiv w:val="1"/>
      <w:marLeft w:val="0"/>
      <w:marRight w:val="0"/>
      <w:marTop w:val="0"/>
      <w:marBottom w:val="0"/>
      <w:divBdr>
        <w:top w:val="none" w:sz="0" w:space="0" w:color="auto"/>
        <w:left w:val="none" w:sz="0" w:space="0" w:color="auto"/>
        <w:bottom w:val="none" w:sz="0" w:space="0" w:color="auto"/>
        <w:right w:val="none" w:sz="0" w:space="0" w:color="auto"/>
      </w:divBdr>
    </w:div>
    <w:div w:id="1107693320">
      <w:bodyDiv w:val="1"/>
      <w:marLeft w:val="0"/>
      <w:marRight w:val="0"/>
      <w:marTop w:val="0"/>
      <w:marBottom w:val="0"/>
      <w:divBdr>
        <w:top w:val="none" w:sz="0" w:space="0" w:color="auto"/>
        <w:left w:val="none" w:sz="0" w:space="0" w:color="auto"/>
        <w:bottom w:val="none" w:sz="0" w:space="0" w:color="auto"/>
        <w:right w:val="none" w:sz="0" w:space="0" w:color="auto"/>
      </w:divBdr>
    </w:div>
    <w:div w:id="1111511461">
      <w:bodyDiv w:val="1"/>
      <w:marLeft w:val="0"/>
      <w:marRight w:val="0"/>
      <w:marTop w:val="0"/>
      <w:marBottom w:val="0"/>
      <w:divBdr>
        <w:top w:val="none" w:sz="0" w:space="0" w:color="auto"/>
        <w:left w:val="none" w:sz="0" w:space="0" w:color="auto"/>
        <w:bottom w:val="none" w:sz="0" w:space="0" w:color="auto"/>
        <w:right w:val="none" w:sz="0" w:space="0" w:color="auto"/>
      </w:divBdr>
    </w:div>
    <w:div w:id="1116409540">
      <w:bodyDiv w:val="1"/>
      <w:marLeft w:val="0"/>
      <w:marRight w:val="0"/>
      <w:marTop w:val="0"/>
      <w:marBottom w:val="0"/>
      <w:divBdr>
        <w:top w:val="none" w:sz="0" w:space="0" w:color="auto"/>
        <w:left w:val="none" w:sz="0" w:space="0" w:color="auto"/>
        <w:bottom w:val="none" w:sz="0" w:space="0" w:color="auto"/>
        <w:right w:val="none" w:sz="0" w:space="0" w:color="auto"/>
      </w:divBdr>
    </w:div>
    <w:div w:id="1121070753">
      <w:bodyDiv w:val="1"/>
      <w:marLeft w:val="0"/>
      <w:marRight w:val="0"/>
      <w:marTop w:val="0"/>
      <w:marBottom w:val="0"/>
      <w:divBdr>
        <w:top w:val="none" w:sz="0" w:space="0" w:color="auto"/>
        <w:left w:val="none" w:sz="0" w:space="0" w:color="auto"/>
        <w:bottom w:val="none" w:sz="0" w:space="0" w:color="auto"/>
        <w:right w:val="none" w:sz="0" w:space="0" w:color="auto"/>
      </w:divBdr>
    </w:div>
    <w:div w:id="1125662178">
      <w:bodyDiv w:val="1"/>
      <w:marLeft w:val="0"/>
      <w:marRight w:val="0"/>
      <w:marTop w:val="0"/>
      <w:marBottom w:val="0"/>
      <w:divBdr>
        <w:top w:val="none" w:sz="0" w:space="0" w:color="auto"/>
        <w:left w:val="none" w:sz="0" w:space="0" w:color="auto"/>
        <w:bottom w:val="none" w:sz="0" w:space="0" w:color="auto"/>
        <w:right w:val="none" w:sz="0" w:space="0" w:color="auto"/>
      </w:divBdr>
    </w:div>
    <w:div w:id="1128670468">
      <w:bodyDiv w:val="1"/>
      <w:marLeft w:val="0"/>
      <w:marRight w:val="0"/>
      <w:marTop w:val="0"/>
      <w:marBottom w:val="0"/>
      <w:divBdr>
        <w:top w:val="none" w:sz="0" w:space="0" w:color="auto"/>
        <w:left w:val="none" w:sz="0" w:space="0" w:color="auto"/>
        <w:bottom w:val="none" w:sz="0" w:space="0" w:color="auto"/>
        <w:right w:val="none" w:sz="0" w:space="0" w:color="auto"/>
      </w:divBdr>
    </w:div>
    <w:div w:id="1128934132">
      <w:bodyDiv w:val="1"/>
      <w:marLeft w:val="0"/>
      <w:marRight w:val="0"/>
      <w:marTop w:val="0"/>
      <w:marBottom w:val="0"/>
      <w:divBdr>
        <w:top w:val="none" w:sz="0" w:space="0" w:color="auto"/>
        <w:left w:val="none" w:sz="0" w:space="0" w:color="auto"/>
        <w:bottom w:val="none" w:sz="0" w:space="0" w:color="auto"/>
        <w:right w:val="none" w:sz="0" w:space="0" w:color="auto"/>
      </w:divBdr>
    </w:div>
    <w:div w:id="1130705284">
      <w:bodyDiv w:val="1"/>
      <w:marLeft w:val="0"/>
      <w:marRight w:val="0"/>
      <w:marTop w:val="0"/>
      <w:marBottom w:val="0"/>
      <w:divBdr>
        <w:top w:val="none" w:sz="0" w:space="0" w:color="auto"/>
        <w:left w:val="none" w:sz="0" w:space="0" w:color="auto"/>
        <w:bottom w:val="none" w:sz="0" w:space="0" w:color="auto"/>
        <w:right w:val="none" w:sz="0" w:space="0" w:color="auto"/>
      </w:divBdr>
    </w:div>
    <w:div w:id="1130854107">
      <w:bodyDiv w:val="1"/>
      <w:marLeft w:val="0"/>
      <w:marRight w:val="0"/>
      <w:marTop w:val="0"/>
      <w:marBottom w:val="0"/>
      <w:divBdr>
        <w:top w:val="none" w:sz="0" w:space="0" w:color="auto"/>
        <w:left w:val="none" w:sz="0" w:space="0" w:color="auto"/>
        <w:bottom w:val="none" w:sz="0" w:space="0" w:color="auto"/>
        <w:right w:val="none" w:sz="0" w:space="0" w:color="auto"/>
      </w:divBdr>
    </w:div>
    <w:div w:id="1132093955">
      <w:bodyDiv w:val="1"/>
      <w:marLeft w:val="0"/>
      <w:marRight w:val="0"/>
      <w:marTop w:val="0"/>
      <w:marBottom w:val="0"/>
      <w:divBdr>
        <w:top w:val="none" w:sz="0" w:space="0" w:color="auto"/>
        <w:left w:val="none" w:sz="0" w:space="0" w:color="auto"/>
        <w:bottom w:val="none" w:sz="0" w:space="0" w:color="auto"/>
        <w:right w:val="none" w:sz="0" w:space="0" w:color="auto"/>
      </w:divBdr>
    </w:div>
    <w:div w:id="1133787481">
      <w:bodyDiv w:val="1"/>
      <w:marLeft w:val="0"/>
      <w:marRight w:val="0"/>
      <w:marTop w:val="0"/>
      <w:marBottom w:val="0"/>
      <w:divBdr>
        <w:top w:val="none" w:sz="0" w:space="0" w:color="auto"/>
        <w:left w:val="none" w:sz="0" w:space="0" w:color="auto"/>
        <w:bottom w:val="none" w:sz="0" w:space="0" w:color="auto"/>
        <w:right w:val="none" w:sz="0" w:space="0" w:color="auto"/>
      </w:divBdr>
    </w:div>
    <w:div w:id="1134181052">
      <w:bodyDiv w:val="1"/>
      <w:marLeft w:val="0"/>
      <w:marRight w:val="0"/>
      <w:marTop w:val="0"/>
      <w:marBottom w:val="0"/>
      <w:divBdr>
        <w:top w:val="none" w:sz="0" w:space="0" w:color="auto"/>
        <w:left w:val="none" w:sz="0" w:space="0" w:color="auto"/>
        <w:bottom w:val="none" w:sz="0" w:space="0" w:color="auto"/>
        <w:right w:val="none" w:sz="0" w:space="0" w:color="auto"/>
      </w:divBdr>
    </w:div>
    <w:div w:id="1134638467">
      <w:bodyDiv w:val="1"/>
      <w:marLeft w:val="0"/>
      <w:marRight w:val="0"/>
      <w:marTop w:val="0"/>
      <w:marBottom w:val="0"/>
      <w:divBdr>
        <w:top w:val="none" w:sz="0" w:space="0" w:color="auto"/>
        <w:left w:val="none" w:sz="0" w:space="0" w:color="auto"/>
        <w:bottom w:val="none" w:sz="0" w:space="0" w:color="auto"/>
        <w:right w:val="none" w:sz="0" w:space="0" w:color="auto"/>
      </w:divBdr>
    </w:div>
    <w:div w:id="1135757334">
      <w:bodyDiv w:val="1"/>
      <w:marLeft w:val="0"/>
      <w:marRight w:val="0"/>
      <w:marTop w:val="0"/>
      <w:marBottom w:val="0"/>
      <w:divBdr>
        <w:top w:val="none" w:sz="0" w:space="0" w:color="auto"/>
        <w:left w:val="none" w:sz="0" w:space="0" w:color="auto"/>
        <w:bottom w:val="none" w:sz="0" w:space="0" w:color="auto"/>
        <w:right w:val="none" w:sz="0" w:space="0" w:color="auto"/>
      </w:divBdr>
    </w:div>
    <w:div w:id="1139223937">
      <w:bodyDiv w:val="1"/>
      <w:marLeft w:val="0"/>
      <w:marRight w:val="0"/>
      <w:marTop w:val="0"/>
      <w:marBottom w:val="0"/>
      <w:divBdr>
        <w:top w:val="none" w:sz="0" w:space="0" w:color="auto"/>
        <w:left w:val="none" w:sz="0" w:space="0" w:color="auto"/>
        <w:bottom w:val="none" w:sz="0" w:space="0" w:color="auto"/>
        <w:right w:val="none" w:sz="0" w:space="0" w:color="auto"/>
      </w:divBdr>
    </w:div>
    <w:div w:id="1143932622">
      <w:bodyDiv w:val="1"/>
      <w:marLeft w:val="0"/>
      <w:marRight w:val="0"/>
      <w:marTop w:val="0"/>
      <w:marBottom w:val="0"/>
      <w:divBdr>
        <w:top w:val="none" w:sz="0" w:space="0" w:color="auto"/>
        <w:left w:val="none" w:sz="0" w:space="0" w:color="auto"/>
        <w:bottom w:val="none" w:sz="0" w:space="0" w:color="auto"/>
        <w:right w:val="none" w:sz="0" w:space="0" w:color="auto"/>
      </w:divBdr>
    </w:div>
    <w:div w:id="1151020031">
      <w:bodyDiv w:val="1"/>
      <w:marLeft w:val="0"/>
      <w:marRight w:val="0"/>
      <w:marTop w:val="0"/>
      <w:marBottom w:val="0"/>
      <w:divBdr>
        <w:top w:val="none" w:sz="0" w:space="0" w:color="auto"/>
        <w:left w:val="none" w:sz="0" w:space="0" w:color="auto"/>
        <w:bottom w:val="none" w:sz="0" w:space="0" w:color="auto"/>
        <w:right w:val="none" w:sz="0" w:space="0" w:color="auto"/>
      </w:divBdr>
    </w:div>
    <w:div w:id="1151096283">
      <w:bodyDiv w:val="1"/>
      <w:marLeft w:val="0"/>
      <w:marRight w:val="0"/>
      <w:marTop w:val="0"/>
      <w:marBottom w:val="0"/>
      <w:divBdr>
        <w:top w:val="none" w:sz="0" w:space="0" w:color="auto"/>
        <w:left w:val="none" w:sz="0" w:space="0" w:color="auto"/>
        <w:bottom w:val="none" w:sz="0" w:space="0" w:color="auto"/>
        <w:right w:val="none" w:sz="0" w:space="0" w:color="auto"/>
      </w:divBdr>
    </w:div>
    <w:div w:id="1153716180">
      <w:bodyDiv w:val="1"/>
      <w:marLeft w:val="0"/>
      <w:marRight w:val="0"/>
      <w:marTop w:val="0"/>
      <w:marBottom w:val="0"/>
      <w:divBdr>
        <w:top w:val="none" w:sz="0" w:space="0" w:color="auto"/>
        <w:left w:val="none" w:sz="0" w:space="0" w:color="auto"/>
        <w:bottom w:val="none" w:sz="0" w:space="0" w:color="auto"/>
        <w:right w:val="none" w:sz="0" w:space="0" w:color="auto"/>
      </w:divBdr>
    </w:div>
    <w:div w:id="1170372097">
      <w:bodyDiv w:val="1"/>
      <w:marLeft w:val="0"/>
      <w:marRight w:val="0"/>
      <w:marTop w:val="0"/>
      <w:marBottom w:val="0"/>
      <w:divBdr>
        <w:top w:val="none" w:sz="0" w:space="0" w:color="auto"/>
        <w:left w:val="none" w:sz="0" w:space="0" w:color="auto"/>
        <w:bottom w:val="none" w:sz="0" w:space="0" w:color="auto"/>
        <w:right w:val="none" w:sz="0" w:space="0" w:color="auto"/>
      </w:divBdr>
    </w:div>
    <w:div w:id="1171485998">
      <w:bodyDiv w:val="1"/>
      <w:marLeft w:val="0"/>
      <w:marRight w:val="0"/>
      <w:marTop w:val="0"/>
      <w:marBottom w:val="0"/>
      <w:divBdr>
        <w:top w:val="none" w:sz="0" w:space="0" w:color="auto"/>
        <w:left w:val="none" w:sz="0" w:space="0" w:color="auto"/>
        <w:bottom w:val="none" w:sz="0" w:space="0" w:color="auto"/>
        <w:right w:val="none" w:sz="0" w:space="0" w:color="auto"/>
      </w:divBdr>
    </w:div>
    <w:div w:id="1176531513">
      <w:bodyDiv w:val="1"/>
      <w:marLeft w:val="0"/>
      <w:marRight w:val="0"/>
      <w:marTop w:val="0"/>
      <w:marBottom w:val="0"/>
      <w:divBdr>
        <w:top w:val="none" w:sz="0" w:space="0" w:color="auto"/>
        <w:left w:val="none" w:sz="0" w:space="0" w:color="auto"/>
        <w:bottom w:val="none" w:sz="0" w:space="0" w:color="auto"/>
        <w:right w:val="none" w:sz="0" w:space="0" w:color="auto"/>
      </w:divBdr>
    </w:div>
    <w:div w:id="1178085382">
      <w:bodyDiv w:val="1"/>
      <w:marLeft w:val="0"/>
      <w:marRight w:val="0"/>
      <w:marTop w:val="0"/>
      <w:marBottom w:val="0"/>
      <w:divBdr>
        <w:top w:val="none" w:sz="0" w:space="0" w:color="auto"/>
        <w:left w:val="none" w:sz="0" w:space="0" w:color="auto"/>
        <w:bottom w:val="none" w:sz="0" w:space="0" w:color="auto"/>
        <w:right w:val="none" w:sz="0" w:space="0" w:color="auto"/>
      </w:divBdr>
    </w:div>
    <w:div w:id="1180312957">
      <w:bodyDiv w:val="1"/>
      <w:marLeft w:val="0"/>
      <w:marRight w:val="0"/>
      <w:marTop w:val="0"/>
      <w:marBottom w:val="0"/>
      <w:divBdr>
        <w:top w:val="none" w:sz="0" w:space="0" w:color="auto"/>
        <w:left w:val="none" w:sz="0" w:space="0" w:color="auto"/>
        <w:bottom w:val="none" w:sz="0" w:space="0" w:color="auto"/>
        <w:right w:val="none" w:sz="0" w:space="0" w:color="auto"/>
      </w:divBdr>
    </w:div>
    <w:div w:id="1183663630">
      <w:bodyDiv w:val="1"/>
      <w:marLeft w:val="0"/>
      <w:marRight w:val="0"/>
      <w:marTop w:val="0"/>
      <w:marBottom w:val="0"/>
      <w:divBdr>
        <w:top w:val="none" w:sz="0" w:space="0" w:color="auto"/>
        <w:left w:val="none" w:sz="0" w:space="0" w:color="auto"/>
        <w:bottom w:val="none" w:sz="0" w:space="0" w:color="auto"/>
        <w:right w:val="none" w:sz="0" w:space="0" w:color="auto"/>
      </w:divBdr>
    </w:div>
    <w:div w:id="1189022463">
      <w:bodyDiv w:val="1"/>
      <w:marLeft w:val="0"/>
      <w:marRight w:val="0"/>
      <w:marTop w:val="0"/>
      <w:marBottom w:val="0"/>
      <w:divBdr>
        <w:top w:val="none" w:sz="0" w:space="0" w:color="auto"/>
        <w:left w:val="none" w:sz="0" w:space="0" w:color="auto"/>
        <w:bottom w:val="none" w:sz="0" w:space="0" w:color="auto"/>
        <w:right w:val="none" w:sz="0" w:space="0" w:color="auto"/>
      </w:divBdr>
    </w:div>
    <w:div w:id="1190100528">
      <w:bodyDiv w:val="1"/>
      <w:marLeft w:val="0"/>
      <w:marRight w:val="0"/>
      <w:marTop w:val="0"/>
      <w:marBottom w:val="0"/>
      <w:divBdr>
        <w:top w:val="none" w:sz="0" w:space="0" w:color="auto"/>
        <w:left w:val="none" w:sz="0" w:space="0" w:color="auto"/>
        <w:bottom w:val="none" w:sz="0" w:space="0" w:color="auto"/>
        <w:right w:val="none" w:sz="0" w:space="0" w:color="auto"/>
      </w:divBdr>
    </w:div>
    <w:div w:id="1192303934">
      <w:bodyDiv w:val="1"/>
      <w:marLeft w:val="0"/>
      <w:marRight w:val="0"/>
      <w:marTop w:val="0"/>
      <w:marBottom w:val="0"/>
      <w:divBdr>
        <w:top w:val="none" w:sz="0" w:space="0" w:color="auto"/>
        <w:left w:val="none" w:sz="0" w:space="0" w:color="auto"/>
        <w:bottom w:val="none" w:sz="0" w:space="0" w:color="auto"/>
        <w:right w:val="none" w:sz="0" w:space="0" w:color="auto"/>
      </w:divBdr>
    </w:div>
    <w:div w:id="1193373891">
      <w:bodyDiv w:val="1"/>
      <w:marLeft w:val="0"/>
      <w:marRight w:val="0"/>
      <w:marTop w:val="0"/>
      <w:marBottom w:val="0"/>
      <w:divBdr>
        <w:top w:val="none" w:sz="0" w:space="0" w:color="auto"/>
        <w:left w:val="none" w:sz="0" w:space="0" w:color="auto"/>
        <w:bottom w:val="none" w:sz="0" w:space="0" w:color="auto"/>
        <w:right w:val="none" w:sz="0" w:space="0" w:color="auto"/>
      </w:divBdr>
    </w:div>
    <w:div w:id="1202208013">
      <w:bodyDiv w:val="1"/>
      <w:marLeft w:val="0"/>
      <w:marRight w:val="0"/>
      <w:marTop w:val="0"/>
      <w:marBottom w:val="0"/>
      <w:divBdr>
        <w:top w:val="none" w:sz="0" w:space="0" w:color="auto"/>
        <w:left w:val="none" w:sz="0" w:space="0" w:color="auto"/>
        <w:bottom w:val="none" w:sz="0" w:space="0" w:color="auto"/>
        <w:right w:val="none" w:sz="0" w:space="0" w:color="auto"/>
      </w:divBdr>
    </w:div>
    <w:div w:id="1210069968">
      <w:bodyDiv w:val="1"/>
      <w:marLeft w:val="0"/>
      <w:marRight w:val="0"/>
      <w:marTop w:val="0"/>
      <w:marBottom w:val="0"/>
      <w:divBdr>
        <w:top w:val="none" w:sz="0" w:space="0" w:color="auto"/>
        <w:left w:val="none" w:sz="0" w:space="0" w:color="auto"/>
        <w:bottom w:val="none" w:sz="0" w:space="0" w:color="auto"/>
        <w:right w:val="none" w:sz="0" w:space="0" w:color="auto"/>
      </w:divBdr>
    </w:div>
    <w:div w:id="1211574058">
      <w:bodyDiv w:val="1"/>
      <w:marLeft w:val="0"/>
      <w:marRight w:val="0"/>
      <w:marTop w:val="0"/>
      <w:marBottom w:val="0"/>
      <w:divBdr>
        <w:top w:val="none" w:sz="0" w:space="0" w:color="auto"/>
        <w:left w:val="none" w:sz="0" w:space="0" w:color="auto"/>
        <w:bottom w:val="none" w:sz="0" w:space="0" w:color="auto"/>
        <w:right w:val="none" w:sz="0" w:space="0" w:color="auto"/>
      </w:divBdr>
    </w:div>
    <w:div w:id="1217543851">
      <w:bodyDiv w:val="1"/>
      <w:marLeft w:val="0"/>
      <w:marRight w:val="0"/>
      <w:marTop w:val="0"/>
      <w:marBottom w:val="0"/>
      <w:divBdr>
        <w:top w:val="none" w:sz="0" w:space="0" w:color="auto"/>
        <w:left w:val="none" w:sz="0" w:space="0" w:color="auto"/>
        <w:bottom w:val="none" w:sz="0" w:space="0" w:color="auto"/>
        <w:right w:val="none" w:sz="0" w:space="0" w:color="auto"/>
      </w:divBdr>
    </w:div>
    <w:div w:id="1221554360">
      <w:bodyDiv w:val="1"/>
      <w:marLeft w:val="0"/>
      <w:marRight w:val="0"/>
      <w:marTop w:val="0"/>
      <w:marBottom w:val="0"/>
      <w:divBdr>
        <w:top w:val="none" w:sz="0" w:space="0" w:color="auto"/>
        <w:left w:val="none" w:sz="0" w:space="0" w:color="auto"/>
        <w:bottom w:val="none" w:sz="0" w:space="0" w:color="auto"/>
        <w:right w:val="none" w:sz="0" w:space="0" w:color="auto"/>
      </w:divBdr>
    </w:div>
    <w:div w:id="1224372024">
      <w:bodyDiv w:val="1"/>
      <w:marLeft w:val="0"/>
      <w:marRight w:val="0"/>
      <w:marTop w:val="0"/>
      <w:marBottom w:val="0"/>
      <w:divBdr>
        <w:top w:val="none" w:sz="0" w:space="0" w:color="auto"/>
        <w:left w:val="none" w:sz="0" w:space="0" w:color="auto"/>
        <w:bottom w:val="none" w:sz="0" w:space="0" w:color="auto"/>
        <w:right w:val="none" w:sz="0" w:space="0" w:color="auto"/>
      </w:divBdr>
    </w:div>
    <w:div w:id="1225289895">
      <w:bodyDiv w:val="1"/>
      <w:marLeft w:val="0"/>
      <w:marRight w:val="0"/>
      <w:marTop w:val="0"/>
      <w:marBottom w:val="0"/>
      <w:divBdr>
        <w:top w:val="none" w:sz="0" w:space="0" w:color="auto"/>
        <w:left w:val="none" w:sz="0" w:space="0" w:color="auto"/>
        <w:bottom w:val="none" w:sz="0" w:space="0" w:color="auto"/>
        <w:right w:val="none" w:sz="0" w:space="0" w:color="auto"/>
      </w:divBdr>
    </w:div>
    <w:div w:id="1233274081">
      <w:bodyDiv w:val="1"/>
      <w:marLeft w:val="0"/>
      <w:marRight w:val="0"/>
      <w:marTop w:val="0"/>
      <w:marBottom w:val="0"/>
      <w:divBdr>
        <w:top w:val="none" w:sz="0" w:space="0" w:color="auto"/>
        <w:left w:val="none" w:sz="0" w:space="0" w:color="auto"/>
        <w:bottom w:val="none" w:sz="0" w:space="0" w:color="auto"/>
        <w:right w:val="none" w:sz="0" w:space="0" w:color="auto"/>
      </w:divBdr>
    </w:div>
    <w:div w:id="1235163525">
      <w:bodyDiv w:val="1"/>
      <w:marLeft w:val="0"/>
      <w:marRight w:val="0"/>
      <w:marTop w:val="0"/>
      <w:marBottom w:val="0"/>
      <w:divBdr>
        <w:top w:val="none" w:sz="0" w:space="0" w:color="auto"/>
        <w:left w:val="none" w:sz="0" w:space="0" w:color="auto"/>
        <w:bottom w:val="none" w:sz="0" w:space="0" w:color="auto"/>
        <w:right w:val="none" w:sz="0" w:space="0" w:color="auto"/>
      </w:divBdr>
    </w:div>
    <w:div w:id="1243027049">
      <w:bodyDiv w:val="1"/>
      <w:marLeft w:val="0"/>
      <w:marRight w:val="0"/>
      <w:marTop w:val="0"/>
      <w:marBottom w:val="0"/>
      <w:divBdr>
        <w:top w:val="none" w:sz="0" w:space="0" w:color="auto"/>
        <w:left w:val="none" w:sz="0" w:space="0" w:color="auto"/>
        <w:bottom w:val="none" w:sz="0" w:space="0" w:color="auto"/>
        <w:right w:val="none" w:sz="0" w:space="0" w:color="auto"/>
      </w:divBdr>
    </w:div>
    <w:div w:id="1250389840">
      <w:bodyDiv w:val="1"/>
      <w:marLeft w:val="0"/>
      <w:marRight w:val="0"/>
      <w:marTop w:val="0"/>
      <w:marBottom w:val="0"/>
      <w:divBdr>
        <w:top w:val="none" w:sz="0" w:space="0" w:color="auto"/>
        <w:left w:val="none" w:sz="0" w:space="0" w:color="auto"/>
        <w:bottom w:val="none" w:sz="0" w:space="0" w:color="auto"/>
        <w:right w:val="none" w:sz="0" w:space="0" w:color="auto"/>
      </w:divBdr>
    </w:div>
    <w:div w:id="1261375534">
      <w:bodyDiv w:val="1"/>
      <w:marLeft w:val="0"/>
      <w:marRight w:val="0"/>
      <w:marTop w:val="0"/>
      <w:marBottom w:val="0"/>
      <w:divBdr>
        <w:top w:val="none" w:sz="0" w:space="0" w:color="auto"/>
        <w:left w:val="none" w:sz="0" w:space="0" w:color="auto"/>
        <w:bottom w:val="none" w:sz="0" w:space="0" w:color="auto"/>
        <w:right w:val="none" w:sz="0" w:space="0" w:color="auto"/>
      </w:divBdr>
    </w:div>
    <w:div w:id="1263949941">
      <w:bodyDiv w:val="1"/>
      <w:marLeft w:val="0"/>
      <w:marRight w:val="0"/>
      <w:marTop w:val="0"/>
      <w:marBottom w:val="0"/>
      <w:divBdr>
        <w:top w:val="none" w:sz="0" w:space="0" w:color="auto"/>
        <w:left w:val="none" w:sz="0" w:space="0" w:color="auto"/>
        <w:bottom w:val="none" w:sz="0" w:space="0" w:color="auto"/>
        <w:right w:val="none" w:sz="0" w:space="0" w:color="auto"/>
      </w:divBdr>
    </w:div>
    <w:div w:id="1264873483">
      <w:bodyDiv w:val="1"/>
      <w:marLeft w:val="0"/>
      <w:marRight w:val="0"/>
      <w:marTop w:val="0"/>
      <w:marBottom w:val="0"/>
      <w:divBdr>
        <w:top w:val="none" w:sz="0" w:space="0" w:color="auto"/>
        <w:left w:val="none" w:sz="0" w:space="0" w:color="auto"/>
        <w:bottom w:val="none" w:sz="0" w:space="0" w:color="auto"/>
        <w:right w:val="none" w:sz="0" w:space="0" w:color="auto"/>
      </w:divBdr>
    </w:div>
    <w:div w:id="1266186154">
      <w:bodyDiv w:val="1"/>
      <w:marLeft w:val="0"/>
      <w:marRight w:val="0"/>
      <w:marTop w:val="0"/>
      <w:marBottom w:val="0"/>
      <w:divBdr>
        <w:top w:val="none" w:sz="0" w:space="0" w:color="auto"/>
        <w:left w:val="none" w:sz="0" w:space="0" w:color="auto"/>
        <w:bottom w:val="none" w:sz="0" w:space="0" w:color="auto"/>
        <w:right w:val="none" w:sz="0" w:space="0" w:color="auto"/>
      </w:divBdr>
    </w:div>
    <w:div w:id="1266691065">
      <w:bodyDiv w:val="1"/>
      <w:marLeft w:val="0"/>
      <w:marRight w:val="0"/>
      <w:marTop w:val="0"/>
      <w:marBottom w:val="0"/>
      <w:divBdr>
        <w:top w:val="none" w:sz="0" w:space="0" w:color="auto"/>
        <w:left w:val="none" w:sz="0" w:space="0" w:color="auto"/>
        <w:bottom w:val="none" w:sz="0" w:space="0" w:color="auto"/>
        <w:right w:val="none" w:sz="0" w:space="0" w:color="auto"/>
      </w:divBdr>
    </w:div>
    <w:div w:id="1269044159">
      <w:bodyDiv w:val="1"/>
      <w:marLeft w:val="0"/>
      <w:marRight w:val="0"/>
      <w:marTop w:val="0"/>
      <w:marBottom w:val="0"/>
      <w:divBdr>
        <w:top w:val="none" w:sz="0" w:space="0" w:color="auto"/>
        <w:left w:val="none" w:sz="0" w:space="0" w:color="auto"/>
        <w:bottom w:val="none" w:sz="0" w:space="0" w:color="auto"/>
        <w:right w:val="none" w:sz="0" w:space="0" w:color="auto"/>
      </w:divBdr>
    </w:div>
    <w:div w:id="1275137644">
      <w:bodyDiv w:val="1"/>
      <w:marLeft w:val="0"/>
      <w:marRight w:val="0"/>
      <w:marTop w:val="0"/>
      <w:marBottom w:val="0"/>
      <w:divBdr>
        <w:top w:val="none" w:sz="0" w:space="0" w:color="auto"/>
        <w:left w:val="none" w:sz="0" w:space="0" w:color="auto"/>
        <w:bottom w:val="none" w:sz="0" w:space="0" w:color="auto"/>
        <w:right w:val="none" w:sz="0" w:space="0" w:color="auto"/>
      </w:divBdr>
    </w:div>
    <w:div w:id="1276719397">
      <w:bodyDiv w:val="1"/>
      <w:marLeft w:val="0"/>
      <w:marRight w:val="0"/>
      <w:marTop w:val="0"/>
      <w:marBottom w:val="0"/>
      <w:divBdr>
        <w:top w:val="none" w:sz="0" w:space="0" w:color="auto"/>
        <w:left w:val="none" w:sz="0" w:space="0" w:color="auto"/>
        <w:bottom w:val="none" w:sz="0" w:space="0" w:color="auto"/>
        <w:right w:val="none" w:sz="0" w:space="0" w:color="auto"/>
      </w:divBdr>
    </w:div>
    <w:div w:id="1281373986">
      <w:bodyDiv w:val="1"/>
      <w:marLeft w:val="0"/>
      <w:marRight w:val="0"/>
      <w:marTop w:val="0"/>
      <w:marBottom w:val="0"/>
      <w:divBdr>
        <w:top w:val="none" w:sz="0" w:space="0" w:color="auto"/>
        <w:left w:val="none" w:sz="0" w:space="0" w:color="auto"/>
        <w:bottom w:val="none" w:sz="0" w:space="0" w:color="auto"/>
        <w:right w:val="none" w:sz="0" w:space="0" w:color="auto"/>
      </w:divBdr>
    </w:div>
    <w:div w:id="1284536689">
      <w:bodyDiv w:val="1"/>
      <w:marLeft w:val="0"/>
      <w:marRight w:val="0"/>
      <w:marTop w:val="0"/>
      <w:marBottom w:val="0"/>
      <w:divBdr>
        <w:top w:val="none" w:sz="0" w:space="0" w:color="auto"/>
        <w:left w:val="none" w:sz="0" w:space="0" w:color="auto"/>
        <w:bottom w:val="none" w:sz="0" w:space="0" w:color="auto"/>
        <w:right w:val="none" w:sz="0" w:space="0" w:color="auto"/>
      </w:divBdr>
    </w:div>
    <w:div w:id="1287465301">
      <w:bodyDiv w:val="1"/>
      <w:marLeft w:val="0"/>
      <w:marRight w:val="0"/>
      <w:marTop w:val="0"/>
      <w:marBottom w:val="0"/>
      <w:divBdr>
        <w:top w:val="none" w:sz="0" w:space="0" w:color="auto"/>
        <w:left w:val="none" w:sz="0" w:space="0" w:color="auto"/>
        <w:bottom w:val="none" w:sz="0" w:space="0" w:color="auto"/>
        <w:right w:val="none" w:sz="0" w:space="0" w:color="auto"/>
      </w:divBdr>
    </w:div>
    <w:div w:id="1287925597">
      <w:bodyDiv w:val="1"/>
      <w:marLeft w:val="0"/>
      <w:marRight w:val="0"/>
      <w:marTop w:val="0"/>
      <w:marBottom w:val="0"/>
      <w:divBdr>
        <w:top w:val="none" w:sz="0" w:space="0" w:color="auto"/>
        <w:left w:val="none" w:sz="0" w:space="0" w:color="auto"/>
        <w:bottom w:val="none" w:sz="0" w:space="0" w:color="auto"/>
        <w:right w:val="none" w:sz="0" w:space="0" w:color="auto"/>
      </w:divBdr>
    </w:div>
    <w:div w:id="1291518010">
      <w:bodyDiv w:val="1"/>
      <w:marLeft w:val="0"/>
      <w:marRight w:val="0"/>
      <w:marTop w:val="0"/>
      <w:marBottom w:val="0"/>
      <w:divBdr>
        <w:top w:val="none" w:sz="0" w:space="0" w:color="auto"/>
        <w:left w:val="none" w:sz="0" w:space="0" w:color="auto"/>
        <w:bottom w:val="none" w:sz="0" w:space="0" w:color="auto"/>
        <w:right w:val="none" w:sz="0" w:space="0" w:color="auto"/>
      </w:divBdr>
    </w:div>
    <w:div w:id="1292512618">
      <w:bodyDiv w:val="1"/>
      <w:marLeft w:val="0"/>
      <w:marRight w:val="0"/>
      <w:marTop w:val="0"/>
      <w:marBottom w:val="0"/>
      <w:divBdr>
        <w:top w:val="none" w:sz="0" w:space="0" w:color="auto"/>
        <w:left w:val="none" w:sz="0" w:space="0" w:color="auto"/>
        <w:bottom w:val="none" w:sz="0" w:space="0" w:color="auto"/>
        <w:right w:val="none" w:sz="0" w:space="0" w:color="auto"/>
      </w:divBdr>
    </w:div>
    <w:div w:id="1293436332">
      <w:bodyDiv w:val="1"/>
      <w:marLeft w:val="0"/>
      <w:marRight w:val="0"/>
      <w:marTop w:val="0"/>
      <w:marBottom w:val="0"/>
      <w:divBdr>
        <w:top w:val="none" w:sz="0" w:space="0" w:color="auto"/>
        <w:left w:val="none" w:sz="0" w:space="0" w:color="auto"/>
        <w:bottom w:val="none" w:sz="0" w:space="0" w:color="auto"/>
        <w:right w:val="none" w:sz="0" w:space="0" w:color="auto"/>
      </w:divBdr>
    </w:div>
    <w:div w:id="1300191288">
      <w:bodyDiv w:val="1"/>
      <w:marLeft w:val="0"/>
      <w:marRight w:val="0"/>
      <w:marTop w:val="0"/>
      <w:marBottom w:val="0"/>
      <w:divBdr>
        <w:top w:val="none" w:sz="0" w:space="0" w:color="auto"/>
        <w:left w:val="none" w:sz="0" w:space="0" w:color="auto"/>
        <w:bottom w:val="none" w:sz="0" w:space="0" w:color="auto"/>
        <w:right w:val="none" w:sz="0" w:space="0" w:color="auto"/>
      </w:divBdr>
    </w:div>
    <w:div w:id="1301616003">
      <w:bodyDiv w:val="1"/>
      <w:marLeft w:val="0"/>
      <w:marRight w:val="0"/>
      <w:marTop w:val="0"/>
      <w:marBottom w:val="0"/>
      <w:divBdr>
        <w:top w:val="none" w:sz="0" w:space="0" w:color="auto"/>
        <w:left w:val="none" w:sz="0" w:space="0" w:color="auto"/>
        <w:bottom w:val="none" w:sz="0" w:space="0" w:color="auto"/>
        <w:right w:val="none" w:sz="0" w:space="0" w:color="auto"/>
      </w:divBdr>
    </w:div>
    <w:div w:id="1302921775">
      <w:bodyDiv w:val="1"/>
      <w:marLeft w:val="0"/>
      <w:marRight w:val="0"/>
      <w:marTop w:val="0"/>
      <w:marBottom w:val="0"/>
      <w:divBdr>
        <w:top w:val="none" w:sz="0" w:space="0" w:color="auto"/>
        <w:left w:val="none" w:sz="0" w:space="0" w:color="auto"/>
        <w:bottom w:val="none" w:sz="0" w:space="0" w:color="auto"/>
        <w:right w:val="none" w:sz="0" w:space="0" w:color="auto"/>
      </w:divBdr>
    </w:div>
    <w:div w:id="1306549862">
      <w:bodyDiv w:val="1"/>
      <w:marLeft w:val="0"/>
      <w:marRight w:val="0"/>
      <w:marTop w:val="0"/>
      <w:marBottom w:val="0"/>
      <w:divBdr>
        <w:top w:val="none" w:sz="0" w:space="0" w:color="auto"/>
        <w:left w:val="none" w:sz="0" w:space="0" w:color="auto"/>
        <w:bottom w:val="none" w:sz="0" w:space="0" w:color="auto"/>
        <w:right w:val="none" w:sz="0" w:space="0" w:color="auto"/>
      </w:divBdr>
    </w:div>
    <w:div w:id="1308322336">
      <w:bodyDiv w:val="1"/>
      <w:marLeft w:val="0"/>
      <w:marRight w:val="0"/>
      <w:marTop w:val="0"/>
      <w:marBottom w:val="0"/>
      <w:divBdr>
        <w:top w:val="none" w:sz="0" w:space="0" w:color="auto"/>
        <w:left w:val="none" w:sz="0" w:space="0" w:color="auto"/>
        <w:bottom w:val="none" w:sz="0" w:space="0" w:color="auto"/>
        <w:right w:val="none" w:sz="0" w:space="0" w:color="auto"/>
      </w:divBdr>
    </w:div>
    <w:div w:id="1310357337">
      <w:bodyDiv w:val="1"/>
      <w:marLeft w:val="0"/>
      <w:marRight w:val="0"/>
      <w:marTop w:val="0"/>
      <w:marBottom w:val="0"/>
      <w:divBdr>
        <w:top w:val="none" w:sz="0" w:space="0" w:color="auto"/>
        <w:left w:val="none" w:sz="0" w:space="0" w:color="auto"/>
        <w:bottom w:val="none" w:sz="0" w:space="0" w:color="auto"/>
        <w:right w:val="none" w:sz="0" w:space="0" w:color="auto"/>
      </w:divBdr>
    </w:div>
    <w:div w:id="1313607963">
      <w:bodyDiv w:val="1"/>
      <w:marLeft w:val="0"/>
      <w:marRight w:val="0"/>
      <w:marTop w:val="0"/>
      <w:marBottom w:val="0"/>
      <w:divBdr>
        <w:top w:val="none" w:sz="0" w:space="0" w:color="auto"/>
        <w:left w:val="none" w:sz="0" w:space="0" w:color="auto"/>
        <w:bottom w:val="none" w:sz="0" w:space="0" w:color="auto"/>
        <w:right w:val="none" w:sz="0" w:space="0" w:color="auto"/>
      </w:divBdr>
    </w:div>
    <w:div w:id="1318150078">
      <w:bodyDiv w:val="1"/>
      <w:marLeft w:val="0"/>
      <w:marRight w:val="0"/>
      <w:marTop w:val="0"/>
      <w:marBottom w:val="0"/>
      <w:divBdr>
        <w:top w:val="none" w:sz="0" w:space="0" w:color="auto"/>
        <w:left w:val="none" w:sz="0" w:space="0" w:color="auto"/>
        <w:bottom w:val="none" w:sz="0" w:space="0" w:color="auto"/>
        <w:right w:val="none" w:sz="0" w:space="0" w:color="auto"/>
      </w:divBdr>
    </w:div>
    <w:div w:id="1321739196">
      <w:bodyDiv w:val="1"/>
      <w:marLeft w:val="0"/>
      <w:marRight w:val="0"/>
      <w:marTop w:val="0"/>
      <w:marBottom w:val="0"/>
      <w:divBdr>
        <w:top w:val="none" w:sz="0" w:space="0" w:color="auto"/>
        <w:left w:val="none" w:sz="0" w:space="0" w:color="auto"/>
        <w:bottom w:val="none" w:sz="0" w:space="0" w:color="auto"/>
        <w:right w:val="none" w:sz="0" w:space="0" w:color="auto"/>
      </w:divBdr>
    </w:div>
    <w:div w:id="1322729952">
      <w:bodyDiv w:val="1"/>
      <w:marLeft w:val="0"/>
      <w:marRight w:val="0"/>
      <w:marTop w:val="0"/>
      <w:marBottom w:val="0"/>
      <w:divBdr>
        <w:top w:val="none" w:sz="0" w:space="0" w:color="auto"/>
        <w:left w:val="none" w:sz="0" w:space="0" w:color="auto"/>
        <w:bottom w:val="none" w:sz="0" w:space="0" w:color="auto"/>
        <w:right w:val="none" w:sz="0" w:space="0" w:color="auto"/>
      </w:divBdr>
    </w:div>
    <w:div w:id="1323848805">
      <w:bodyDiv w:val="1"/>
      <w:marLeft w:val="0"/>
      <w:marRight w:val="0"/>
      <w:marTop w:val="0"/>
      <w:marBottom w:val="0"/>
      <w:divBdr>
        <w:top w:val="none" w:sz="0" w:space="0" w:color="auto"/>
        <w:left w:val="none" w:sz="0" w:space="0" w:color="auto"/>
        <w:bottom w:val="none" w:sz="0" w:space="0" w:color="auto"/>
        <w:right w:val="none" w:sz="0" w:space="0" w:color="auto"/>
      </w:divBdr>
    </w:div>
    <w:div w:id="1325622294">
      <w:bodyDiv w:val="1"/>
      <w:marLeft w:val="0"/>
      <w:marRight w:val="0"/>
      <w:marTop w:val="0"/>
      <w:marBottom w:val="0"/>
      <w:divBdr>
        <w:top w:val="none" w:sz="0" w:space="0" w:color="auto"/>
        <w:left w:val="none" w:sz="0" w:space="0" w:color="auto"/>
        <w:bottom w:val="none" w:sz="0" w:space="0" w:color="auto"/>
        <w:right w:val="none" w:sz="0" w:space="0" w:color="auto"/>
      </w:divBdr>
    </w:div>
    <w:div w:id="1326670191">
      <w:bodyDiv w:val="1"/>
      <w:marLeft w:val="0"/>
      <w:marRight w:val="0"/>
      <w:marTop w:val="0"/>
      <w:marBottom w:val="0"/>
      <w:divBdr>
        <w:top w:val="none" w:sz="0" w:space="0" w:color="auto"/>
        <w:left w:val="none" w:sz="0" w:space="0" w:color="auto"/>
        <w:bottom w:val="none" w:sz="0" w:space="0" w:color="auto"/>
        <w:right w:val="none" w:sz="0" w:space="0" w:color="auto"/>
      </w:divBdr>
    </w:div>
    <w:div w:id="1337922287">
      <w:bodyDiv w:val="1"/>
      <w:marLeft w:val="0"/>
      <w:marRight w:val="0"/>
      <w:marTop w:val="0"/>
      <w:marBottom w:val="0"/>
      <w:divBdr>
        <w:top w:val="none" w:sz="0" w:space="0" w:color="auto"/>
        <w:left w:val="none" w:sz="0" w:space="0" w:color="auto"/>
        <w:bottom w:val="none" w:sz="0" w:space="0" w:color="auto"/>
        <w:right w:val="none" w:sz="0" w:space="0" w:color="auto"/>
      </w:divBdr>
    </w:div>
    <w:div w:id="1340428443">
      <w:bodyDiv w:val="1"/>
      <w:marLeft w:val="0"/>
      <w:marRight w:val="0"/>
      <w:marTop w:val="0"/>
      <w:marBottom w:val="0"/>
      <w:divBdr>
        <w:top w:val="none" w:sz="0" w:space="0" w:color="auto"/>
        <w:left w:val="none" w:sz="0" w:space="0" w:color="auto"/>
        <w:bottom w:val="none" w:sz="0" w:space="0" w:color="auto"/>
        <w:right w:val="none" w:sz="0" w:space="0" w:color="auto"/>
      </w:divBdr>
    </w:div>
    <w:div w:id="1350062690">
      <w:bodyDiv w:val="1"/>
      <w:marLeft w:val="0"/>
      <w:marRight w:val="0"/>
      <w:marTop w:val="0"/>
      <w:marBottom w:val="0"/>
      <w:divBdr>
        <w:top w:val="none" w:sz="0" w:space="0" w:color="auto"/>
        <w:left w:val="none" w:sz="0" w:space="0" w:color="auto"/>
        <w:bottom w:val="none" w:sz="0" w:space="0" w:color="auto"/>
        <w:right w:val="none" w:sz="0" w:space="0" w:color="auto"/>
      </w:divBdr>
    </w:div>
    <w:div w:id="1350596897">
      <w:bodyDiv w:val="1"/>
      <w:marLeft w:val="0"/>
      <w:marRight w:val="0"/>
      <w:marTop w:val="0"/>
      <w:marBottom w:val="0"/>
      <w:divBdr>
        <w:top w:val="none" w:sz="0" w:space="0" w:color="auto"/>
        <w:left w:val="none" w:sz="0" w:space="0" w:color="auto"/>
        <w:bottom w:val="none" w:sz="0" w:space="0" w:color="auto"/>
        <w:right w:val="none" w:sz="0" w:space="0" w:color="auto"/>
      </w:divBdr>
    </w:div>
    <w:div w:id="1356150799">
      <w:bodyDiv w:val="1"/>
      <w:marLeft w:val="0"/>
      <w:marRight w:val="0"/>
      <w:marTop w:val="0"/>
      <w:marBottom w:val="0"/>
      <w:divBdr>
        <w:top w:val="none" w:sz="0" w:space="0" w:color="auto"/>
        <w:left w:val="none" w:sz="0" w:space="0" w:color="auto"/>
        <w:bottom w:val="none" w:sz="0" w:space="0" w:color="auto"/>
        <w:right w:val="none" w:sz="0" w:space="0" w:color="auto"/>
      </w:divBdr>
    </w:div>
    <w:div w:id="1356229929">
      <w:bodyDiv w:val="1"/>
      <w:marLeft w:val="0"/>
      <w:marRight w:val="0"/>
      <w:marTop w:val="0"/>
      <w:marBottom w:val="0"/>
      <w:divBdr>
        <w:top w:val="none" w:sz="0" w:space="0" w:color="auto"/>
        <w:left w:val="none" w:sz="0" w:space="0" w:color="auto"/>
        <w:bottom w:val="none" w:sz="0" w:space="0" w:color="auto"/>
        <w:right w:val="none" w:sz="0" w:space="0" w:color="auto"/>
      </w:divBdr>
    </w:div>
    <w:div w:id="1362317540">
      <w:bodyDiv w:val="1"/>
      <w:marLeft w:val="0"/>
      <w:marRight w:val="0"/>
      <w:marTop w:val="0"/>
      <w:marBottom w:val="0"/>
      <w:divBdr>
        <w:top w:val="none" w:sz="0" w:space="0" w:color="auto"/>
        <w:left w:val="none" w:sz="0" w:space="0" w:color="auto"/>
        <w:bottom w:val="none" w:sz="0" w:space="0" w:color="auto"/>
        <w:right w:val="none" w:sz="0" w:space="0" w:color="auto"/>
      </w:divBdr>
    </w:div>
    <w:div w:id="1365331954">
      <w:bodyDiv w:val="1"/>
      <w:marLeft w:val="0"/>
      <w:marRight w:val="0"/>
      <w:marTop w:val="0"/>
      <w:marBottom w:val="0"/>
      <w:divBdr>
        <w:top w:val="none" w:sz="0" w:space="0" w:color="auto"/>
        <w:left w:val="none" w:sz="0" w:space="0" w:color="auto"/>
        <w:bottom w:val="none" w:sz="0" w:space="0" w:color="auto"/>
        <w:right w:val="none" w:sz="0" w:space="0" w:color="auto"/>
      </w:divBdr>
    </w:div>
    <w:div w:id="1366323278">
      <w:bodyDiv w:val="1"/>
      <w:marLeft w:val="0"/>
      <w:marRight w:val="0"/>
      <w:marTop w:val="0"/>
      <w:marBottom w:val="0"/>
      <w:divBdr>
        <w:top w:val="none" w:sz="0" w:space="0" w:color="auto"/>
        <w:left w:val="none" w:sz="0" w:space="0" w:color="auto"/>
        <w:bottom w:val="none" w:sz="0" w:space="0" w:color="auto"/>
        <w:right w:val="none" w:sz="0" w:space="0" w:color="auto"/>
      </w:divBdr>
    </w:div>
    <w:div w:id="1366829365">
      <w:bodyDiv w:val="1"/>
      <w:marLeft w:val="0"/>
      <w:marRight w:val="0"/>
      <w:marTop w:val="0"/>
      <w:marBottom w:val="0"/>
      <w:divBdr>
        <w:top w:val="none" w:sz="0" w:space="0" w:color="auto"/>
        <w:left w:val="none" w:sz="0" w:space="0" w:color="auto"/>
        <w:bottom w:val="none" w:sz="0" w:space="0" w:color="auto"/>
        <w:right w:val="none" w:sz="0" w:space="0" w:color="auto"/>
      </w:divBdr>
    </w:div>
    <w:div w:id="1370108282">
      <w:bodyDiv w:val="1"/>
      <w:marLeft w:val="0"/>
      <w:marRight w:val="0"/>
      <w:marTop w:val="0"/>
      <w:marBottom w:val="0"/>
      <w:divBdr>
        <w:top w:val="none" w:sz="0" w:space="0" w:color="auto"/>
        <w:left w:val="none" w:sz="0" w:space="0" w:color="auto"/>
        <w:bottom w:val="none" w:sz="0" w:space="0" w:color="auto"/>
        <w:right w:val="none" w:sz="0" w:space="0" w:color="auto"/>
      </w:divBdr>
    </w:div>
    <w:div w:id="1375960967">
      <w:bodyDiv w:val="1"/>
      <w:marLeft w:val="0"/>
      <w:marRight w:val="0"/>
      <w:marTop w:val="0"/>
      <w:marBottom w:val="0"/>
      <w:divBdr>
        <w:top w:val="none" w:sz="0" w:space="0" w:color="auto"/>
        <w:left w:val="none" w:sz="0" w:space="0" w:color="auto"/>
        <w:bottom w:val="none" w:sz="0" w:space="0" w:color="auto"/>
        <w:right w:val="none" w:sz="0" w:space="0" w:color="auto"/>
      </w:divBdr>
    </w:div>
    <w:div w:id="1381324844">
      <w:bodyDiv w:val="1"/>
      <w:marLeft w:val="0"/>
      <w:marRight w:val="0"/>
      <w:marTop w:val="0"/>
      <w:marBottom w:val="0"/>
      <w:divBdr>
        <w:top w:val="none" w:sz="0" w:space="0" w:color="auto"/>
        <w:left w:val="none" w:sz="0" w:space="0" w:color="auto"/>
        <w:bottom w:val="none" w:sz="0" w:space="0" w:color="auto"/>
        <w:right w:val="none" w:sz="0" w:space="0" w:color="auto"/>
      </w:divBdr>
    </w:div>
    <w:div w:id="1381897595">
      <w:bodyDiv w:val="1"/>
      <w:marLeft w:val="0"/>
      <w:marRight w:val="0"/>
      <w:marTop w:val="0"/>
      <w:marBottom w:val="0"/>
      <w:divBdr>
        <w:top w:val="none" w:sz="0" w:space="0" w:color="auto"/>
        <w:left w:val="none" w:sz="0" w:space="0" w:color="auto"/>
        <w:bottom w:val="none" w:sz="0" w:space="0" w:color="auto"/>
        <w:right w:val="none" w:sz="0" w:space="0" w:color="auto"/>
      </w:divBdr>
    </w:div>
    <w:div w:id="1390029265">
      <w:bodyDiv w:val="1"/>
      <w:marLeft w:val="0"/>
      <w:marRight w:val="0"/>
      <w:marTop w:val="0"/>
      <w:marBottom w:val="0"/>
      <w:divBdr>
        <w:top w:val="none" w:sz="0" w:space="0" w:color="auto"/>
        <w:left w:val="none" w:sz="0" w:space="0" w:color="auto"/>
        <w:bottom w:val="none" w:sz="0" w:space="0" w:color="auto"/>
        <w:right w:val="none" w:sz="0" w:space="0" w:color="auto"/>
      </w:divBdr>
    </w:div>
    <w:div w:id="1405223200">
      <w:bodyDiv w:val="1"/>
      <w:marLeft w:val="0"/>
      <w:marRight w:val="0"/>
      <w:marTop w:val="0"/>
      <w:marBottom w:val="0"/>
      <w:divBdr>
        <w:top w:val="none" w:sz="0" w:space="0" w:color="auto"/>
        <w:left w:val="none" w:sz="0" w:space="0" w:color="auto"/>
        <w:bottom w:val="none" w:sz="0" w:space="0" w:color="auto"/>
        <w:right w:val="none" w:sz="0" w:space="0" w:color="auto"/>
      </w:divBdr>
    </w:div>
    <w:div w:id="1408454170">
      <w:bodyDiv w:val="1"/>
      <w:marLeft w:val="0"/>
      <w:marRight w:val="0"/>
      <w:marTop w:val="0"/>
      <w:marBottom w:val="0"/>
      <w:divBdr>
        <w:top w:val="none" w:sz="0" w:space="0" w:color="auto"/>
        <w:left w:val="none" w:sz="0" w:space="0" w:color="auto"/>
        <w:bottom w:val="none" w:sz="0" w:space="0" w:color="auto"/>
        <w:right w:val="none" w:sz="0" w:space="0" w:color="auto"/>
      </w:divBdr>
    </w:div>
    <w:div w:id="1408461179">
      <w:bodyDiv w:val="1"/>
      <w:marLeft w:val="0"/>
      <w:marRight w:val="0"/>
      <w:marTop w:val="0"/>
      <w:marBottom w:val="0"/>
      <w:divBdr>
        <w:top w:val="none" w:sz="0" w:space="0" w:color="auto"/>
        <w:left w:val="none" w:sz="0" w:space="0" w:color="auto"/>
        <w:bottom w:val="none" w:sz="0" w:space="0" w:color="auto"/>
        <w:right w:val="none" w:sz="0" w:space="0" w:color="auto"/>
      </w:divBdr>
    </w:div>
    <w:div w:id="1410542082">
      <w:bodyDiv w:val="1"/>
      <w:marLeft w:val="0"/>
      <w:marRight w:val="0"/>
      <w:marTop w:val="0"/>
      <w:marBottom w:val="0"/>
      <w:divBdr>
        <w:top w:val="none" w:sz="0" w:space="0" w:color="auto"/>
        <w:left w:val="none" w:sz="0" w:space="0" w:color="auto"/>
        <w:bottom w:val="none" w:sz="0" w:space="0" w:color="auto"/>
        <w:right w:val="none" w:sz="0" w:space="0" w:color="auto"/>
      </w:divBdr>
    </w:div>
    <w:div w:id="1412192155">
      <w:bodyDiv w:val="1"/>
      <w:marLeft w:val="0"/>
      <w:marRight w:val="0"/>
      <w:marTop w:val="0"/>
      <w:marBottom w:val="0"/>
      <w:divBdr>
        <w:top w:val="none" w:sz="0" w:space="0" w:color="auto"/>
        <w:left w:val="none" w:sz="0" w:space="0" w:color="auto"/>
        <w:bottom w:val="none" w:sz="0" w:space="0" w:color="auto"/>
        <w:right w:val="none" w:sz="0" w:space="0" w:color="auto"/>
      </w:divBdr>
    </w:div>
    <w:div w:id="1412316856">
      <w:bodyDiv w:val="1"/>
      <w:marLeft w:val="0"/>
      <w:marRight w:val="0"/>
      <w:marTop w:val="0"/>
      <w:marBottom w:val="0"/>
      <w:divBdr>
        <w:top w:val="none" w:sz="0" w:space="0" w:color="auto"/>
        <w:left w:val="none" w:sz="0" w:space="0" w:color="auto"/>
        <w:bottom w:val="none" w:sz="0" w:space="0" w:color="auto"/>
        <w:right w:val="none" w:sz="0" w:space="0" w:color="auto"/>
      </w:divBdr>
    </w:div>
    <w:div w:id="1424567996">
      <w:bodyDiv w:val="1"/>
      <w:marLeft w:val="0"/>
      <w:marRight w:val="0"/>
      <w:marTop w:val="0"/>
      <w:marBottom w:val="0"/>
      <w:divBdr>
        <w:top w:val="none" w:sz="0" w:space="0" w:color="auto"/>
        <w:left w:val="none" w:sz="0" w:space="0" w:color="auto"/>
        <w:bottom w:val="none" w:sz="0" w:space="0" w:color="auto"/>
        <w:right w:val="none" w:sz="0" w:space="0" w:color="auto"/>
      </w:divBdr>
    </w:div>
    <w:div w:id="1434669114">
      <w:bodyDiv w:val="1"/>
      <w:marLeft w:val="0"/>
      <w:marRight w:val="0"/>
      <w:marTop w:val="0"/>
      <w:marBottom w:val="0"/>
      <w:divBdr>
        <w:top w:val="none" w:sz="0" w:space="0" w:color="auto"/>
        <w:left w:val="none" w:sz="0" w:space="0" w:color="auto"/>
        <w:bottom w:val="none" w:sz="0" w:space="0" w:color="auto"/>
        <w:right w:val="none" w:sz="0" w:space="0" w:color="auto"/>
      </w:divBdr>
    </w:div>
    <w:div w:id="1439525261">
      <w:bodyDiv w:val="1"/>
      <w:marLeft w:val="0"/>
      <w:marRight w:val="0"/>
      <w:marTop w:val="0"/>
      <w:marBottom w:val="0"/>
      <w:divBdr>
        <w:top w:val="none" w:sz="0" w:space="0" w:color="auto"/>
        <w:left w:val="none" w:sz="0" w:space="0" w:color="auto"/>
        <w:bottom w:val="none" w:sz="0" w:space="0" w:color="auto"/>
        <w:right w:val="none" w:sz="0" w:space="0" w:color="auto"/>
      </w:divBdr>
    </w:div>
    <w:div w:id="1443377078">
      <w:bodyDiv w:val="1"/>
      <w:marLeft w:val="0"/>
      <w:marRight w:val="0"/>
      <w:marTop w:val="0"/>
      <w:marBottom w:val="0"/>
      <w:divBdr>
        <w:top w:val="none" w:sz="0" w:space="0" w:color="auto"/>
        <w:left w:val="none" w:sz="0" w:space="0" w:color="auto"/>
        <w:bottom w:val="none" w:sz="0" w:space="0" w:color="auto"/>
        <w:right w:val="none" w:sz="0" w:space="0" w:color="auto"/>
      </w:divBdr>
    </w:div>
    <w:div w:id="1443920036">
      <w:bodyDiv w:val="1"/>
      <w:marLeft w:val="0"/>
      <w:marRight w:val="0"/>
      <w:marTop w:val="0"/>
      <w:marBottom w:val="0"/>
      <w:divBdr>
        <w:top w:val="none" w:sz="0" w:space="0" w:color="auto"/>
        <w:left w:val="none" w:sz="0" w:space="0" w:color="auto"/>
        <w:bottom w:val="none" w:sz="0" w:space="0" w:color="auto"/>
        <w:right w:val="none" w:sz="0" w:space="0" w:color="auto"/>
      </w:divBdr>
    </w:div>
    <w:div w:id="1444688245">
      <w:bodyDiv w:val="1"/>
      <w:marLeft w:val="0"/>
      <w:marRight w:val="0"/>
      <w:marTop w:val="0"/>
      <w:marBottom w:val="0"/>
      <w:divBdr>
        <w:top w:val="none" w:sz="0" w:space="0" w:color="auto"/>
        <w:left w:val="none" w:sz="0" w:space="0" w:color="auto"/>
        <w:bottom w:val="none" w:sz="0" w:space="0" w:color="auto"/>
        <w:right w:val="none" w:sz="0" w:space="0" w:color="auto"/>
      </w:divBdr>
    </w:div>
    <w:div w:id="1446804664">
      <w:bodyDiv w:val="1"/>
      <w:marLeft w:val="0"/>
      <w:marRight w:val="0"/>
      <w:marTop w:val="0"/>
      <w:marBottom w:val="0"/>
      <w:divBdr>
        <w:top w:val="none" w:sz="0" w:space="0" w:color="auto"/>
        <w:left w:val="none" w:sz="0" w:space="0" w:color="auto"/>
        <w:bottom w:val="none" w:sz="0" w:space="0" w:color="auto"/>
        <w:right w:val="none" w:sz="0" w:space="0" w:color="auto"/>
      </w:divBdr>
    </w:div>
    <w:div w:id="1455060971">
      <w:bodyDiv w:val="1"/>
      <w:marLeft w:val="0"/>
      <w:marRight w:val="0"/>
      <w:marTop w:val="0"/>
      <w:marBottom w:val="0"/>
      <w:divBdr>
        <w:top w:val="none" w:sz="0" w:space="0" w:color="auto"/>
        <w:left w:val="none" w:sz="0" w:space="0" w:color="auto"/>
        <w:bottom w:val="none" w:sz="0" w:space="0" w:color="auto"/>
        <w:right w:val="none" w:sz="0" w:space="0" w:color="auto"/>
      </w:divBdr>
    </w:div>
    <w:div w:id="1456362728">
      <w:bodyDiv w:val="1"/>
      <w:marLeft w:val="0"/>
      <w:marRight w:val="0"/>
      <w:marTop w:val="0"/>
      <w:marBottom w:val="0"/>
      <w:divBdr>
        <w:top w:val="none" w:sz="0" w:space="0" w:color="auto"/>
        <w:left w:val="none" w:sz="0" w:space="0" w:color="auto"/>
        <w:bottom w:val="none" w:sz="0" w:space="0" w:color="auto"/>
        <w:right w:val="none" w:sz="0" w:space="0" w:color="auto"/>
      </w:divBdr>
    </w:div>
    <w:div w:id="1458177500">
      <w:bodyDiv w:val="1"/>
      <w:marLeft w:val="0"/>
      <w:marRight w:val="0"/>
      <w:marTop w:val="0"/>
      <w:marBottom w:val="0"/>
      <w:divBdr>
        <w:top w:val="none" w:sz="0" w:space="0" w:color="auto"/>
        <w:left w:val="none" w:sz="0" w:space="0" w:color="auto"/>
        <w:bottom w:val="none" w:sz="0" w:space="0" w:color="auto"/>
        <w:right w:val="none" w:sz="0" w:space="0" w:color="auto"/>
      </w:divBdr>
    </w:div>
    <w:div w:id="1462773645">
      <w:bodyDiv w:val="1"/>
      <w:marLeft w:val="0"/>
      <w:marRight w:val="0"/>
      <w:marTop w:val="0"/>
      <w:marBottom w:val="0"/>
      <w:divBdr>
        <w:top w:val="none" w:sz="0" w:space="0" w:color="auto"/>
        <w:left w:val="none" w:sz="0" w:space="0" w:color="auto"/>
        <w:bottom w:val="none" w:sz="0" w:space="0" w:color="auto"/>
        <w:right w:val="none" w:sz="0" w:space="0" w:color="auto"/>
      </w:divBdr>
    </w:div>
    <w:div w:id="1467549032">
      <w:bodyDiv w:val="1"/>
      <w:marLeft w:val="0"/>
      <w:marRight w:val="0"/>
      <w:marTop w:val="0"/>
      <w:marBottom w:val="0"/>
      <w:divBdr>
        <w:top w:val="none" w:sz="0" w:space="0" w:color="auto"/>
        <w:left w:val="none" w:sz="0" w:space="0" w:color="auto"/>
        <w:bottom w:val="none" w:sz="0" w:space="0" w:color="auto"/>
        <w:right w:val="none" w:sz="0" w:space="0" w:color="auto"/>
      </w:divBdr>
    </w:div>
    <w:div w:id="1469400857">
      <w:bodyDiv w:val="1"/>
      <w:marLeft w:val="0"/>
      <w:marRight w:val="0"/>
      <w:marTop w:val="0"/>
      <w:marBottom w:val="0"/>
      <w:divBdr>
        <w:top w:val="none" w:sz="0" w:space="0" w:color="auto"/>
        <w:left w:val="none" w:sz="0" w:space="0" w:color="auto"/>
        <w:bottom w:val="none" w:sz="0" w:space="0" w:color="auto"/>
        <w:right w:val="none" w:sz="0" w:space="0" w:color="auto"/>
      </w:divBdr>
    </w:div>
    <w:div w:id="1470586434">
      <w:bodyDiv w:val="1"/>
      <w:marLeft w:val="0"/>
      <w:marRight w:val="0"/>
      <w:marTop w:val="0"/>
      <w:marBottom w:val="0"/>
      <w:divBdr>
        <w:top w:val="none" w:sz="0" w:space="0" w:color="auto"/>
        <w:left w:val="none" w:sz="0" w:space="0" w:color="auto"/>
        <w:bottom w:val="none" w:sz="0" w:space="0" w:color="auto"/>
        <w:right w:val="none" w:sz="0" w:space="0" w:color="auto"/>
      </w:divBdr>
    </w:div>
    <w:div w:id="1482649514">
      <w:bodyDiv w:val="1"/>
      <w:marLeft w:val="0"/>
      <w:marRight w:val="0"/>
      <w:marTop w:val="0"/>
      <w:marBottom w:val="0"/>
      <w:divBdr>
        <w:top w:val="none" w:sz="0" w:space="0" w:color="auto"/>
        <w:left w:val="none" w:sz="0" w:space="0" w:color="auto"/>
        <w:bottom w:val="none" w:sz="0" w:space="0" w:color="auto"/>
        <w:right w:val="none" w:sz="0" w:space="0" w:color="auto"/>
      </w:divBdr>
    </w:div>
    <w:div w:id="1485270089">
      <w:bodyDiv w:val="1"/>
      <w:marLeft w:val="0"/>
      <w:marRight w:val="0"/>
      <w:marTop w:val="0"/>
      <w:marBottom w:val="0"/>
      <w:divBdr>
        <w:top w:val="none" w:sz="0" w:space="0" w:color="auto"/>
        <w:left w:val="none" w:sz="0" w:space="0" w:color="auto"/>
        <w:bottom w:val="none" w:sz="0" w:space="0" w:color="auto"/>
        <w:right w:val="none" w:sz="0" w:space="0" w:color="auto"/>
      </w:divBdr>
    </w:div>
    <w:div w:id="1486237366">
      <w:bodyDiv w:val="1"/>
      <w:marLeft w:val="0"/>
      <w:marRight w:val="0"/>
      <w:marTop w:val="0"/>
      <w:marBottom w:val="0"/>
      <w:divBdr>
        <w:top w:val="none" w:sz="0" w:space="0" w:color="auto"/>
        <w:left w:val="none" w:sz="0" w:space="0" w:color="auto"/>
        <w:bottom w:val="none" w:sz="0" w:space="0" w:color="auto"/>
        <w:right w:val="none" w:sz="0" w:space="0" w:color="auto"/>
      </w:divBdr>
    </w:div>
    <w:div w:id="1486775027">
      <w:bodyDiv w:val="1"/>
      <w:marLeft w:val="0"/>
      <w:marRight w:val="0"/>
      <w:marTop w:val="0"/>
      <w:marBottom w:val="0"/>
      <w:divBdr>
        <w:top w:val="none" w:sz="0" w:space="0" w:color="auto"/>
        <w:left w:val="none" w:sz="0" w:space="0" w:color="auto"/>
        <w:bottom w:val="none" w:sz="0" w:space="0" w:color="auto"/>
        <w:right w:val="none" w:sz="0" w:space="0" w:color="auto"/>
      </w:divBdr>
    </w:div>
    <w:div w:id="1489134796">
      <w:bodyDiv w:val="1"/>
      <w:marLeft w:val="0"/>
      <w:marRight w:val="0"/>
      <w:marTop w:val="0"/>
      <w:marBottom w:val="0"/>
      <w:divBdr>
        <w:top w:val="none" w:sz="0" w:space="0" w:color="auto"/>
        <w:left w:val="none" w:sz="0" w:space="0" w:color="auto"/>
        <w:bottom w:val="none" w:sz="0" w:space="0" w:color="auto"/>
        <w:right w:val="none" w:sz="0" w:space="0" w:color="auto"/>
      </w:divBdr>
    </w:div>
    <w:div w:id="1489710355">
      <w:bodyDiv w:val="1"/>
      <w:marLeft w:val="0"/>
      <w:marRight w:val="0"/>
      <w:marTop w:val="0"/>
      <w:marBottom w:val="0"/>
      <w:divBdr>
        <w:top w:val="none" w:sz="0" w:space="0" w:color="auto"/>
        <w:left w:val="none" w:sz="0" w:space="0" w:color="auto"/>
        <w:bottom w:val="none" w:sz="0" w:space="0" w:color="auto"/>
        <w:right w:val="none" w:sz="0" w:space="0" w:color="auto"/>
      </w:divBdr>
    </w:div>
    <w:div w:id="1495991017">
      <w:bodyDiv w:val="1"/>
      <w:marLeft w:val="0"/>
      <w:marRight w:val="0"/>
      <w:marTop w:val="0"/>
      <w:marBottom w:val="0"/>
      <w:divBdr>
        <w:top w:val="none" w:sz="0" w:space="0" w:color="auto"/>
        <w:left w:val="none" w:sz="0" w:space="0" w:color="auto"/>
        <w:bottom w:val="none" w:sz="0" w:space="0" w:color="auto"/>
        <w:right w:val="none" w:sz="0" w:space="0" w:color="auto"/>
      </w:divBdr>
    </w:div>
    <w:div w:id="1500459111">
      <w:bodyDiv w:val="1"/>
      <w:marLeft w:val="0"/>
      <w:marRight w:val="0"/>
      <w:marTop w:val="0"/>
      <w:marBottom w:val="0"/>
      <w:divBdr>
        <w:top w:val="none" w:sz="0" w:space="0" w:color="auto"/>
        <w:left w:val="none" w:sz="0" w:space="0" w:color="auto"/>
        <w:bottom w:val="none" w:sz="0" w:space="0" w:color="auto"/>
        <w:right w:val="none" w:sz="0" w:space="0" w:color="auto"/>
      </w:divBdr>
    </w:div>
    <w:div w:id="1502161504">
      <w:bodyDiv w:val="1"/>
      <w:marLeft w:val="0"/>
      <w:marRight w:val="0"/>
      <w:marTop w:val="0"/>
      <w:marBottom w:val="0"/>
      <w:divBdr>
        <w:top w:val="none" w:sz="0" w:space="0" w:color="auto"/>
        <w:left w:val="none" w:sz="0" w:space="0" w:color="auto"/>
        <w:bottom w:val="none" w:sz="0" w:space="0" w:color="auto"/>
        <w:right w:val="none" w:sz="0" w:space="0" w:color="auto"/>
      </w:divBdr>
    </w:div>
    <w:div w:id="1502895696">
      <w:bodyDiv w:val="1"/>
      <w:marLeft w:val="0"/>
      <w:marRight w:val="0"/>
      <w:marTop w:val="0"/>
      <w:marBottom w:val="0"/>
      <w:divBdr>
        <w:top w:val="none" w:sz="0" w:space="0" w:color="auto"/>
        <w:left w:val="none" w:sz="0" w:space="0" w:color="auto"/>
        <w:bottom w:val="none" w:sz="0" w:space="0" w:color="auto"/>
        <w:right w:val="none" w:sz="0" w:space="0" w:color="auto"/>
      </w:divBdr>
    </w:div>
    <w:div w:id="1509979199">
      <w:bodyDiv w:val="1"/>
      <w:marLeft w:val="0"/>
      <w:marRight w:val="0"/>
      <w:marTop w:val="0"/>
      <w:marBottom w:val="0"/>
      <w:divBdr>
        <w:top w:val="none" w:sz="0" w:space="0" w:color="auto"/>
        <w:left w:val="none" w:sz="0" w:space="0" w:color="auto"/>
        <w:bottom w:val="none" w:sz="0" w:space="0" w:color="auto"/>
        <w:right w:val="none" w:sz="0" w:space="0" w:color="auto"/>
      </w:divBdr>
    </w:div>
    <w:div w:id="1512380486">
      <w:bodyDiv w:val="1"/>
      <w:marLeft w:val="0"/>
      <w:marRight w:val="0"/>
      <w:marTop w:val="0"/>
      <w:marBottom w:val="0"/>
      <w:divBdr>
        <w:top w:val="none" w:sz="0" w:space="0" w:color="auto"/>
        <w:left w:val="none" w:sz="0" w:space="0" w:color="auto"/>
        <w:bottom w:val="none" w:sz="0" w:space="0" w:color="auto"/>
        <w:right w:val="none" w:sz="0" w:space="0" w:color="auto"/>
      </w:divBdr>
    </w:div>
    <w:div w:id="1514028495">
      <w:bodyDiv w:val="1"/>
      <w:marLeft w:val="0"/>
      <w:marRight w:val="0"/>
      <w:marTop w:val="0"/>
      <w:marBottom w:val="0"/>
      <w:divBdr>
        <w:top w:val="none" w:sz="0" w:space="0" w:color="auto"/>
        <w:left w:val="none" w:sz="0" w:space="0" w:color="auto"/>
        <w:bottom w:val="none" w:sz="0" w:space="0" w:color="auto"/>
        <w:right w:val="none" w:sz="0" w:space="0" w:color="auto"/>
      </w:divBdr>
    </w:div>
    <w:div w:id="1514955415">
      <w:bodyDiv w:val="1"/>
      <w:marLeft w:val="0"/>
      <w:marRight w:val="0"/>
      <w:marTop w:val="0"/>
      <w:marBottom w:val="0"/>
      <w:divBdr>
        <w:top w:val="none" w:sz="0" w:space="0" w:color="auto"/>
        <w:left w:val="none" w:sz="0" w:space="0" w:color="auto"/>
        <w:bottom w:val="none" w:sz="0" w:space="0" w:color="auto"/>
        <w:right w:val="none" w:sz="0" w:space="0" w:color="auto"/>
      </w:divBdr>
    </w:div>
    <w:div w:id="1518469256">
      <w:bodyDiv w:val="1"/>
      <w:marLeft w:val="0"/>
      <w:marRight w:val="0"/>
      <w:marTop w:val="0"/>
      <w:marBottom w:val="0"/>
      <w:divBdr>
        <w:top w:val="none" w:sz="0" w:space="0" w:color="auto"/>
        <w:left w:val="none" w:sz="0" w:space="0" w:color="auto"/>
        <w:bottom w:val="none" w:sz="0" w:space="0" w:color="auto"/>
        <w:right w:val="none" w:sz="0" w:space="0" w:color="auto"/>
      </w:divBdr>
    </w:div>
    <w:div w:id="1518814069">
      <w:bodyDiv w:val="1"/>
      <w:marLeft w:val="0"/>
      <w:marRight w:val="0"/>
      <w:marTop w:val="0"/>
      <w:marBottom w:val="0"/>
      <w:divBdr>
        <w:top w:val="none" w:sz="0" w:space="0" w:color="auto"/>
        <w:left w:val="none" w:sz="0" w:space="0" w:color="auto"/>
        <w:bottom w:val="none" w:sz="0" w:space="0" w:color="auto"/>
        <w:right w:val="none" w:sz="0" w:space="0" w:color="auto"/>
      </w:divBdr>
    </w:div>
    <w:div w:id="1521043605">
      <w:bodyDiv w:val="1"/>
      <w:marLeft w:val="0"/>
      <w:marRight w:val="0"/>
      <w:marTop w:val="0"/>
      <w:marBottom w:val="0"/>
      <w:divBdr>
        <w:top w:val="none" w:sz="0" w:space="0" w:color="auto"/>
        <w:left w:val="none" w:sz="0" w:space="0" w:color="auto"/>
        <w:bottom w:val="none" w:sz="0" w:space="0" w:color="auto"/>
        <w:right w:val="none" w:sz="0" w:space="0" w:color="auto"/>
      </w:divBdr>
    </w:div>
    <w:div w:id="1524902789">
      <w:bodyDiv w:val="1"/>
      <w:marLeft w:val="0"/>
      <w:marRight w:val="0"/>
      <w:marTop w:val="0"/>
      <w:marBottom w:val="0"/>
      <w:divBdr>
        <w:top w:val="none" w:sz="0" w:space="0" w:color="auto"/>
        <w:left w:val="none" w:sz="0" w:space="0" w:color="auto"/>
        <w:bottom w:val="none" w:sz="0" w:space="0" w:color="auto"/>
        <w:right w:val="none" w:sz="0" w:space="0" w:color="auto"/>
      </w:divBdr>
    </w:div>
    <w:div w:id="1531841805">
      <w:bodyDiv w:val="1"/>
      <w:marLeft w:val="0"/>
      <w:marRight w:val="0"/>
      <w:marTop w:val="0"/>
      <w:marBottom w:val="0"/>
      <w:divBdr>
        <w:top w:val="none" w:sz="0" w:space="0" w:color="auto"/>
        <w:left w:val="none" w:sz="0" w:space="0" w:color="auto"/>
        <w:bottom w:val="none" w:sz="0" w:space="0" w:color="auto"/>
        <w:right w:val="none" w:sz="0" w:space="0" w:color="auto"/>
      </w:divBdr>
    </w:div>
    <w:div w:id="1531912180">
      <w:bodyDiv w:val="1"/>
      <w:marLeft w:val="0"/>
      <w:marRight w:val="0"/>
      <w:marTop w:val="0"/>
      <w:marBottom w:val="0"/>
      <w:divBdr>
        <w:top w:val="none" w:sz="0" w:space="0" w:color="auto"/>
        <w:left w:val="none" w:sz="0" w:space="0" w:color="auto"/>
        <w:bottom w:val="none" w:sz="0" w:space="0" w:color="auto"/>
        <w:right w:val="none" w:sz="0" w:space="0" w:color="auto"/>
      </w:divBdr>
    </w:div>
    <w:div w:id="1541746345">
      <w:bodyDiv w:val="1"/>
      <w:marLeft w:val="0"/>
      <w:marRight w:val="0"/>
      <w:marTop w:val="0"/>
      <w:marBottom w:val="0"/>
      <w:divBdr>
        <w:top w:val="none" w:sz="0" w:space="0" w:color="auto"/>
        <w:left w:val="none" w:sz="0" w:space="0" w:color="auto"/>
        <w:bottom w:val="none" w:sz="0" w:space="0" w:color="auto"/>
        <w:right w:val="none" w:sz="0" w:space="0" w:color="auto"/>
      </w:divBdr>
    </w:div>
    <w:div w:id="1543322931">
      <w:bodyDiv w:val="1"/>
      <w:marLeft w:val="0"/>
      <w:marRight w:val="0"/>
      <w:marTop w:val="0"/>
      <w:marBottom w:val="0"/>
      <w:divBdr>
        <w:top w:val="none" w:sz="0" w:space="0" w:color="auto"/>
        <w:left w:val="none" w:sz="0" w:space="0" w:color="auto"/>
        <w:bottom w:val="none" w:sz="0" w:space="0" w:color="auto"/>
        <w:right w:val="none" w:sz="0" w:space="0" w:color="auto"/>
      </w:divBdr>
    </w:div>
    <w:div w:id="1545866824">
      <w:bodyDiv w:val="1"/>
      <w:marLeft w:val="0"/>
      <w:marRight w:val="0"/>
      <w:marTop w:val="0"/>
      <w:marBottom w:val="0"/>
      <w:divBdr>
        <w:top w:val="none" w:sz="0" w:space="0" w:color="auto"/>
        <w:left w:val="none" w:sz="0" w:space="0" w:color="auto"/>
        <w:bottom w:val="none" w:sz="0" w:space="0" w:color="auto"/>
        <w:right w:val="none" w:sz="0" w:space="0" w:color="auto"/>
      </w:divBdr>
    </w:div>
    <w:div w:id="1549414788">
      <w:bodyDiv w:val="1"/>
      <w:marLeft w:val="0"/>
      <w:marRight w:val="0"/>
      <w:marTop w:val="0"/>
      <w:marBottom w:val="0"/>
      <w:divBdr>
        <w:top w:val="none" w:sz="0" w:space="0" w:color="auto"/>
        <w:left w:val="none" w:sz="0" w:space="0" w:color="auto"/>
        <w:bottom w:val="none" w:sz="0" w:space="0" w:color="auto"/>
        <w:right w:val="none" w:sz="0" w:space="0" w:color="auto"/>
      </w:divBdr>
    </w:div>
    <w:div w:id="1551380801">
      <w:bodyDiv w:val="1"/>
      <w:marLeft w:val="0"/>
      <w:marRight w:val="0"/>
      <w:marTop w:val="0"/>
      <w:marBottom w:val="0"/>
      <w:divBdr>
        <w:top w:val="none" w:sz="0" w:space="0" w:color="auto"/>
        <w:left w:val="none" w:sz="0" w:space="0" w:color="auto"/>
        <w:bottom w:val="none" w:sz="0" w:space="0" w:color="auto"/>
        <w:right w:val="none" w:sz="0" w:space="0" w:color="auto"/>
      </w:divBdr>
    </w:div>
    <w:div w:id="1564289630">
      <w:bodyDiv w:val="1"/>
      <w:marLeft w:val="0"/>
      <w:marRight w:val="0"/>
      <w:marTop w:val="0"/>
      <w:marBottom w:val="0"/>
      <w:divBdr>
        <w:top w:val="none" w:sz="0" w:space="0" w:color="auto"/>
        <w:left w:val="none" w:sz="0" w:space="0" w:color="auto"/>
        <w:bottom w:val="none" w:sz="0" w:space="0" w:color="auto"/>
        <w:right w:val="none" w:sz="0" w:space="0" w:color="auto"/>
      </w:divBdr>
    </w:div>
    <w:div w:id="1577662684">
      <w:bodyDiv w:val="1"/>
      <w:marLeft w:val="0"/>
      <w:marRight w:val="0"/>
      <w:marTop w:val="0"/>
      <w:marBottom w:val="0"/>
      <w:divBdr>
        <w:top w:val="none" w:sz="0" w:space="0" w:color="auto"/>
        <w:left w:val="none" w:sz="0" w:space="0" w:color="auto"/>
        <w:bottom w:val="none" w:sz="0" w:space="0" w:color="auto"/>
        <w:right w:val="none" w:sz="0" w:space="0" w:color="auto"/>
      </w:divBdr>
    </w:div>
    <w:div w:id="1581596331">
      <w:bodyDiv w:val="1"/>
      <w:marLeft w:val="0"/>
      <w:marRight w:val="0"/>
      <w:marTop w:val="0"/>
      <w:marBottom w:val="0"/>
      <w:divBdr>
        <w:top w:val="none" w:sz="0" w:space="0" w:color="auto"/>
        <w:left w:val="none" w:sz="0" w:space="0" w:color="auto"/>
        <w:bottom w:val="none" w:sz="0" w:space="0" w:color="auto"/>
        <w:right w:val="none" w:sz="0" w:space="0" w:color="auto"/>
      </w:divBdr>
    </w:div>
    <w:div w:id="1583760847">
      <w:bodyDiv w:val="1"/>
      <w:marLeft w:val="0"/>
      <w:marRight w:val="0"/>
      <w:marTop w:val="0"/>
      <w:marBottom w:val="0"/>
      <w:divBdr>
        <w:top w:val="none" w:sz="0" w:space="0" w:color="auto"/>
        <w:left w:val="none" w:sz="0" w:space="0" w:color="auto"/>
        <w:bottom w:val="none" w:sz="0" w:space="0" w:color="auto"/>
        <w:right w:val="none" w:sz="0" w:space="0" w:color="auto"/>
      </w:divBdr>
    </w:div>
    <w:div w:id="1594245690">
      <w:bodyDiv w:val="1"/>
      <w:marLeft w:val="0"/>
      <w:marRight w:val="0"/>
      <w:marTop w:val="0"/>
      <w:marBottom w:val="0"/>
      <w:divBdr>
        <w:top w:val="none" w:sz="0" w:space="0" w:color="auto"/>
        <w:left w:val="none" w:sz="0" w:space="0" w:color="auto"/>
        <w:bottom w:val="none" w:sz="0" w:space="0" w:color="auto"/>
        <w:right w:val="none" w:sz="0" w:space="0" w:color="auto"/>
      </w:divBdr>
    </w:div>
    <w:div w:id="1596592203">
      <w:bodyDiv w:val="1"/>
      <w:marLeft w:val="0"/>
      <w:marRight w:val="0"/>
      <w:marTop w:val="0"/>
      <w:marBottom w:val="0"/>
      <w:divBdr>
        <w:top w:val="none" w:sz="0" w:space="0" w:color="auto"/>
        <w:left w:val="none" w:sz="0" w:space="0" w:color="auto"/>
        <w:bottom w:val="none" w:sz="0" w:space="0" w:color="auto"/>
        <w:right w:val="none" w:sz="0" w:space="0" w:color="auto"/>
      </w:divBdr>
    </w:div>
    <w:div w:id="1606692359">
      <w:bodyDiv w:val="1"/>
      <w:marLeft w:val="0"/>
      <w:marRight w:val="0"/>
      <w:marTop w:val="0"/>
      <w:marBottom w:val="0"/>
      <w:divBdr>
        <w:top w:val="none" w:sz="0" w:space="0" w:color="auto"/>
        <w:left w:val="none" w:sz="0" w:space="0" w:color="auto"/>
        <w:bottom w:val="none" w:sz="0" w:space="0" w:color="auto"/>
        <w:right w:val="none" w:sz="0" w:space="0" w:color="auto"/>
      </w:divBdr>
    </w:div>
    <w:div w:id="1610622158">
      <w:bodyDiv w:val="1"/>
      <w:marLeft w:val="0"/>
      <w:marRight w:val="0"/>
      <w:marTop w:val="0"/>
      <w:marBottom w:val="0"/>
      <w:divBdr>
        <w:top w:val="none" w:sz="0" w:space="0" w:color="auto"/>
        <w:left w:val="none" w:sz="0" w:space="0" w:color="auto"/>
        <w:bottom w:val="none" w:sz="0" w:space="0" w:color="auto"/>
        <w:right w:val="none" w:sz="0" w:space="0" w:color="auto"/>
      </w:divBdr>
    </w:div>
    <w:div w:id="1612587500">
      <w:bodyDiv w:val="1"/>
      <w:marLeft w:val="0"/>
      <w:marRight w:val="0"/>
      <w:marTop w:val="0"/>
      <w:marBottom w:val="0"/>
      <w:divBdr>
        <w:top w:val="none" w:sz="0" w:space="0" w:color="auto"/>
        <w:left w:val="none" w:sz="0" w:space="0" w:color="auto"/>
        <w:bottom w:val="none" w:sz="0" w:space="0" w:color="auto"/>
        <w:right w:val="none" w:sz="0" w:space="0" w:color="auto"/>
      </w:divBdr>
    </w:div>
    <w:div w:id="1614435336">
      <w:bodyDiv w:val="1"/>
      <w:marLeft w:val="0"/>
      <w:marRight w:val="0"/>
      <w:marTop w:val="0"/>
      <w:marBottom w:val="0"/>
      <w:divBdr>
        <w:top w:val="none" w:sz="0" w:space="0" w:color="auto"/>
        <w:left w:val="none" w:sz="0" w:space="0" w:color="auto"/>
        <w:bottom w:val="none" w:sz="0" w:space="0" w:color="auto"/>
        <w:right w:val="none" w:sz="0" w:space="0" w:color="auto"/>
      </w:divBdr>
    </w:div>
    <w:div w:id="1620337475">
      <w:bodyDiv w:val="1"/>
      <w:marLeft w:val="0"/>
      <w:marRight w:val="0"/>
      <w:marTop w:val="0"/>
      <w:marBottom w:val="0"/>
      <w:divBdr>
        <w:top w:val="none" w:sz="0" w:space="0" w:color="auto"/>
        <w:left w:val="none" w:sz="0" w:space="0" w:color="auto"/>
        <w:bottom w:val="none" w:sz="0" w:space="0" w:color="auto"/>
        <w:right w:val="none" w:sz="0" w:space="0" w:color="auto"/>
      </w:divBdr>
    </w:div>
    <w:div w:id="1629781189">
      <w:bodyDiv w:val="1"/>
      <w:marLeft w:val="0"/>
      <w:marRight w:val="0"/>
      <w:marTop w:val="0"/>
      <w:marBottom w:val="0"/>
      <w:divBdr>
        <w:top w:val="none" w:sz="0" w:space="0" w:color="auto"/>
        <w:left w:val="none" w:sz="0" w:space="0" w:color="auto"/>
        <w:bottom w:val="none" w:sz="0" w:space="0" w:color="auto"/>
        <w:right w:val="none" w:sz="0" w:space="0" w:color="auto"/>
      </w:divBdr>
    </w:div>
    <w:div w:id="1630239970">
      <w:bodyDiv w:val="1"/>
      <w:marLeft w:val="0"/>
      <w:marRight w:val="0"/>
      <w:marTop w:val="0"/>
      <w:marBottom w:val="0"/>
      <w:divBdr>
        <w:top w:val="none" w:sz="0" w:space="0" w:color="auto"/>
        <w:left w:val="none" w:sz="0" w:space="0" w:color="auto"/>
        <w:bottom w:val="none" w:sz="0" w:space="0" w:color="auto"/>
        <w:right w:val="none" w:sz="0" w:space="0" w:color="auto"/>
      </w:divBdr>
    </w:div>
    <w:div w:id="1632050406">
      <w:bodyDiv w:val="1"/>
      <w:marLeft w:val="0"/>
      <w:marRight w:val="0"/>
      <w:marTop w:val="0"/>
      <w:marBottom w:val="0"/>
      <w:divBdr>
        <w:top w:val="none" w:sz="0" w:space="0" w:color="auto"/>
        <w:left w:val="none" w:sz="0" w:space="0" w:color="auto"/>
        <w:bottom w:val="none" w:sz="0" w:space="0" w:color="auto"/>
        <w:right w:val="none" w:sz="0" w:space="0" w:color="auto"/>
      </w:divBdr>
    </w:div>
    <w:div w:id="1634943420">
      <w:bodyDiv w:val="1"/>
      <w:marLeft w:val="0"/>
      <w:marRight w:val="0"/>
      <w:marTop w:val="0"/>
      <w:marBottom w:val="0"/>
      <w:divBdr>
        <w:top w:val="none" w:sz="0" w:space="0" w:color="auto"/>
        <w:left w:val="none" w:sz="0" w:space="0" w:color="auto"/>
        <w:bottom w:val="none" w:sz="0" w:space="0" w:color="auto"/>
        <w:right w:val="none" w:sz="0" w:space="0" w:color="auto"/>
      </w:divBdr>
    </w:div>
    <w:div w:id="1638876099">
      <w:bodyDiv w:val="1"/>
      <w:marLeft w:val="0"/>
      <w:marRight w:val="0"/>
      <w:marTop w:val="0"/>
      <w:marBottom w:val="0"/>
      <w:divBdr>
        <w:top w:val="none" w:sz="0" w:space="0" w:color="auto"/>
        <w:left w:val="none" w:sz="0" w:space="0" w:color="auto"/>
        <w:bottom w:val="none" w:sz="0" w:space="0" w:color="auto"/>
        <w:right w:val="none" w:sz="0" w:space="0" w:color="auto"/>
      </w:divBdr>
    </w:div>
    <w:div w:id="1639534993">
      <w:bodyDiv w:val="1"/>
      <w:marLeft w:val="0"/>
      <w:marRight w:val="0"/>
      <w:marTop w:val="0"/>
      <w:marBottom w:val="0"/>
      <w:divBdr>
        <w:top w:val="none" w:sz="0" w:space="0" w:color="auto"/>
        <w:left w:val="none" w:sz="0" w:space="0" w:color="auto"/>
        <w:bottom w:val="none" w:sz="0" w:space="0" w:color="auto"/>
        <w:right w:val="none" w:sz="0" w:space="0" w:color="auto"/>
      </w:divBdr>
    </w:div>
    <w:div w:id="1647322012">
      <w:bodyDiv w:val="1"/>
      <w:marLeft w:val="0"/>
      <w:marRight w:val="0"/>
      <w:marTop w:val="0"/>
      <w:marBottom w:val="0"/>
      <w:divBdr>
        <w:top w:val="none" w:sz="0" w:space="0" w:color="auto"/>
        <w:left w:val="none" w:sz="0" w:space="0" w:color="auto"/>
        <w:bottom w:val="none" w:sz="0" w:space="0" w:color="auto"/>
        <w:right w:val="none" w:sz="0" w:space="0" w:color="auto"/>
      </w:divBdr>
    </w:div>
    <w:div w:id="1661230774">
      <w:bodyDiv w:val="1"/>
      <w:marLeft w:val="0"/>
      <w:marRight w:val="0"/>
      <w:marTop w:val="0"/>
      <w:marBottom w:val="0"/>
      <w:divBdr>
        <w:top w:val="none" w:sz="0" w:space="0" w:color="auto"/>
        <w:left w:val="none" w:sz="0" w:space="0" w:color="auto"/>
        <w:bottom w:val="none" w:sz="0" w:space="0" w:color="auto"/>
        <w:right w:val="none" w:sz="0" w:space="0" w:color="auto"/>
      </w:divBdr>
    </w:div>
    <w:div w:id="1669212626">
      <w:bodyDiv w:val="1"/>
      <w:marLeft w:val="0"/>
      <w:marRight w:val="0"/>
      <w:marTop w:val="0"/>
      <w:marBottom w:val="0"/>
      <w:divBdr>
        <w:top w:val="none" w:sz="0" w:space="0" w:color="auto"/>
        <w:left w:val="none" w:sz="0" w:space="0" w:color="auto"/>
        <w:bottom w:val="none" w:sz="0" w:space="0" w:color="auto"/>
        <w:right w:val="none" w:sz="0" w:space="0" w:color="auto"/>
      </w:divBdr>
    </w:div>
    <w:div w:id="1673994152">
      <w:bodyDiv w:val="1"/>
      <w:marLeft w:val="0"/>
      <w:marRight w:val="0"/>
      <w:marTop w:val="0"/>
      <w:marBottom w:val="0"/>
      <w:divBdr>
        <w:top w:val="none" w:sz="0" w:space="0" w:color="auto"/>
        <w:left w:val="none" w:sz="0" w:space="0" w:color="auto"/>
        <w:bottom w:val="none" w:sz="0" w:space="0" w:color="auto"/>
        <w:right w:val="none" w:sz="0" w:space="0" w:color="auto"/>
      </w:divBdr>
    </w:div>
    <w:div w:id="1679037238">
      <w:bodyDiv w:val="1"/>
      <w:marLeft w:val="0"/>
      <w:marRight w:val="0"/>
      <w:marTop w:val="0"/>
      <w:marBottom w:val="0"/>
      <w:divBdr>
        <w:top w:val="none" w:sz="0" w:space="0" w:color="auto"/>
        <w:left w:val="none" w:sz="0" w:space="0" w:color="auto"/>
        <w:bottom w:val="none" w:sz="0" w:space="0" w:color="auto"/>
        <w:right w:val="none" w:sz="0" w:space="0" w:color="auto"/>
      </w:divBdr>
    </w:div>
    <w:div w:id="1680423163">
      <w:bodyDiv w:val="1"/>
      <w:marLeft w:val="0"/>
      <w:marRight w:val="0"/>
      <w:marTop w:val="0"/>
      <w:marBottom w:val="0"/>
      <w:divBdr>
        <w:top w:val="none" w:sz="0" w:space="0" w:color="auto"/>
        <w:left w:val="none" w:sz="0" w:space="0" w:color="auto"/>
        <w:bottom w:val="none" w:sz="0" w:space="0" w:color="auto"/>
        <w:right w:val="none" w:sz="0" w:space="0" w:color="auto"/>
      </w:divBdr>
    </w:div>
    <w:div w:id="1681853796">
      <w:bodyDiv w:val="1"/>
      <w:marLeft w:val="0"/>
      <w:marRight w:val="0"/>
      <w:marTop w:val="0"/>
      <w:marBottom w:val="0"/>
      <w:divBdr>
        <w:top w:val="none" w:sz="0" w:space="0" w:color="auto"/>
        <w:left w:val="none" w:sz="0" w:space="0" w:color="auto"/>
        <w:bottom w:val="none" w:sz="0" w:space="0" w:color="auto"/>
        <w:right w:val="none" w:sz="0" w:space="0" w:color="auto"/>
      </w:divBdr>
    </w:div>
    <w:div w:id="1684428588">
      <w:bodyDiv w:val="1"/>
      <w:marLeft w:val="0"/>
      <w:marRight w:val="0"/>
      <w:marTop w:val="0"/>
      <w:marBottom w:val="0"/>
      <w:divBdr>
        <w:top w:val="none" w:sz="0" w:space="0" w:color="auto"/>
        <w:left w:val="none" w:sz="0" w:space="0" w:color="auto"/>
        <w:bottom w:val="none" w:sz="0" w:space="0" w:color="auto"/>
        <w:right w:val="none" w:sz="0" w:space="0" w:color="auto"/>
      </w:divBdr>
    </w:div>
    <w:div w:id="1688556752">
      <w:bodyDiv w:val="1"/>
      <w:marLeft w:val="0"/>
      <w:marRight w:val="0"/>
      <w:marTop w:val="0"/>
      <w:marBottom w:val="0"/>
      <w:divBdr>
        <w:top w:val="none" w:sz="0" w:space="0" w:color="auto"/>
        <w:left w:val="none" w:sz="0" w:space="0" w:color="auto"/>
        <w:bottom w:val="none" w:sz="0" w:space="0" w:color="auto"/>
        <w:right w:val="none" w:sz="0" w:space="0" w:color="auto"/>
      </w:divBdr>
    </w:div>
    <w:div w:id="1689913094">
      <w:bodyDiv w:val="1"/>
      <w:marLeft w:val="0"/>
      <w:marRight w:val="0"/>
      <w:marTop w:val="0"/>
      <w:marBottom w:val="0"/>
      <w:divBdr>
        <w:top w:val="none" w:sz="0" w:space="0" w:color="auto"/>
        <w:left w:val="none" w:sz="0" w:space="0" w:color="auto"/>
        <w:bottom w:val="none" w:sz="0" w:space="0" w:color="auto"/>
        <w:right w:val="none" w:sz="0" w:space="0" w:color="auto"/>
      </w:divBdr>
    </w:div>
    <w:div w:id="1691561785">
      <w:bodyDiv w:val="1"/>
      <w:marLeft w:val="0"/>
      <w:marRight w:val="0"/>
      <w:marTop w:val="0"/>
      <w:marBottom w:val="0"/>
      <w:divBdr>
        <w:top w:val="none" w:sz="0" w:space="0" w:color="auto"/>
        <w:left w:val="none" w:sz="0" w:space="0" w:color="auto"/>
        <w:bottom w:val="none" w:sz="0" w:space="0" w:color="auto"/>
        <w:right w:val="none" w:sz="0" w:space="0" w:color="auto"/>
      </w:divBdr>
    </w:div>
    <w:div w:id="1700737377">
      <w:bodyDiv w:val="1"/>
      <w:marLeft w:val="0"/>
      <w:marRight w:val="0"/>
      <w:marTop w:val="0"/>
      <w:marBottom w:val="0"/>
      <w:divBdr>
        <w:top w:val="none" w:sz="0" w:space="0" w:color="auto"/>
        <w:left w:val="none" w:sz="0" w:space="0" w:color="auto"/>
        <w:bottom w:val="none" w:sz="0" w:space="0" w:color="auto"/>
        <w:right w:val="none" w:sz="0" w:space="0" w:color="auto"/>
      </w:divBdr>
    </w:div>
    <w:div w:id="1702435038">
      <w:bodyDiv w:val="1"/>
      <w:marLeft w:val="0"/>
      <w:marRight w:val="0"/>
      <w:marTop w:val="0"/>
      <w:marBottom w:val="0"/>
      <w:divBdr>
        <w:top w:val="none" w:sz="0" w:space="0" w:color="auto"/>
        <w:left w:val="none" w:sz="0" w:space="0" w:color="auto"/>
        <w:bottom w:val="none" w:sz="0" w:space="0" w:color="auto"/>
        <w:right w:val="none" w:sz="0" w:space="0" w:color="auto"/>
      </w:divBdr>
    </w:div>
    <w:div w:id="1703550505">
      <w:bodyDiv w:val="1"/>
      <w:marLeft w:val="0"/>
      <w:marRight w:val="0"/>
      <w:marTop w:val="0"/>
      <w:marBottom w:val="0"/>
      <w:divBdr>
        <w:top w:val="none" w:sz="0" w:space="0" w:color="auto"/>
        <w:left w:val="none" w:sz="0" w:space="0" w:color="auto"/>
        <w:bottom w:val="none" w:sz="0" w:space="0" w:color="auto"/>
        <w:right w:val="none" w:sz="0" w:space="0" w:color="auto"/>
      </w:divBdr>
    </w:div>
    <w:div w:id="1703938253">
      <w:bodyDiv w:val="1"/>
      <w:marLeft w:val="0"/>
      <w:marRight w:val="0"/>
      <w:marTop w:val="0"/>
      <w:marBottom w:val="0"/>
      <w:divBdr>
        <w:top w:val="none" w:sz="0" w:space="0" w:color="auto"/>
        <w:left w:val="none" w:sz="0" w:space="0" w:color="auto"/>
        <w:bottom w:val="none" w:sz="0" w:space="0" w:color="auto"/>
        <w:right w:val="none" w:sz="0" w:space="0" w:color="auto"/>
      </w:divBdr>
    </w:div>
    <w:div w:id="1707828245">
      <w:bodyDiv w:val="1"/>
      <w:marLeft w:val="0"/>
      <w:marRight w:val="0"/>
      <w:marTop w:val="0"/>
      <w:marBottom w:val="0"/>
      <w:divBdr>
        <w:top w:val="none" w:sz="0" w:space="0" w:color="auto"/>
        <w:left w:val="none" w:sz="0" w:space="0" w:color="auto"/>
        <w:bottom w:val="none" w:sz="0" w:space="0" w:color="auto"/>
        <w:right w:val="none" w:sz="0" w:space="0" w:color="auto"/>
      </w:divBdr>
    </w:div>
    <w:div w:id="1714422398">
      <w:bodyDiv w:val="1"/>
      <w:marLeft w:val="0"/>
      <w:marRight w:val="0"/>
      <w:marTop w:val="0"/>
      <w:marBottom w:val="0"/>
      <w:divBdr>
        <w:top w:val="none" w:sz="0" w:space="0" w:color="auto"/>
        <w:left w:val="none" w:sz="0" w:space="0" w:color="auto"/>
        <w:bottom w:val="none" w:sz="0" w:space="0" w:color="auto"/>
        <w:right w:val="none" w:sz="0" w:space="0" w:color="auto"/>
      </w:divBdr>
    </w:div>
    <w:div w:id="1716537779">
      <w:bodyDiv w:val="1"/>
      <w:marLeft w:val="0"/>
      <w:marRight w:val="0"/>
      <w:marTop w:val="0"/>
      <w:marBottom w:val="0"/>
      <w:divBdr>
        <w:top w:val="none" w:sz="0" w:space="0" w:color="auto"/>
        <w:left w:val="none" w:sz="0" w:space="0" w:color="auto"/>
        <w:bottom w:val="none" w:sz="0" w:space="0" w:color="auto"/>
        <w:right w:val="none" w:sz="0" w:space="0" w:color="auto"/>
      </w:divBdr>
    </w:div>
    <w:div w:id="1718898678">
      <w:bodyDiv w:val="1"/>
      <w:marLeft w:val="0"/>
      <w:marRight w:val="0"/>
      <w:marTop w:val="0"/>
      <w:marBottom w:val="0"/>
      <w:divBdr>
        <w:top w:val="none" w:sz="0" w:space="0" w:color="auto"/>
        <w:left w:val="none" w:sz="0" w:space="0" w:color="auto"/>
        <w:bottom w:val="none" w:sz="0" w:space="0" w:color="auto"/>
        <w:right w:val="none" w:sz="0" w:space="0" w:color="auto"/>
      </w:divBdr>
    </w:div>
    <w:div w:id="1737317706">
      <w:bodyDiv w:val="1"/>
      <w:marLeft w:val="0"/>
      <w:marRight w:val="0"/>
      <w:marTop w:val="0"/>
      <w:marBottom w:val="0"/>
      <w:divBdr>
        <w:top w:val="none" w:sz="0" w:space="0" w:color="auto"/>
        <w:left w:val="none" w:sz="0" w:space="0" w:color="auto"/>
        <w:bottom w:val="none" w:sz="0" w:space="0" w:color="auto"/>
        <w:right w:val="none" w:sz="0" w:space="0" w:color="auto"/>
      </w:divBdr>
    </w:div>
    <w:div w:id="1737898234">
      <w:bodyDiv w:val="1"/>
      <w:marLeft w:val="0"/>
      <w:marRight w:val="0"/>
      <w:marTop w:val="0"/>
      <w:marBottom w:val="0"/>
      <w:divBdr>
        <w:top w:val="none" w:sz="0" w:space="0" w:color="auto"/>
        <w:left w:val="none" w:sz="0" w:space="0" w:color="auto"/>
        <w:bottom w:val="none" w:sz="0" w:space="0" w:color="auto"/>
        <w:right w:val="none" w:sz="0" w:space="0" w:color="auto"/>
      </w:divBdr>
    </w:div>
    <w:div w:id="1741514579">
      <w:bodyDiv w:val="1"/>
      <w:marLeft w:val="0"/>
      <w:marRight w:val="0"/>
      <w:marTop w:val="0"/>
      <w:marBottom w:val="0"/>
      <w:divBdr>
        <w:top w:val="none" w:sz="0" w:space="0" w:color="auto"/>
        <w:left w:val="none" w:sz="0" w:space="0" w:color="auto"/>
        <w:bottom w:val="none" w:sz="0" w:space="0" w:color="auto"/>
        <w:right w:val="none" w:sz="0" w:space="0" w:color="auto"/>
      </w:divBdr>
    </w:div>
    <w:div w:id="1749034308">
      <w:bodyDiv w:val="1"/>
      <w:marLeft w:val="0"/>
      <w:marRight w:val="0"/>
      <w:marTop w:val="0"/>
      <w:marBottom w:val="0"/>
      <w:divBdr>
        <w:top w:val="none" w:sz="0" w:space="0" w:color="auto"/>
        <w:left w:val="none" w:sz="0" w:space="0" w:color="auto"/>
        <w:bottom w:val="none" w:sz="0" w:space="0" w:color="auto"/>
        <w:right w:val="none" w:sz="0" w:space="0" w:color="auto"/>
      </w:divBdr>
    </w:div>
    <w:div w:id="1749380912">
      <w:bodyDiv w:val="1"/>
      <w:marLeft w:val="0"/>
      <w:marRight w:val="0"/>
      <w:marTop w:val="0"/>
      <w:marBottom w:val="0"/>
      <w:divBdr>
        <w:top w:val="none" w:sz="0" w:space="0" w:color="auto"/>
        <w:left w:val="none" w:sz="0" w:space="0" w:color="auto"/>
        <w:bottom w:val="none" w:sz="0" w:space="0" w:color="auto"/>
        <w:right w:val="none" w:sz="0" w:space="0" w:color="auto"/>
      </w:divBdr>
    </w:div>
    <w:div w:id="1749882888">
      <w:bodyDiv w:val="1"/>
      <w:marLeft w:val="0"/>
      <w:marRight w:val="0"/>
      <w:marTop w:val="0"/>
      <w:marBottom w:val="0"/>
      <w:divBdr>
        <w:top w:val="none" w:sz="0" w:space="0" w:color="auto"/>
        <w:left w:val="none" w:sz="0" w:space="0" w:color="auto"/>
        <w:bottom w:val="none" w:sz="0" w:space="0" w:color="auto"/>
        <w:right w:val="none" w:sz="0" w:space="0" w:color="auto"/>
      </w:divBdr>
    </w:div>
    <w:div w:id="1753117610">
      <w:bodyDiv w:val="1"/>
      <w:marLeft w:val="0"/>
      <w:marRight w:val="0"/>
      <w:marTop w:val="0"/>
      <w:marBottom w:val="0"/>
      <w:divBdr>
        <w:top w:val="none" w:sz="0" w:space="0" w:color="auto"/>
        <w:left w:val="none" w:sz="0" w:space="0" w:color="auto"/>
        <w:bottom w:val="none" w:sz="0" w:space="0" w:color="auto"/>
        <w:right w:val="none" w:sz="0" w:space="0" w:color="auto"/>
      </w:divBdr>
    </w:div>
    <w:div w:id="1754353998">
      <w:bodyDiv w:val="1"/>
      <w:marLeft w:val="0"/>
      <w:marRight w:val="0"/>
      <w:marTop w:val="0"/>
      <w:marBottom w:val="0"/>
      <w:divBdr>
        <w:top w:val="none" w:sz="0" w:space="0" w:color="auto"/>
        <w:left w:val="none" w:sz="0" w:space="0" w:color="auto"/>
        <w:bottom w:val="none" w:sz="0" w:space="0" w:color="auto"/>
        <w:right w:val="none" w:sz="0" w:space="0" w:color="auto"/>
      </w:divBdr>
    </w:div>
    <w:div w:id="1756708524">
      <w:bodyDiv w:val="1"/>
      <w:marLeft w:val="0"/>
      <w:marRight w:val="0"/>
      <w:marTop w:val="0"/>
      <w:marBottom w:val="0"/>
      <w:divBdr>
        <w:top w:val="none" w:sz="0" w:space="0" w:color="auto"/>
        <w:left w:val="none" w:sz="0" w:space="0" w:color="auto"/>
        <w:bottom w:val="none" w:sz="0" w:space="0" w:color="auto"/>
        <w:right w:val="none" w:sz="0" w:space="0" w:color="auto"/>
      </w:divBdr>
    </w:div>
    <w:div w:id="1758332621">
      <w:bodyDiv w:val="1"/>
      <w:marLeft w:val="0"/>
      <w:marRight w:val="0"/>
      <w:marTop w:val="0"/>
      <w:marBottom w:val="0"/>
      <w:divBdr>
        <w:top w:val="none" w:sz="0" w:space="0" w:color="auto"/>
        <w:left w:val="none" w:sz="0" w:space="0" w:color="auto"/>
        <w:bottom w:val="none" w:sz="0" w:space="0" w:color="auto"/>
        <w:right w:val="none" w:sz="0" w:space="0" w:color="auto"/>
      </w:divBdr>
    </w:div>
    <w:div w:id="1761177397">
      <w:bodyDiv w:val="1"/>
      <w:marLeft w:val="0"/>
      <w:marRight w:val="0"/>
      <w:marTop w:val="0"/>
      <w:marBottom w:val="0"/>
      <w:divBdr>
        <w:top w:val="none" w:sz="0" w:space="0" w:color="auto"/>
        <w:left w:val="none" w:sz="0" w:space="0" w:color="auto"/>
        <w:bottom w:val="none" w:sz="0" w:space="0" w:color="auto"/>
        <w:right w:val="none" w:sz="0" w:space="0" w:color="auto"/>
      </w:divBdr>
    </w:div>
    <w:div w:id="1765804560">
      <w:bodyDiv w:val="1"/>
      <w:marLeft w:val="0"/>
      <w:marRight w:val="0"/>
      <w:marTop w:val="0"/>
      <w:marBottom w:val="0"/>
      <w:divBdr>
        <w:top w:val="none" w:sz="0" w:space="0" w:color="auto"/>
        <w:left w:val="none" w:sz="0" w:space="0" w:color="auto"/>
        <w:bottom w:val="none" w:sz="0" w:space="0" w:color="auto"/>
        <w:right w:val="none" w:sz="0" w:space="0" w:color="auto"/>
      </w:divBdr>
    </w:div>
    <w:div w:id="1766607982">
      <w:bodyDiv w:val="1"/>
      <w:marLeft w:val="0"/>
      <w:marRight w:val="0"/>
      <w:marTop w:val="0"/>
      <w:marBottom w:val="0"/>
      <w:divBdr>
        <w:top w:val="none" w:sz="0" w:space="0" w:color="auto"/>
        <w:left w:val="none" w:sz="0" w:space="0" w:color="auto"/>
        <w:bottom w:val="none" w:sz="0" w:space="0" w:color="auto"/>
        <w:right w:val="none" w:sz="0" w:space="0" w:color="auto"/>
      </w:divBdr>
    </w:div>
    <w:div w:id="1768960414">
      <w:bodyDiv w:val="1"/>
      <w:marLeft w:val="0"/>
      <w:marRight w:val="0"/>
      <w:marTop w:val="0"/>
      <w:marBottom w:val="0"/>
      <w:divBdr>
        <w:top w:val="none" w:sz="0" w:space="0" w:color="auto"/>
        <w:left w:val="none" w:sz="0" w:space="0" w:color="auto"/>
        <w:bottom w:val="none" w:sz="0" w:space="0" w:color="auto"/>
        <w:right w:val="none" w:sz="0" w:space="0" w:color="auto"/>
      </w:divBdr>
    </w:div>
    <w:div w:id="1771974715">
      <w:bodyDiv w:val="1"/>
      <w:marLeft w:val="0"/>
      <w:marRight w:val="0"/>
      <w:marTop w:val="0"/>
      <w:marBottom w:val="0"/>
      <w:divBdr>
        <w:top w:val="none" w:sz="0" w:space="0" w:color="auto"/>
        <w:left w:val="none" w:sz="0" w:space="0" w:color="auto"/>
        <w:bottom w:val="none" w:sz="0" w:space="0" w:color="auto"/>
        <w:right w:val="none" w:sz="0" w:space="0" w:color="auto"/>
      </w:divBdr>
    </w:div>
    <w:div w:id="1778137989">
      <w:bodyDiv w:val="1"/>
      <w:marLeft w:val="0"/>
      <w:marRight w:val="0"/>
      <w:marTop w:val="0"/>
      <w:marBottom w:val="0"/>
      <w:divBdr>
        <w:top w:val="none" w:sz="0" w:space="0" w:color="auto"/>
        <w:left w:val="none" w:sz="0" w:space="0" w:color="auto"/>
        <w:bottom w:val="none" w:sz="0" w:space="0" w:color="auto"/>
        <w:right w:val="none" w:sz="0" w:space="0" w:color="auto"/>
      </w:divBdr>
    </w:div>
    <w:div w:id="1778256396">
      <w:bodyDiv w:val="1"/>
      <w:marLeft w:val="0"/>
      <w:marRight w:val="0"/>
      <w:marTop w:val="0"/>
      <w:marBottom w:val="0"/>
      <w:divBdr>
        <w:top w:val="none" w:sz="0" w:space="0" w:color="auto"/>
        <w:left w:val="none" w:sz="0" w:space="0" w:color="auto"/>
        <w:bottom w:val="none" w:sz="0" w:space="0" w:color="auto"/>
        <w:right w:val="none" w:sz="0" w:space="0" w:color="auto"/>
      </w:divBdr>
    </w:div>
    <w:div w:id="1792675098">
      <w:bodyDiv w:val="1"/>
      <w:marLeft w:val="0"/>
      <w:marRight w:val="0"/>
      <w:marTop w:val="0"/>
      <w:marBottom w:val="0"/>
      <w:divBdr>
        <w:top w:val="none" w:sz="0" w:space="0" w:color="auto"/>
        <w:left w:val="none" w:sz="0" w:space="0" w:color="auto"/>
        <w:bottom w:val="none" w:sz="0" w:space="0" w:color="auto"/>
        <w:right w:val="none" w:sz="0" w:space="0" w:color="auto"/>
      </w:divBdr>
    </w:div>
    <w:div w:id="1812214958">
      <w:bodyDiv w:val="1"/>
      <w:marLeft w:val="0"/>
      <w:marRight w:val="0"/>
      <w:marTop w:val="0"/>
      <w:marBottom w:val="0"/>
      <w:divBdr>
        <w:top w:val="none" w:sz="0" w:space="0" w:color="auto"/>
        <w:left w:val="none" w:sz="0" w:space="0" w:color="auto"/>
        <w:bottom w:val="none" w:sz="0" w:space="0" w:color="auto"/>
        <w:right w:val="none" w:sz="0" w:space="0" w:color="auto"/>
      </w:divBdr>
    </w:div>
    <w:div w:id="1814174697">
      <w:bodyDiv w:val="1"/>
      <w:marLeft w:val="0"/>
      <w:marRight w:val="0"/>
      <w:marTop w:val="0"/>
      <w:marBottom w:val="0"/>
      <w:divBdr>
        <w:top w:val="none" w:sz="0" w:space="0" w:color="auto"/>
        <w:left w:val="none" w:sz="0" w:space="0" w:color="auto"/>
        <w:bottom w:val="none" w:sz="0" w:space="0" w:color="auto"/>
        <w:right w:val="none" w:sz="0" w:space="0" w:color="auto"/>
      </w:divBdr>
    </w:div>
    <w:div w:id="1822427791">
      <w:bodyDiv w:val="1"/>
      <w:marLeft w:val="0"/>
      <w:marRight w:val="0"/>
      <w:marTop w:val="0"/>
      <w:marBottom w:val="0"/>
      <w:divBdr>
        <w:top w:val="none" w:sz="0" w:space="0" w:color="auto"/>
        <w:left w:val="none" w:sz="0" w:space="0" w:color="auto"/>
        <w:bottom w:val="none" w:sz="0" w:space="0" w:color="auto"/>
        <w:right w:val="none" w:sz="0" w:space="0" w:color="auto"/>
      </w:divBdr>
    </w:div>
    <w:div w:id="1822769344">
      <w:bodyDiv w:val="1"/>
      <w:marLeft w:val="0"/>
      <w:marRight w:val="0"/>
      <w:marTop w:val="0"/>
      <w:marBottom w:val="0"/>
      <w:divBdr>
        <w:top w:val="none" w:sz="0" w:space="0" w:color="auto"/>
        <w:left w:val="none" w:sz="0" w:space="0" w:color="auto"/>
        <w:bottom w:val="none" w:sz="0" w:space="0" w:color="auto"/>
        <w:right w:val="none" w:sz="0" w:space="0" w:color="auto"/>
      </w:divBdr>
    </w:div>
    <w:div w:id="1824855622">
      <w:bodyDiv w:val="1"/>
      <w:marLeft w:val="0"/>
      <w:marRight w:val="0"/>
      <w:marTop w:val="0"/>
      <w:marBottom w:val="0"/>
      <w:divBdr>
        <w:top w:val="none" w:sz="0" w:space="0" w:color="auto"/>
        <w:left w:val="none" w:sz="0" w:space="0" w:color="auto"/>
        <w:bottom w:val="none" w:sz="0" w:space="0" w:color="auto"/>
        <w:right w:val="none" w:sz="0" w:space="0" w:color="auto"/>
      </w:divBdr>
    </w:div>
    <w:div w:id="1831408631">
      <w:bodyDiv w:val="1"/>
      <w:marLeft w:val="0"/>
      <w:marRight w:val="0"/>
      <w:marTop w:val="0"/>
      <w:marBottom w:val="0"/>
      <w:divBdr>
        <w:top w:val="none" w:sz="0" w:space="0" w:color="auto"/>
        <w:left w:val="none" w:sz="0" w:space="0" w:color="auto"/>
        <w:bottom w:val="none" w:sz="0" w:space="0" w:color="auto"/>
        <w:right w:val="none" w:sz="0" w:space="0" w:color="auto"/>
      </w:divBdr>
    </w:div>
    <w:div w:id="1840926717">
      <w:bodyDiv w:val="1"/>
      <w:marLeft w:val="0"/>
      <w:marRight w:val="0"/>
      <w:marTop w:val="0"/>
      <w:marBottom w:val="0"/>
      <w:divBdr>
        <w:top w:val="none" w:sz="0" w:space="0" w:color="auto"/>
        <w:left w:val="none" w:sz="0" w:space="0" w:color="auto"/>
        <w:bottom w:val="none" w:sz="0" w:space="0" w:color="auto"/>
        <w:right w:val="none" w:sz="0" w:space="0" w:color="auto"/>
      </w:divBdr>
    </w:div>
    <w:div w:id="1844785430">
      <w:bodyDiv w:val="1"/>
      <w:marLeft w:val="0"/>
      <w:marRight w:val="0"/>
      <w:marTop w:val="0"/>
      <w:marBottom w:val="0"/>
      <w:divBdr>
        <w:top w:val="none" w:sz="0" w:space="0" w:color="auto"/>
        <w:left w:val="none" w:sz="0" w:space="0" w:color="auto"/>
        <w:bottom w:val="none" w:sz="0" w:space="0" w:color="auto"/>
        <w:right w:val="none" w:sz="0" w:space="0" w:color="auto"/>
      </w:divBdr>
    </w:div>
    <w:div w:id="1845240161">
      <w:bodyDiv w:val="1"/>
      <w:marLeft w:val="0"/>
      <w:marRight w:val="0"/>
      <w:marTop w:val="0"/>
      <w:marBottom w:val="0"/>
      <w:divBdr>
        <w:top w:val="none" w:sz="0" w:space="0" w:color="auto"/>
        <w:left w:val="none" w:sz="0" w:space="0" w:color="auto"/>
        <w:bottom w:val="none" w:sz="0" w:space="0" w:color="auto"/>
        <w:right w:val="none" w:sz="0" w:space="0" w:color="auto"/>
      </w:divBdr>
    </w:div>
    <w:div w:id="1847206405">
      <w:bodyDiv w:val="1"/>
      <w:marLeft w:val="0"/>
      <w:marRight w:val="0"/>
      <w:marTop w:val="0"/>
      <w:marBottom w:val="0"/>
      <w:divBdr>
        <w:top w:val="none" w:sz="0" w:space="0" w:color="auto"/>
        <w:left w:val="none" w:sz="0" w:space="0" w:color="auto"/>
        <w:bottom w:val="none" w:sz="0" w:space="0" w:color="auto"/>
        <w:right w:val="none" w:sz="0" w:space="0" w:color="auto"/>
      </w:divBdr>
    </w:div>
    <w:div w:id="1851218661">
      <w:bodyDiv w:val="1"/>
      <w:marLeft w:val="0"/>
      <w:marRight w:val="0"/>
      <w:marTop w:val="0"/>
      <w:marBottom w:val="0"/>
      <w:divBdr>
        <w:top w:val="none" w:sz="0" w:space="0" w:color="auto"/>
        <w:left w:val="none" w:sz="0" w:space="0" w:color="auto"/>
        <w:bottom w:val="none" w:sz="0" w:space="0" w:color="auto"/>
        <w:right w:val="none" w:sz="0" w:space="0" w:color="auto"/>
      </w:divBdr>
    </w:div>
    <w:div w:id="1851752005">
      <w:bodyDiv w:val="1"/>
      <w:marLeft w:val="0"/>
      <w:marRight w:val="0"/>
      <w:marTop w:val="0"/>
      <w:marBottom w:val="0"/>
      <w:divBdr>
        <w:top w:val="none" w:sz="0" w:space="0" w:color="auto"/>
        <w:left w:val="none" w:sz="0" w:space="0" w:color="auto"/>
        <w:bottom w:val="none" w:sz="0" w:space="0" w:color="auto"/>
        <w:right w:val="none" w:sz="0" w:space="0" w:color="auto"/>
      </w:divBdr>
    </w:div>
    <w:div w:id="1853448233">
      <w:bodyDiv w:val="1"/>
      <w:marLeft w:val="0"/>
      <w:marRight w:val="0"/>
      <w:marTop w:val="0"/>
      <w:marBottom w:val="0"/>
      <w:divBdr>
        <w:top w:val="none" w:sz="0" w:space="0" w:color="auto"/>
        <w:left w:val="none" w:sz="0" w:space="0" w:color="auto"/>
        <w:bottom w:val="none" w:sz="0" w:space="0" w:color="auto"/>
        <w:right w:val="none" w:sz="0" w:space="0" w:color="auto"/>
      </w:divBdr>
    </w:div>
    <w:div w:id="1856648250">
      <w:bodyDiv w:val="1"/>
      <w:marLeft w:val="0"/>
      <w:marRight w:val="0"/>
      <w:marTop w:val="0"/>
      <w:marBottom w:val="0"/>
      <w:divBdr>
        <w:top w:val="none" w:sz="0" w:space="0" w:color="auto"/>
        <w:left w:val="none" w:sz="0" w:space="0" w:color="auto"/>
        <w:bottom w:val="none" w:sz="0" w:space="0" w:color="auto"/>
        <w:right w:val="none" w:sz="0" w:space="0" w:color="auto"/>
      </w:divBdr>
    </w:div>
    <w:div w:id="1858233293">
      <w:bodyDiv w:val="1"/>
      <w:marLeft w:val="0"/>
      <w:marRight w:val="0"/>
      <w:marTop w:val="0"/>
      <w:marBottom w:val="0"/>
      <w:divBdr>
        <w:top w:val="none" w:sz="0" w:space="0" w:color="auto"/>
        <w:left w:val="none" w:sz="0" w:space="0" w:color="auto"/>
        <w:bottom w:val="none" w:sz="0" w:space="0" w:color="auto"/>
        <w:right w:val="none" w:sz="0" w:space="0" w:color="auto"/>
      </w:divBdr>
    </w:div>
    <w:div w:id="1861354235">
      <w:bodyDiv w:val="1"/>
      <w:marLeft w:val="0"/>
      <w:marRight w:val="0"/>
      <w:marTop w:val="0"/>
      <w:marBottom w:val="0"/>
      <w:divBdr>
        <w:top w:val="none" w:sz="0" w:space="0" w:color="auto"/>
        <w:left w:val="none" w:sz="0" w:space="0" w:color="auto"/>
        <w:bottom w:val="none" w:sz="0" w:space="0" w:color="auto"/>
        <w:right w:val="none" w:sz="0" w:space="0" w:color="auto"/>
      </w:divBdr>
    </w:div>
    <w:div w:id="1863470495">
      <w:bodyDiv w:val="1"/>
      <w:marLeft w:val="0"/>
      <w:marRight w:val="0"/>
      <w:marTop w:val="0"/>
      <w:marBottom w:val="0"/>
      <w:divBdr>
        <w:top w:val="none" w:sz="0" w:space="0" w:color="auto"/>
        <w:left w:val="none" w:sz="0" w:space="0" w:color="auto"/>
        <w:bottom w:val="none" w:sz="0" w:space="0" w:color="auto"/>
        <w:right w:val="none" w:sz="0" w:space="0" w:color="auto"/>
      </w:divBdr>
    </w:div>
    <w:div w:id="1876581722">
      <w:bodyDiv w:val="1"/>
      <w:marLeft w:val="0"/>
      <w:marRight w:val="0"/>
      <w:marTop w:val="0"/>
      <w:marBottom w:val="0"/>
      <w:divBdr>
        <w:top w:val="none" w:sz="0" w:space="0" w:color="auto"/>
        <w:left w:val="none" w:sz="0" w:space="0" w:color="auto"/>
        <w:bottom w:val="none" w:sz="0" w:space="0" w:color="auto"/>
        <w:right w:val="none" w:sz="0" w:space="0" w:color="auto"/>
      </w:divBdr>
    </w:div>
    <w:div w:id="1880631407">
      <w:bodyDiv w:val="1"/>
      <w:marLeft w:val="0"/>
      <w:marRight w:val="0"/>
      <w:marTop w:val="0"/>
      <w:marBottom w:val="0"/>
      <w:divBdr>
        <w:top w:val="none" w:sz="0" w:space="0" w:color="auto"/>
        <w:left w:val="none" w:sz="0" w:space="0" w:color="auto"/>
        <w:bottom w:val="none" w:sz="0" w:space="0" w:color="auto"/>
        <w:right w:val="none" w:sz="0" w:space="0" w:color="auto"/>
      </w:divBdr>
    </w:div>
    <w:div w:id="1884439719">
      <w:bodyDiv w:val="1"/>
      <w:marLeft w:val="0"/>
      <w:marRight w:val="0"/>
      <w:marTop w:val="0"/>
      <w:marBottom w:val="0"/>
      <w:divBdr>
        <w:top w:val="none" w:sz="0" w:space="0" w:color="auto"/>
        <w:left w:val="none" w:sz="0" w:space="0" w:color="auto"/>
        <w:bottom w:val="none" w:sz="0" w:space="0" w:color="auto"/>
        <w:right w:val="none" w:sz="0" w:space="0" w:color="auto"/>
      </w:divBdr>
    </w:div>
    <w:div w:id="1889295450">
      <w:bodyDiv w:val="1"/>
      <w:marLeft w:val="0"/>
      <w:marRight w:val="0"/>
      <w:marTop w:val="0"/>
      <w:marBottom w:val="0"/>
      <w:divBdr>
        <w:top w:val="none" w:sz="0" w:space="0" w:color="auto"/>
        <w:left w:val="none" w:sz="0" w:space="0" w:color="auto"/>
        <w:bottom w:val="none" w:sz="0" w:space="0" w:color="auto"/>
        <w:right w:val="none" w:sz="0" w:space="0" w:color="auto"/>
      </w:divBdr>
    </w:div>
    <w:div w:id="1895659150">
      <w:bodyDiv w:val="1"/>
      <w:marLeft w:val="0"/>
      <w:marRight w:val="0"/>
      <w:marTop w:val="0"/>
      <w:marBottom w:val="0"/>
      <w:divBdr>
        <w:top w:val="none" w:sz="0" w:space="0" w:color="auto"/>
        <w:left w:val="none" w:sz="0" w:space="0" w:color="auto"/>
        <w:bottom w:val="none" w:sz="0" w:space="0" w:color="auto"/>
        <w:right w:val="none" w:sz="0" w:space="0" w:color="auto"/>
      </w:divBdr>
    </w:div>
    <w:div w:id="1896576386">
      <w:bodyDiv w:val="1"/>
      <w:marLeft w:val="0"/>
      <w:marRight w:val="0"/>
      <w:marTop w:val="0"/>
      <w:marBottom w:val="0"/>
      <w:divBdr>
        <w:top w:val="none" w:sz="0" w:space="0" w:color="auto"/>
        <w:left w:val="none" w:sz="0" w:space="0" w:color="auto"/>
        <w:bottom w:val="none" w:sz="0" w:space="0" w:color="auto"/>
        <w:right w:val="none" w:sz="0" w:space="0" w:color="auto"/>
      </w:divBdr>
    </w:div>
    <w:div w:id="1898739311">
      <w:bodyDiv w:val="1"/>
      <w:marLeft w:val="0"/>
      <w:marRight w:val="0"/>
      <w:marTop w:val="0"/>
      <w:marBottom w:val="0"/>
      <w:divBdr>
        <w:top w:val="none" w:sz="0" w:space="0" w:color="auto"/>
        <w:left w:val="none" w:sz="0" w:space="0" w:color="auto"/>
        <w:bottom w:val="none" w:sz="0" w:space="0" w:color="auto"/>
        <w:right w:val="none" w:sz="0" w:space="0" w:color="auto"/>
      </w:divBdr>
    </w:div>
    <w:div w:id="1907453991">
      <w:bodyDiv w:val="1"/>
      <w:marLeft w:val="0"/>
      <w:marRight w:val="0"/>
      <w:marTop w:val="0"/>
      <w:marBottom w:val="0"/>
      <w:divBdr>
        <w:top w:val="none" w:sz="0" w:space="0" w:color="auto"/>
        <w:left w:val="none" w:sz="0" w:space="0" w:color="auto"/>
        <w:bottom w:val="none" w:sz="0" w:space="0" w:color="auto"/>
        <w:right w:val="none" w:sz="0" w:space="0" w:color="auto"/>
      </w:divBdr>
    </w:div>
    <w:div w:id="1908761659">
      <w:bodyDiv w:val="1"/>
      <w:marLeft w:val="0"/>
      <w:marRight w:val="0"/>
      <w:marTop w:val="0"/>
      <w:marBottom w:val="0"/>
      <w:divBdr>
        <w:top w:val="none" w:sz="0" w:space="0" w:color="auto"/>
        <w:left w:val="none" w:sz="0" w:space="0" w:color="auto"/>
        <w:bottom w:val="none" w:sz="0" w:space="0" w:color="auto"/>
        <w:right w:val="none" w:sz="0" w:space="0" w:color="auto"/>
      </w:divBdr>
    </w:div>
    <w:div w:id="1922175105">
      <w:bodyDiv w:val="1"/>
      <w:marLeft w:val="0"/>
      <w:marRight w:val="0"/>
      <w:marTop w:val="0"/>
      <w:marBottom w:val="0"/>
      <w:divBdr>
        <w:top w:val="none" w:sz="0" w:space="0" w:color="auto"/>
        <w:left w:val="none" w:sz="0" w:space="0" w:color="auto"/>
        <w:bottom w:val="none" w:sz="0" w:space="0" w:color="auto"/>
        <w:right w:val="none" w:sz="0" w:space="0" w:color="auto"/>
      </w:divBdr>
    </w:div>
    <w:div w:id="1925603169">
      <w:bodyDiv w:val="1"/>
      <w:marLeft w:val="0"/>
      <w:marRight w:val="0"/>
      <w:marTop w:val="0"/>
      <w:marBottom w:val="0"/>
      <w:divBdr>
        <w:top w:val="none" w:sz="0" w:space="0" w:color="auto"/>
        <w:left w:val="none" w:sz="0" w:space="0" w:color="auto"/>
        <w:bottom w:val="none" w:sz="0" w:space="0" w:color="auto"/>
        <w:right w:val="none" w:sz="0" w:space="0" w:color="auto"/>
      </w:divBdr>
    </w:div>
    <w:div w:id="1928078954">
      <w:bodyDiv w:val="1"/>
      <w:marLeft w:val="0"/>
      <w:marRight w:val="0"/>
      <w:marTop w:val="0"/>
      <w:marBottom w:val="0"/>
      <w:divBdr>
        <w:top w:val="none" w:sz="0" w:space="0" w:color="auto"/>
        <w:left w:val="none" w:sz="0" w:space="0" w:color="auto"/>
        <w:bottom w:val="none" w:sz="0" w:space="0" w:color="auto"/>
        <w:right w:val="none" w:sz="0" w:space="0" w:color="auto"/>
      </w:divBdr>
    </w:div>
    <w:div w:id="1941251653">
      <w:bodyDiv w:val="1"/>
      <w:marLeft w:val="0"/>
      <w:marRight w:val="0"/>
      <w:marTop w:val="0"/>
      <w:marBottom w:val="0"/>
      <w:divBdr>
        <w:top w:val="none" w:sz="0" w:space="0" w:color="auto"/>
        <w:left w:val="none" w:sz="0" w:space="0" w:color="auto"/>
        <w:bottom w:val="none" w:sz="0" w:space="0" w:color="auto"/>
        <w:right w:val="none" w:sz="0" w:space="0" w:color="auto"/>
      </w:divBdr>
    </w:div>
    <w:div w:id="1950425346">
      <w:bodyDiv w:val="1"/>
      <w:marLeft w:val="0"/>
      <w:marRight w:val="0"/>
      <w:marTop w:val="0"/>
      <w:marBottom w:val="0"/>
      <w:divBdr>
        <w:top w:val="none" w:sz="0" w:space="0" w:color="auto"/>
        <w:left w:val="none" w:sz="0" w:space="0" w:color="auto"/>
        <w:bottom w:val="none" w:sz="0" w:space="0" w:color="auto"/>
        <w:right w:val="none" w:sz="0" w:space="0" w:color="auto"/>
      </w:divBdr>
    </w:div>
    <w:div w:id="1951890279">
      <w:bodyDiv w:val="1"/>
      <w:marLeft w:val="0"/>
      <w:marRight w:val="0"/>
      <w:marTop w:val="0"/>
      <w:marBottom w:val="0"/>
      <w:divBdr>
        <w:top w:val="none" w:sz="0" w:space="0" w:color="auto"/>
        <w:left w:val="none" w:sz="0" w:space="0" w:color="auto"/>
        <w:bottom w:val="none" w:sz="0" w:space="0" w:color="auto"/>
        <w:right w:val="none" w:sz="0" w:space="0" w:color="auto"/>
      </w:divBdr>
    </w:div>
    <w:div w:id="1954359076">
      <w:bodyDiv w:val="1"/>
      <w:marLeft w:val="0"/>
      <w:marRight w:val="0"/>
      <w:marTop w:val="0"/>
      <w:marBottom w:val="0"/>
      <w:divBdr>
        <w:top w:val="none" w:sz="0" w:space="0" w:color="auto"/>
        <w:left w:val="none" w:sz="0" w:space="0" w:color="auto"/>
        <w:bottom w:val="none" w:sz="0" w:space="0" w:color="auto"/>
        <w:right w:val="none" w:sz="0" w:space="0" w:color="auto"/>
      </w:divBdr>
    </w:div>
    <w:div w:id="1963806779">
      <w:bodyDiv w:val="1"/>
      <w:marLeft w:val="0"/>
      <w:marRight w:val="0"/>
      <w:marTop w:val="0"/>
      <w:marBottom w:val="0"/>
      <w:divBdr>
        <w:top w:val="none" w:sz="0" w:space="0" w:color="auto"/>
        <w:left w:val="none" w:sz="0" w:space="0" w:color="auto"/>
        <w:bottom w:val="none" w:sz="0" w:space="0" w:color="auto"/>
        <w:right w:val="none" w:sz="0" w:space="0" w:color="auto"/>
      </w:divBdr>
    </w:div>
    <w:div w:id="1975597742">
      <w:bodyDiv w:val="1"/>
      <w:marLeft w:val="0"/>
      <w:marRight w:val="0"/>
      <w:marTop w:val="0"/>
      <w:marBottom w:val="0"/>
      <w:divBdr>
        <w:top w:val="none" w:sz="0" w:space="0" w:color="auto"/>
        <w:left w:val="none" w:sz="0" w:space="0" w:color="auto"/>
        <w:bottom w:val="none" w:sz="0" w:space="0" w:color="auto"/>
        <w:right w:val="none" w:sz="0" w:space="0" w:color="auto"/>
      </w:divBdr>
    </w:div>
    <w:div w:id="1979648360">
      <w:bodyDiv w:val="1"/>
      <w:marLeft w:val="0"/>
      <w:marRight w:val="0"/>
      <w:marTop w:val="0"/>
      <w:marBottom w:val="0"/>
      <w:divBdr>
        <w:top w:val="none" w:sz="0" w:space="0" w:color="auto"/>
        <w:left w:val="none" w:sz="0" w:space="0" w:color="auto"/>
        <w:bottom w:val="none" w:sz="0" w:space="0" w:color="auto"/>
        <w:right w:val="none" w:sz="0" w:space="0" w:color="auto"/>
      </w:divBdr>
    </w:div>
    <w:div w:id="1980262940">
      <w:bodyDiv w:val="1"/>
      <w:marLeft w:val="0"/>
      <w:marRight w:val="0"/>
      <w:marTop w:val="0"/>
      <w:marBottom w:val="0"/>
      <w:divBdr>
        <w:top w:val="none" w:sz="0" w:space="0" w:color="auto"/>
        <w:left w:val="none" w:sz="0" w:space="0" w:color="auto"/>
        <w:bottom w:val="none" w:sz="0" w:space="0" w:color="auto"/>
        <w:right w:val="none" w:sz="0" w:space="0" w:color="auto"/>
      </w:divBdr>
    </w:div>
    <w:div w:id="1994796858">
      <w:bodyDiv w:val="1"/>
      <w:marLeft w:val="0"/>
      <w:marRight w:val="0"/>
      <w:marTop w:val="0"/>
      <w:marBottom w:val="0"/>
      <w:divBdr>
        <w:top w:val="none" w:sz="0" w:space="0" w:color="auto"/>
        <w:left w:val="none" w:sz="0" w:space="0" w:color="auto"/>
        <w:bottom w:val="none" w:sz="0" w:space="0" w:color="auto"/>
        <w:right w:val="none" w:sz="0" w:space="0" w:color="auto"/>
      </w:divBdr>
    </w:div>
    <w:div w:id="2000695391">
      <w:bodyDiv w:val="1"/>
      <w:marLeft w:val="0"/>
      <w:marRight w:val="0"/>
      <w:marTop w:val="0"/>
      <w:marBottom w:val="0"/>
      <w:divBdr>
        <w:top w:val="none" w:sz="0" w:space="0" w:color="auto"/>
        <w:left w:val="none" w:sz="0" w:space="0" w:color="auto"/>
        <w:bottom w:val="none" w:sz="0" w:space="0" w:color="auto"/>
        <w:right w:val="none" w:sz="0" w:space="0" w:color="auto"/>
      </w:divBdr>
    </w:div>
    <w:div w:id="2006783516">
      <w:bodyDiv w:val="1"/>
      <w:marLeft w:val="0"/>
      <w:marRight w:val="0"/>
      <w:marTop w:val="0"/>
      <w:marBottom w:val="0"/>
      <w:divBdr>
        <w:top w:val="none" w:sz="0" w:space="0" w:color="auto"/>
        <w:left w:val="none" w:sz="0" w:space="0" w:color="auto"/>
        <w:bottom w:val="none" w:sz="0" w:space="0" w:color="auto"/>
        <w:right w:val="none" w:sz="0" w:space="0" w:color="auto"/>
      </w:divBdr>
    </w:div>
    <w:div w:id="2006933633">
      <w:bodyDiv w:val="1"/>
      <w:marLeft w:val="0"/>
      <w:marRight w:val="0"/>
      <w:marTop w:val="0"/>
      <w:marBottom w:val="0"/>
      <w:divBdr>
        <w:top w:val="none" w:sz="0" w:space="0" w:color="auto"/>
        <w:left w:val="none" w:sz="0" w:space="0" w:color="auto"/>
        <w:bottom w:val="none" w:sz="0" w:space="0" w:color="auto"/>
        <w:right w:val="none" w:sz="0" w:space="0" w:color="auto"/>
      </w:divBdr>
    </w:div>
    <w:div w:id="2012949535">
      <w:bodyDiv w:val="1"/>
      <w:marLeft w:val="0"/>
      <w:marRight w:val="0"/>
      <w:marTop w:val="0"/>
      <w:marBottom w:val="0"/>
      <w:divBdr>
        <w:top w:val="none" w:sz="0" w:space="0" w:color="auto"/>
        <w:left w:val="none" w:sz="0" w:space="0" w:color="auto"/>
        <w:bottom w:val="none" w:sz="0" w:space="0" w:color="auto"/>
        <w:right w:val="none" w:sz="0" w:space="0" w:color="auto"/>
      </w:divBdr>
    </w:div>
    <w:div w:id="2015374156">
      <w:bodyDiv w:val="1"/>
      <w:marLeft w:val="0"/>
      <w:marRight w:val="0"/>
      <w:marTop w:val="0"/>
      <w:marBottom w:val="0"/>
      <w:divBdr>
        <w:top w:val="none" w:sz="0" w:space="0" w:color="auto"/>
        <w:left w:val="none" w:sz="0" w:space="0" w:color="auto"/>
        <w:bottom w:val="none" w:sz="0" w:space="0" w:color="auto"/>
        <w:right w:val="none" w:sz="0" w:space="0" w:color="auto"/>
      </w:divBdr>
    </w:div>
    <w:div w:id="2025205667">
      <w:bodyDiv w:val="1"/>
      <w:marLeft w:val="0"/>
      <w:marRight w:val="0"/>
      <w:marTop w:val="0"/>
      <w:marBottom w:val="0"/>
      <w:divBdr>
        <w:top w:val="none" w:sz="0" w:space="0" w:color="auto"/>
        <w:left w:val="none" w:sz="0" w:space="0" w:color="auto"/>
        <w:bottom w:val="none" w:sz="0" w:space="0" w:color="auto"/>
        <w:right w:val="none" w:sz="0" w:space="0" w:color="auto"/>
      </w:divBdr>
    </w:div>
    <w:div w:id="2030792411">
      <w:bodyDiv w:val="1"/>
      <w:marLeft w:val="0"/>
      <w:marRight w:val="0"/>
      <w:marTop w:val="0"/>
      <w:marBottom w:val="0"/>
      <w:divBdr>
        <w:top w:val="none" w:sz="0" w:space="0" w:color="auto"/>
        <w:left w:val="none" w:sz="0" w:space="0" w:color="auto"/>
        <w:bottom w:val="none" w:sz="0" w:space="0" w:color="auto"/>
        <w:right w:val="none" w:sz="0" w:space="0" w:color="auto"/>
      </w:divBdr>
    </w:div>
    <w:div w:id="2033023330">
      <w:bodyDiv w:val="1"/>
      <w:marLeft w:val="0"/>
      <w:marRight w:val="0"/>
      <w:marTop w:val="0"/>
      <w:marBottom w:val="0"/>
      <w:divBdr>
        <w:top w:val="none" w:sz="0" w:space="0" w:color="auto"/>
        <w:left w:val="none" w:sz="0" w:space="0" w:color="auto"/>
        <w:bottom w:val="none" w:sz="0" w:space="0" w:color="auto"/>
        <w:right w:val="none" w:sz="0" w:space="0" w:color="auto"/>
      </w:divBdr>
    </w:div>
    <w:div w:id="2043284372">
      <w:bodyDiv w:val="1"/>
      <w:marLeft w:val="0"/>
      <w:marRight w:val="0"/>
      <w:marTop w:val="0"/>
      <w:marBottom w:val="0"/>
      <w:divBdr>
        <w:top w:val="none" w:sz="0" w:space="0" w:color="auto"/>
        <w:left w:val="none" w:sz="0" w:space="0" w:color="auto"/>
        <w:bottom w:val="none" w:sz="0" w:space="0" w:color="auto"/>
        <w:right w:val="none" w:sz="0" w:space="0" w:color="auto"/>
      </w:divBdr>
    </w:div>
    <w:div w:id="2049184755">
      <w:bodyDiv w:val="1"/>
      <w:marLeft w:val="0"/>
      <w:marRight w:val="0"/>
      <w:marTop w:val="0"/>
      <w:marBottom w:val="0"/>
      <w:divBdr>
        <w:top w:val="none" w:sz="0" w:space="0" w:color="auto"/>
        <w:left w:val="none" w:sz="0" w:space="0" w:color="auto"/>
        <w:bottom w:val="none" w:sz="0" w:space="0" w:color="auto"/>
        <w:right w:val="none" w:sz="0" w:space="0" w:color="auto"/>
      </w:divBdr>
    </w:div>
    <w:div w:id="2051370372">
      <w:bodyDiv w:val="1"/>
      <w:marLeft w:val="0"/>
      <w:marRight w:val="0"/>
      <w:marTop w:val="0"/>
      <w:marBottom w:val="0"/>
      <w:divBdr>
        <w:top w:val="none" w:sz="0" w:space="0" w:color="auto"/>
        <w:left w:val="none" w:sz="0" w:space="0" w:color="auto"/>
        <w:bottom w:val="none" w:sz="0" w:space="0" w:color="auto"/>
        <w:right w:val="none" w:sz="0" w:space="0" w:color="auto"/>
      </w:divBdr>
    </w:div>
    <w:div w:id="2052342471">
      <w:bodyDiv w:val="1"/>
      <w:marLeft w:val="0"/>
      <w:marRight w:val="0"/>
      <w:marTop w:val="0"/>
      <w:marBottom w:val="0"/>
      <w:divBdr>
        <w:top w:val="none" w:sz="0" w:space="0" w:color="auto"/>
        <w:left w:val="none" w:sz="0" w:space="0" w:color="auto"/>
        <w:bottom w:val="none" w:sz="0" w:space="0" w:color="auto"/>
        <w:right w:val="none" w:sz="0" w:space="0" w:color="auto"/>
      </w:divBdr>
    </w:div>
    <w:div w:id="2053840189">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 w:id="2058579822">
      <w:bodyDiv w:val="1"/>
      <w:marLeft w:val="0"/>
      <w:marRight w:val="0"/>
      <w:marTop w:val="0"/>
      <w:marBottom w:val="0"/>
      <w:divBdr>
        <w:top w:val="none" w:sz="0" w:space="0" w:color="auto"/>
        <w:left w:val="none" w:sz="0" w:space="0" w:color="auto"/>
        <w:bottom w:val="none" w:sz="0" w:space="0" w:color="auto"/>
        <w:right w:val="none" w:sz="0" w:space="0" w:color="auto"/>
      </w:divBdr>
    </w:div>
    <w:div w:id="2063481279">
      <w:bodyDiv w:val="1"/>
      <w:marLeft w:val="0"/>
      <w:marRight w:val="0"/>
      <w:marTop w:val="0"/>
      <w:marBottom w:val="0"/>
      <w:divBdr>
        <w:top w:val="none" w:sz="0" w:space="0" w:color="auto"/>
        <w:left w:val="none" w:sz="0" w:space="0" w:color="auto"/>
        <w:bottom w:val="none" w:sz="0" w:space="0" w:color="auto"/>
        <w:right w:val="none" w:sz="0" w:space="0" w:color="auto"/>
      </w:divBdr>
    </w:div>
    <w:div w:id="2066709319">
      <w:bodyDiv w:val="1"/>
      <w:marLeft w:val="0"/>
      <w:marRight w:val="0"/>
      <w:marTop w:val="0"/>
      <w:marBottom w:val="0"/>
      <w:divBdr>
        <w:top w:val="none" w:sz="0" w:space="0" w:color="auto"/>
        <w:left w:val="none" w:sz="0" w:space="0" w:color="auto"/>
        <w:bottom w:val="none" w:sz="0" w:space="0" w:color="auto"/>
        <w:right w:val="none" w:sz="0" w:space="0" w:color="auto"/>
      </w:divBdr>
    </w:div>
    <w:div w:id="2068993452">
      <w:bodyDiv w:val="1"/>
      <w:marLeft w:val="0"/>
      <w:marRight w:val="0"/>
      <w:marTop w:val="0"/>
      <w:marBottom w:val="0"/>
      <w:divBdr>
        <w:top w:val="none" w:sz="0" w:space="0" w:color="auto"/>
        <w:left w:val="none" w:sz="0" w:space="0" w:color="auto"/>
        <w:bottom w:val="none" w:sz="0" w:space="0" w:color="auto"/>
        <w:right w:val="none" w:sz="0" w:space="0" w:color="auto"/>
      </w:divBdr>
    </w:div>
    <w:div w:id="2069258768">
      <w:bodyDiv w:val="1"/>
      <w:marLeft w:val="0"/>
      <w:marRight w:val="0"/>
      <w:marTop w:val="0"/>
      <w:marBottom w:val="0"/>
      <w:divBdr>
        <w:top w:val="none" w:sz="0" w:space="0" w:color="auto"/>
        <w:left w:val="none" w:sz="0" w:space="0" w:color="auto"/>
        <w:bottom w:val="none" w:sz="0" w:space="0" w:color="auto"/>
        <w:right w:val="none" w:sz="0" w:space="0" w:color="auto"/>
      </w:divBdr>
    </w:div>
    <w:div w:id="2085057283">
      <w:bodyDiv w:val="1"/>
      <w:marLeft w:val="0"/>
      <w:marRight w:val="0"/>
      <w:marTop w:val="0"/>
      <w:marBottom w:val="0"/>
      <w:divBdr>
        <w:top w:val="none" w:sz="0" w:space="0" w:color="auto"/>
        <w:left w:val="none" w:sz="0" w:space="0" w:color="auto"/>
        <w:bottom w:val="none" w:sz="0" w:space="0" w:color="auto"/>
        <w:right w:val="none" w:sz="0" w:space="0" w:color="auto"/>
      </w:divBdr>
    </w:div>
    <w:div w:id="2086224091">
      <w:bodyDiv w:val="1"/>
      <w:marLeft w:val="0"/>
      <w:marRight w:val="0"/>
      <w:marTop w:val="0"/>
      <w:marBottom w:val="0"/>
      <w:divBdr>
        <w:top w:val="none" w:sz="0" w:space="0" w:color="auto"/>
        <w:left w:val="none" w:sz="0" w:space="0" w:color="auto"/>
        <w:bottom w:val="none" w:sz="0" w:space="0" w:color="auto"/>
        <w:right w:val="none" w:sz="0" w:space="0" w:color="auto"/>
      </w:divBdr>
    </w:div>
    <w:div w:id="2091809562">
      <w:bodyDiv w:val="1"/>
      <w:marLeft w:val="0"/>
      <w:marRight w:val="0"/>
      <w:marTop w:val="0"/>
      <w:marBottom w:val="0"/>
      <w:divBdr>
        <w:top w:val="none" w:sz="0" w:space="0" w:color="auto"/>
        <w:left w:val="none" w:sz="0" w:space="0" w:color="auto"/>
        <w:bottom w:val="none" w:sz="0" w:space="0" w:color="auto"/>
        <w:right w:val="none" w:sz="0" w:space="0" w:color="auto"/>
      </w:divBdr>
    </w:div>
    <w:div w:id="2094468158">
      <w:bodyDiv w:val="1"/>
      <w:marLeft w:val="0"/>
      <w:marRight w:val="0"/>
      <w:marTop w:val="0"/>
      <w:marBottom w:val="0"/>
      <w:divBdr>
        <w:top w:val="none" w:sz="0" w:space="0" w:color="auto"/>
        <w:left w:val="none" w:sz="0" w:space="0" w:color="auto"/>
        <w:bottom w:val="none" w:sz="0" w:space="0" w:color="auto"/>
        <w:right w:val="none" w:sz="0" w:space="0" w:color="auto"/>
      </w:divBdr>
    </w:div>
    <w:div w:id="2096320722">
      <w:bodyDiv w:val="1"/>
      <w:marLeft w:val="0"/>
      <w:marRight w:val="0"/>
      <w:marTop w:val="0"/>
      <w:marBottom w:val="0"/>
      <w:divBdr>
        <w:top w:val="none" w:sz="0" w:space="0" w:color="auto"/>
        <w:left w:val="none" w:sz="0" w:space="0" w:color="auto"/>
        <w:bottom w:val="none" w:sz="0" w:space="0" w:color="auto"/>
        <w:right w:val="none" w:sz="0" w:space="0" w:color="auto"/>
      </w:divBdr>
    </w:div>
    <w:div w:id="2099130970">
      <w:bodyDiv w:val="1"/>
      <w:marLeft w:val="0"/>
      <w:marRight w:val="0"/>
      <w:marTop w:val="0"/>
      <w:marBottom w:val="0"/>
      <w:divBdr>
        <w:top w:val="none" w:sz="0" w:space="0" w:color="auto"/>
        <w:left w:val="none" w:sz="0" w:space="0" w:color="auto"/>
        <w:bottom w:val="none" w:sz="0" w:space="0" w:color="auto"/>
        <w:right w:val="none" w:sz="0" w:space="0" w:color="auto"/>
      </w:divBdr>
    </w:div>
    <w:div w:id="2099449348">
      <w:bodyDiv w:val="1"/>
      <w:marLeft w:val="0"/>
      <w:marRight w:val="0"/>
      <w:marTop w:val="0"/>
      <w:marBottom w:val="0"/>
      <w:divBdr>
        <w:top w:val="none" w:sz="0" w:space="0" w:color="auto"/>
        <w:left w:val="none" w:sz="0" w:space="0" w:color="auto"/>
        <w:bottom w:val="none" w:sz="0" w:space="0" w:color="auto"/>
        <w:right w:val="none" w:sz="0" w:space="0" w:color="auto"/>
      </w:divBdr>
    </w:div>
    <w:div w:id="2107380623">
      <w:bodyDiv w:val="1"/>
      <w:marLeft w:val="0"/>
      <w:marRight w:val="0"/>
      <w:marTop w:val="0"/>
      <w:marBottom w:val="0"/>
      <w:divBdr>
        <w:top w:val="none" w:sz="0" w:space="0" w:color="auto"/>
        <w:left w:val="none" w:sz="0" w:space="0" w:color="auto"/>
        <w:bottom w:val="none" w:sz="0" w:space="0" w:color="auto"/>
        <w:right w:val="none" w:sz="0" w:space="0" w:color="auto"/>
      </w:divBdr>
    </w:div>
    <w:div w:id="2111730987">
      <w:bodyDiv w:val="1"/>
      <w:marLeft w:val="0"/>
      <w:marRight w:val="0"/>
      <w:marTop w:val="0"/>
      <w:marBottom w:val="0"/>
      <w:divBdr>
        <w:top w:val="none" w:sz="0" w:space="0" w:color="auto"/>
        <w:left w:val="none" w:sz="0" w:space="0" w:color="auto"/>
        <w:bottom w:val="none" w:sz="0" w:space="0" w:color="auto"/>
        <w:right w:val="none" w:sz="0" w:space="0" w:color="auto"/>
      </w:divBdr>
    </w:div>
    <w:div w:id="2113280158">
      <w:bodyDiv w:val="1"/>
      <w:marLeft w:val="0"/>
      <w:marRight w:val="0"/>
      <w:marTop w:val="0"/>
      <w:marBottom w:val="0"/>
      <w:divBdr>
        <w:top w:val="none" w:sz="0" w:space="0" w:color="auto"/>
        <w:left w:val="none" w:sz="0" w:space="0" w:color="auto"/>
        <w:bottom w:val="none" w:sz="0" w:space="0" w:color="auto"/>
        <w:right w:val="none" w:sz="0" w:space="0" w:color="auto"/>
      </w:divBdr>
    </w:div>
    <w:div w:id="2114664206">
      <w:bodyDiv w:val="1"/>
      <w:marLeft w:val="0"/>
      <w:marRight w:val="0"/>
      <w:marTop w:val="0"/>
      <w:marBottom w:val="0"/>
      <w:divBdr>
        <w:top w:val="none" w:sz="0" w:space="0" w:color="auto"/>
        <w:left w:val="none" w:sz="0" w:space="0" w:color="auto"/>
        <w:bottom w:val="none" w:sz="0" w:space="0" w:color="auto"/>
        <w:right w:val="none" w:sz="0" w:space="0" w:color="auto"/>
      </w:divBdr>
    </w:div>
    <w:div w:id="2114746500">
      <w:bodyDiv w:val="1"/>
      <w:marLeft w:val="0"/>
      <w:marRight w:val="0"/>
      <w:marTop w:val="0"/>
      <w:marBottom w:val="0"/>
      <w:divBdr>
        <w:top w:val="none" w:sz="0" w:space="0" w:color="auto"/>
        <w:left w:val="none" w:sz="0" w:space="0" w:color="auto"/>
        <w:bottom w:val="none" w:sz="0" w:space="0" w:color="auto"/>
        <w:right w:val="none" w:sz="0" w:space="0" w:color="auto"/>
      </w:divBdr>
    </w:div>
    <w:div w:id="2114861210">
      <w:bodyDiv w:val="1"/>
      <w:marLeft w:val="0"/>
      <w:marRight w:val="0"/>
      <w:marTop w:val="0"/>
      <w:marBottom w:val="0"/>
      <w:divBdr>
        <w:top w:val="none" w:sz="0" w:space="0" w:color="auto"/>
        <w:left w:val="none" w:sz="0" w:space="0" w:color="auto"/>
        <w:bottom w:val="none" w:sz="0" w:space="0" w:color="auto"/>
        <w:right w:val="none" w:sz="0" w:space="0" w:color="auto"/>
      </w:divBdr>
    </w:div>
    <w:div w:id="2126775322">
      <w:bodyDiv w:val="1"/>
      <w:marLeft w:val="0"/>
      <w:marRight w:val="0"/>
      <w:marTop w:val="0"/>
      <w:marBottom w:val="0"/>
      <w:divBdr>
        <w:top w:val="none" w:sz="0" w:space="0" w:color="auto"/>
        <w:left w:val="none" w:sz="0" w:space="0" w:color="auto"/>
        <w:bottom w:val="none" w:sz="0" w:space="0" w:color="auto"/>
        <w:right w:val="none" w:sz="0" w:space="0" w:color="auto"/>
      </w:divBdr>
    </w:div>
    <w:div w:id="2130008599">
      <w:bodyDiv w:val="1"/>
      <w:marLeft w:val="0"/>
      <w:marRight w:val="0"/>
      <w:marTop w:val="0"/>
      <w:marBottom w:val="0"/>
      <w:divBdr>
        <w:top w:val="none" w:sz="0" w:space="0" w:color="auto"/>
        <w:left w:val="none" w:sz="0" w:space="0" w:color="auto"/>
        <w:bottom w:val="none" w:sz="0" w:space="0" w:color="auto"/>
        <w:right w:val="none" w:sz="0" w:space="0" w:color="auto"/>
      </w:divBdr>
    </w:div>
    <w:div w:id="2132437960">
      <w:bodyDiv w:val="1"/>
      <w:marLeft w:val="0"/>
      <w:marRight w:val="0"/>
      <w:marTop w:val="0"/>
      <w:marBottom w:val="0"/>
      <w:divBdr>
        <w:top w:val="none" w:sz="0" w:space="0" w:color="auto"/>
        <w:left w:val="none" w:sz="0" w:space="0" w:color="auto"/>
        <w:bottom w:val="none" w:sz="0" w:space="0" w:color="auto"/>
        <w:right w:val="none" w:sz="0" w:space="0" w:color="auto"/>
      </w:divBdr>
    </w:div>
    <w:div w:id="2133818806">
      <w:bodyDiv w:val="1"/>
      <w:marLeft w:val="0"/>
      <w:marRight w:val="0"/>
      <w:marTop w:val="0"/>
      <w:marBottom w:val="0"/>
      <w:divBdr>
        <w:top w:val="none" w:sz="0" w:space="0" w:color="auto"/>
        <w:left w:val="none" w:sz="0" w:space="0" w:color="auto"/>
        <w:bottom w:val="none" w:sz="0" w:space="0" w:color="auto"/>
        <w:right w:val="none" w:sz="0" w:space="0" w:color="auto"/>
      </w:divBdr>
    </w:div>
    <w:div w:id="2137213643">
      <w:bodyDiv w:val="1"/>
      <w:marLeft w:val="0"/>
      <w:marRight w:val="0"/>
      <w:marTop w:val="0"/>
      <w:marBottom w:val="0"/>
      <w:divBdr>
        <w:top w:val="none" w:sz="0" w:space="0" w:color="auto"/>
        <w:left w:val="none" w:sz="0" w:space="0" w:color="auto"/>
        <w:bottom w:val="none" w:sz="0" w:space="0" w:color="auto"/>
        <w:right w:val="none" w:sz="0" w:space="0" w:color="auto"/>
      </w:divBdr>
    </w:div>
    <w:div w:id="2144927878">
      <w:bodyDiv w:val="1"/>
      <w:marLeft w:val="0"/>
      <w:marRight w:val="0"/>
      <w:marTop w:val="0"/>
      <w:marBottom w:val="0"/>
      <w:divBdr>
        <w:top w:val="none" w:sz="0" w:space="0" w:color="auto"/>
        <w:left w:val="none" w:sz="0" w:space="0" w:color="auto"/>
        <w:bottom w:val="none" w:sz="0" w:space="0" w:color="auto"/>
        <w:right w:val="none" w:sz="0" w:space="0" w:color="auto"/>
      </w:divBdr>
    </w:div>
    <w:div w:id="21449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d.docs.live.net/aeec904eeb5479b8/Dokumente/Studium/11%20WS2223/02%20Masterarbeit/02%20Repository/Ausarbeitung_MA_Knopf.docx" TargetMode="External"/><Relationship Id="rId26" Type="http://schemas.openxmlformats.org/officeDocument/2006/relationships/hyperlink" Target="https://d.docs.live.net/aeec904eeb5479b8/Dokumente/Studium/11%20WS2223/02%20Masterarbeit/02%20Repository/Ausarbeitung_MA_Knopf.docx" TargetMode="External"/><Relationship Id="rId39" Type="http://schemas.openxmlformats.org/officeDocument/2006/relationships/image" Target="media/image15.png"/><Relationship Id="rId21" Type="http://schemas.openxmlformats.org/officeDocument/2006/relationships/hyperlink" Target="https://d.docs.live.net/aeec904eeb5479b8/Dokumente/Studium/11%20WS2223/02%20Masterarbeit/02%20Repository/Ausarbeitung_MA_Knopf.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docs.live.net/aeec904eeb5479b8/Dokumente/Studium/11%20WS2223/02%20Masterarbeit/02%20Repository/Ausarbeitung_MA_Knopf.docx" TargetMode="External"/><Relationship Id="rId29" Type="http://schemas.openxmlformats.org/officeDocument/2006/relationships/image" Target="media/image5.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d.docs.live.net/aeec904eeb5479b8/Dokumente/Studium/11%20WS2223/02%20Masterarbeit/02%20Repository/Ausarbeitung_MA_Knopf.docx" TargetMode="Externa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d.docs.live.net/aeec904eeb5479b8/Dokumente/Studium/11%20WS2223/02%20Masterarbeit/02%20Repository/Ausarbeitung_MA_Knopf.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header" Target="header1.xml"/><Relationship Id="rId19" Type="http://schemas.openxmlformats.org/officeDocument/2006/relationships/hyperlink" Target="https://d.docs.live.net/aeec904eeb5479b8/Dokumente/Studium/11%20WS2223/02%20Masterarbeit/02%20Repository/Ausarbeitung_MA_Knopf.docx" TargetMode="External"/><Relationship Id="rId31" Type="http://schemas.openxmlformats.org/officeDocument/2006/relationships/image" Target="media/image7.svg"/><Relationship Id="rId4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hyperlink" Target="https://d.docs.live.net/aeec904eeb5479b8/Dokumente/Studium/11%20WS2223/02%20Masterarbeit/02%20Repository/Ausarbeitung_MA_Knopf.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docs.live.net/aeec904eeb5479b8/Dokumente/Studium/11%20WS2223/02%20Masterarbeit/02%20Repository/Ausarbeitung_MA_Knopf.docx" TargetMode="External"/><Relationship Id="rId25" Type="http://schemas.openxmlformats.org/officeDocument/2006/relationships/hyperlink" Target="https://d.docs.live.net/aeec904eeb5479b8/Dokumente/Studium/11%20WS2223/02%20Masterarbeit/02%20Repository/Ausarbeitung_MA_Knopf.docx" TargetMode="External"/><Relationship Id="rId33" Type="http://schemas.openxmlformats.org/officeDocument/2006/relationships/image" Target="media/image9.png"/><Relationship Id="rId38" Type="http://schemas.openxmlformats.org/officeDocument/2006/relationships/image" Target="media/image14.JPG"/><Relationship Id="rId46" Type="http://schemas.openxmlformats.org/officeDocument/2006/relationships/glossaryDocument" Target="glossary/document.xml"/><Relationship Id="rId20" Type="http://schemas.openxmlformats.org/officeDocument/2006/relationships/hyperlink" Target="https://d.docs.live.net/aeec904eeb5479b8/Dokumente/Studium/11%20WS2223/02%20Masterarbeit/02%20Repository/Ausarbeitung_MA_Knopf.docx" TargetMode="External"/><Relationship Id="rId41" Type="http://schemas.openxmlformats.org/officeDocument/2006/relationships/image" Target="media/image17.png"/></Relationships>
</file>

<file path=word/_rels/settings.xml.rels><?xml version="1.0" encoding="UTF-8" standalone="yes"?>
<Relationships xmlns="http://schemas.openxmlformats.org/package/2006/relationships"><Relationship Id="rId1" Type="http://schemas.openxmlformats.org/officeDocument/2006/relationships/attachedTemplate" Target="file:///D:\TU%20Dresden\SHK%20SEUS\SVN_Marketing\Word\Template_f&#252;r_Abschlussarbeit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1061DC2E94419BBD88C6C5102C78BC"/>
        <w:category>
          <w:name w:val="Allgemein"/>
          <w:gallery w:val="placeholder"/>
        </w:category>
        <w:types>
          <w:type w:val="bbPlcHdr"/>
        </w:types>
        <w:behaviors>
          <w:behavior w:val="content"/>
        </w:behaviors>
        <w:guid w:val="{46423B97-D57A-43A8-8BC4-CEFE8F435FB3}"/>
      </w:docPartPr>
      <w:docPartBody>
        <w:p w:rsidR="001F29FE" w:rsidRDefault="00142236" w:rsidP="00142236">
          <w:pPr>
            <w:pStyle w:val="471061DC2E94419BBD88C6C5102C78BC"/>
          </w:pPr>
          <w:r w:rsidRPr="00D56175">
            <w:rPr>
              <w:rStyle w:val="Platzhaltertext"/>
            </w:rPr>
            <w:t>Klicken oder tippen Sie hier, um Text einzugeben.</w:t>
          </w:r>
        </w:p>
      </w:docPartBody>
    </w:docPart>
    <w:docPart>
      <w:docPartPr>
        <w:name w:val="169004DA945E48FAB1AEC06C92540140"/>
        <w:category>
          <w:name w:val="Allgemein"/>
          <w:gallery w:val="placeholder"/>
        </w:category>
        <w:types>
          <w:type w:val="bbPlcHdr"/>
        </w:types>
        <w:behaviors>
          <w:behavior w:val="content"/>
        </w:behaviors>
        <w:guid w:val="{85805141-B784-457A-AE0A-BD83BA59D617}"/>
      </w:docPartPr>
      <w:docPartBody>
        <w:p w:rsidR="00A855EB" w:rsidRDefault="00142236">
          <w:pPr>
            <w:pStyle w:val="169004DA945E48FAB1AEC06C92540140"/>
          </w:pPr>
          <w:r w:rsidRPr="00D56175">
            <w:rPr>
              <w:rStyle w:val="Platzhaltertext"/>
            </w:rPr>
            <w:t>Klicken oder tippen Sie hier, um Text einzugeben.</w:t>
          </w:r>
        </w:p>
      </w:docPartBody>
    </w:docPart>
    <w:docPart>
      <w:docPartPr>
        <w:name w:val="92BA52E26BE94E2C945DCD0C32C0EE0B"/>
        <w:category>
          <w:name w:val="Allgemein"/>
          <w:gallery w:val="placeholder"/>
        </w:category>
        <w:types>
          <w:type w:val="bbPlcHdr"/>
        </w:types>
        <w:behaviors>
          <w:behavior w:val="content"/>
        </w:behaviors>
        <w:guid w:val="{35EDCB92-F7D1-4CF5-A586-04BAEEC36CD9}"/>
      </w:docPartPr>
      <w:docPartBody>
        <w:p w:rsidR="00A855EB" w:rsidRDefault="00142236">
          <w:pPr>
            <w:pStyle w:val="92BA52E26BE94E2C945DCD0C32C0EE0B"/>
          </w:pPr>
          <w:r w:rsidRPr="00D56175">
            <w:rPr>
              <w:rStyle w:val="Platzhaltertext"/>
            </w:rPr>
            <w:t>Klicken oder tippen Sie hier, um Text einzugeben.</w:t>
          </w:r>
        </w:p>
      </w:docPartBody>
    </w:docPart>
    <w:docPart>
      <w:docPartPr>
        <w:name w:val="F146D625B88347269B03D6341837FE6D"/>
        <w:category>
          <w:name w:val="Allgemein"/>
          <w:gallery w:val="placeholder"/>
        </w:category>
        <w:types>
          <w:type w:val="bbPlcHdr"/>
        </w:types>
        <w:behaviors>
          <w:behavior w:val="content"/>
        </w:behaviors>
        <w:guid w:val="{F2901568-97A4-4D40-9909-A6176A7DA5DF}"/>
      </w:docPartPr>
      <w:docPartBody>
        <w:p w:rsidR="00726373" w:rsidRDefault="00142236">
          <w:pPr>
            <w:pStyle w:val="F146D625B88347269B03D6341837FE6D"/>
          </w:pPr>
          <w:r w:rsidRPr="00D56175">
            <w:rPr>
              <w:rStyle w:val="Platzhaltertext"/>
            </w:rPr>
            <w:t>Klicken oder tippen Sie hier, um Text einzugeben.</w:t>
          </w:r>
        </w:p>
      </w:docPartBody>
    </w:docPart>
    <w:docPart>
      <w:docPartPr>
        <w:name w:val="4EE6C5CFD4D84E24A6E8B5CE8425BAB1"/>
        <w:category>
          <w:name w:val="Allgemein"/>
          <w:gallery w:val="placeholder"/>
        </w:category>
        <w:types>
          <w:type w:val="bbPlcHdr"/>
        </w:types>
        <w:behaviors>
          <w:behavior w:val="content"/>
        </w:behaviors>
        <w:guid w:val="{1FD8D203-E0CB-4405-861A-CB943FDD8299}"/>
      </w:docPartPr>
      <w:docPartBody>
        <w:p w:rsidR="00726373" w:rsidRDefault="00142236">
          <w:pPr>
            <w:pStyle w:val="4EE6C5CFD4D84E24A6E8B5CE8425BAB1"/>
          </w:pPr>
          <w:r w:rsidRPr="00D56175">
            <w:rPr>
              <w:rStyle w:val="Platzhaltertext"/>
            </w:rPr>
            <w:t>Klicken oder tippen Sie hier, um Text einzugeben.</w:t>
          </w:r>
        </w:p>
      </w:docPartBody>
    </w:docPart>
    <w:docPart>
      <w:docPartPr>
        <w:name w:val="C9D9B3F695374B7E8C292F0B9FF560FC"/>
        <w:category>
          <w:name w:val="Allgemein"/>
          <w:gallery w:val="placeholder"/>
        </w:category>
        <w:types>
          <w:type w:val="bbPlcHdr"/>
        </w:types>
        <w:behaviors>
          <w:behavior w:val="content"/>
        </w:behaviors>
        <w:guid w:val="{58884CC1-41B2-4D61-9071-36FB6AAF1DCE}"/>
      </w:docPartPr>
      <w:docPartBody>
        <w:p w:rsidR="00726373" w:rsidRDefault="00142236">
          <w:pPr>
            <w:pStyle w:val="C9D9B3F695374B7E8C292F0B9FF560FC"/>
          </w:pPr>
          <w:r w:rsidRPr="00D56175">
            <w:rPr>
              <w:rStyle w:val="Platzhaltertext"/>
            </w:rPr>
            <w:t>Klicken oder tippen Sie hier, um Text einzugeben.</w:t>
          </w:r>
        </w:p>
      </w:docPartBody>
    </w:docPart>
    <w:docPart>
      <w:docPartPr>
        <w:name w:val="672CDB7C181B49E19F01351D507D37F7"/>
        <w:category>
          <w:name w:val="Allgemein"/>
          <w:gallery w:val="placeholder"/>
        </w:category>
        <w:types>
          <w:type w:val="bbPlcHdr"/>
        </w:types>
        <w:behaviors>
          <w:behavior w:val="content"/>
        </w:behaviors>
        <w:guid w:val="{3F54F495-3C83-4C18-A7A8-6AC6FB6E296A}"/>
      </w:docPartPr>
      <w:docPartBody>
        <w:p w:rsidR="00726373" w:rsidRDefault="00142236">
          <w:pPr>
            <w:pStyle w:val="672CDB7C181B49E19F01351D507D37F7"/>
          </w:pPr>
          <w:r w:rsidRPr="00D56175">
            <w:rPr>
              <w:rStyle w:val="Platzhaltertext"/>
            </w:rPr>
            <w:t>Klicken oder tippen Sie hier, um Text einzugeben.</w:t>
          </w:r>
        </w:p>
      </w:docPartBody>
    </w:docPart>
    <w:docPart>
      <w:docPartPr>
        <w:name w:val="AB494F83BCEE4B40B455DA14353B4A89"/>
        <w:category>
          <w:name w:val="Allgemein"/>
          <w:gallery w:val="placeholder"/>
        </w:category>
        <w:types>
          <w:type w:val="bbPlcHdr"/>
        </w:types>
        <w:behaviors>
          <w:behavior w:val="content"/>
        </w:behaviors>
        <w:guid w:val="{74B8D380-704C-4286-A913-1CBD035B98D1}"/>
      </w:docPartPr>
      <w:docPartBody>
        <w:p w:rsidR="00726373" w:rsidRDefault="00142236">
          <w:pPr>
            <w:pStyle w:val="AB494F83BCEE4B40B455DA14353B4A89"/>
          </w:pPr>
          <w:r w:rsidRPr="00D5617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3DBBCD4-01B7-4772-880D-47A508551EED}"/>
      </w:docPartPr>
      <w:docPartBody>
        <w:p w:rsidR="00AB5868" w:rsidRDefault="00726373">
          <w:r w:rsidRPr="004E4597">
            <w:rPr>
              <w:rStyle w:val="Platzhaltertext"/>
            </w:rPr>
            <w:t>Klicken oder tippen Sie hier, um Text einzugeben.</w:t>
          </w:r>
        </w:p>
      </w:docPartBody>
    </w:docPart>
    <w:docPart>
      <w:docPartPr>
        <w:name w:val="51DA11ADDEF74859B967EA6D3B60FEEB"/>
        <w:category>
          <w:name w:val="Allgemein"/>
          <w:gallery w:val="placeholder"/>
        </w:category>
        <w:types>
          <w:type w:val="bbPlcHdr"/>
        </w:types>
        <w:behaviors>
          <w:behavior w:val="content"/>
        </w:behaviors>
        <w:guid w:val="{D9B139EA-B455-4997-AEC6-21AD1D488CE5}"/>
      </w:docPartPr>
      <w:docPartBody>
        <w:p w:rsidR="005A09A8" w:rsidRDefault="006714F4" w:rsidP="006714F4">
          <w:pPr>
            <w:pStyle w:val="51DA11ADDEF74859B967EA6D3B60FEEB"/>
          </w:pPr>
          <w:r w:rsidRPr="00D56175">
            <w:rPr>
              <w:rStyle w:val="Platzhaltertext"/>
            </w:rPr>
            <w:t>Klicken oder tippen Sie hier, um Text einzugeben.</w:t>
          </w:r>
        </w:p>
      </w:docPartBody>
    </w:docPart>
    <w:docPart>
      <w:docPartPr>
        <w:name w:val="20E33C08BC404CF3AC69AF6B012D21AF"/>
        <w:category>
          <w:name w:val="Allgemein"/>
          <w:gallery w:val="placeholder"/>
        </w:category>
        <w:types>
          <w:type w:val="bbPlcHdr"/>
        </w:types>
        <w:behaviors>
          <w:behavior w:val="content"/>
        </w:behaviors>
        <w:guid w:val="{5F655D5E-96B8-489A-8E3C-F3051793B586}"/>
      </w:docPartPr>
      <w:docPartBody>
        <w:p w:rsidR="00000000" w:rsidRDefault="00726373">
          <w:pPr>
            <w:pStyle w:val="20E33C08BC404CF3AC69AF6B012D21AF"/>
          </w:pPr>
          <w:r w:rsidRPr="004E4597">
            <w:rPr>
              <w:rStyle w:val="Platzhaltertext"/>
            </w:rPr>
            <w:t>Klicken oder tippen Sie hier, um Text einzugeben.</w:t>
          </w:r>
        </w:p>
      </w:docPartBody>
    </w:docPart>
    <w:docPart>
      <w:docPartPr>
        <w:name w:val="E8A35E7F6864494E97EAD005CD2CB5FF"/>
        <w:category>
          <w:name w:val="Allgemein"/>
          <w:gallery w:val="placeholder"/>
        </w:category>
        <w:types>
          <w:type w:val="bbPlcHdr"/>
        </w:types>
        <w:behaviors>
          <w:behavior w:val="content"/>
        </w:behaviors>
        <w:guid w:val="{87264378-AA2B-4213-8F4A-0720A868EC7D}"/>
      </w:docPartPr>
      <w:docPartBody>
        <w:p w:rsidR="00000000" w:rsidRDefault="00726373">
          <w:pPr>
            <w:pStyle w:val="E8A35E7F6864494E97EAD005CD2CB5FF"/>
          </w:pPr>
          <w:r w:rsidRPr="004E4597">
            <w:rPr>
              <w:rStyle w:val="Platzhaltertext"/>
            </w:rPr>
            <w:t>Klicken oder tippen Sie hier, um Text einzugeben.</w:t>
          </w:r>
        </w:p>
      </w:docPartBody>
    </w:docPart>
    <w:docPart>
      <w:docPartPr>
        <w:name w:val="4058F9BAB94B4A02B92CBD0937497B55"/>
        <w:category>
          <w:name w:val="Allgemein"/>
          <w:gallery w:val="placeholder"/>
        </w:category>
        <w:types>
          <w:type w:val="bbPlcHdr"/>
        </w:types>
        <w:behaviors>
          <w:behavior w:val="content"/>
        </w:behaviors>
        <w:guid w:val="{3243F818-7EEE-488C-AFC3-374B2BD09B76}"/>
      </w:docPartPr>
      <w:docPartBody>
        <w:p w:rsidR="00000000" w:rsidRDefault="006714F4">
          <w:pPr>
            <w:pStyle w:val="4058F9BAB94B4A02B92CBD0937497B55"/>
          </w:pPr>
          <w:r w:rsidRPr="004E4597">
            <w:rPr>
              <w:rStyle w:val="Platzhaltertext"/>
            </w:rPr>
            <w:t>Klicken oder tippen Sie hier, um Text einzugeben.</w:t>
          </w:r>
        </w:p>
      </w:docPartBody>
    </w:docPart>
    <w:docPart>
      <w:docPartPr>
        <w:name w:val="5A057B6A41B9475C8A6C75B7BC6359E0"/>
        <w:category>
          <w:name w:val="Allgemein"/>
          <w:gallery w:val="placeholder"/>
        </w:category>
        <w:types>
          <w:type w:val="bbPlcHdr"/>
        </w:types>
        <w:behaviors>
          <w:behavior w:val="content"/>
        </w:behaviors>
        <w:guid w:val="{547E95EF-BED2-4A81-A34F-E363CD120334}"/>
      </w:docPartPr>
      <w:docPartBody>
        <w:p w:rsidR="00000000" w:rsidRDefault="006714F4">
          <w:pPr>
            <w:pStyle w:val="5A057B6A41B9475C8A6C75B7BC6359E0"/>
          </w:pPr>
          <w:r w:rsidRPr="004E4597">
            <w:rPr>
              <w:rStyle w:val="Platzhaltertext"/>
            </w:rPr>
            <w:t>Klicken oder tippen Sie hier, um Text einzugeben.</w:t>
          </w:r>
        </w:p>
      </w:docPartBody>
    </w:docPart>
    <w:docPart>
      <w:docPartPr>
        <w:name w:val="D902276A0BD94D41B2F06A0115BBBE00"/>
        <w:category>
          <w:name w:val="Allgemein"/>
          <w:gallery w:val="placeholder"/>
        </w:category>
        <w:types>
          <w:type w:val="bbPlcHdr"/>
        </w:types>
        <w:behaviors>
          <w:behavior w:val="content"/>
        </w:behaviors>
        <w:guid w:val="{A8250827-90AA-4FF0-9D41-A827A4C7CAB8}"/>
      </w:docPartPr>
      <w:docPartBody>
        <w:p w:rsidR="00000000" w:rsidRDefault="00726373">
          <w:pPr>
            <w:pStyle w:val="D902276A0BD94D41B2F06A0115BBBE00"/>
          </w:pPr>
          <w:r w:rsidRPr="004E4597">
            <w:rPr>
              <w:rStyle w:val="Platzhaltertext"/>
            </w:rPr>
            <w:t>Klicken oder tippen Sie hier, um Text einzugeben.</w:t>
          </w:r>
        </w:p>
      </w:docPartBody>
    </w:docPart>
    <w:docPart>
      <w:docPartPr>
        <w:name w:val="CCF8047129854168A217FEAB99D0DA80"/>
        <w:category>
          <w:name w:val="Allgemein"/>
          <w:gallery w:val="placeholder"/>
        </w:category>
        <w:types>
          <w:type w:val="bbPlcHdr"/>
        </w:types>
        <w:behaviors>
          <w:behavior w:val="content"/>
        </w:behaviors>
        <w:guid w:val="{86081527-2879-435C-A6EA-9F01A8E47726}"/>
      </w:docPartPr>
      <w:docPartBody>
        <w:p w:rsidR="00000000" w:rsidRDefault="00726373">
          <w:pPr>
            <w:pStyle w:val="CCF8047129854168A217FEAB99D0DA80"/>
          </w:pPr>
          <w:r w:rsidRPr="004E4597">
            <w:rPr>
              <w:rStyle w:val="Platzhaltertext"/>
            </w:rPr>
            <w:t>Klicken oder tippen Sie hier, um Text einzugeben.</w:t>
          </w:r>
        </w:p>
      </w:docPartBody>
    </w:docPart>
    <w:docPart>
      <w:docPartPr>
        <w:name w:val="2EABA3BB4260457DABF31D366C0DA3B6"/>
        <w:category>
          <w:name w:val="Allgemein"/>
          <w:gallery w:val="placeholder"/>
        </w:category>
        <w:types>
          <w:type w:val="bbPlcHdr"/>
        </w:types>
        <w:behaviors>
          <w:behavior w:val="content"/>
        </w:behaviors>
        <w:guid w:val="{7A11C089-B6EC-41AD-A599-CE1B5DB22F40}"/>
      </w:docPartPr>
      <w:docPartBody>
        <w:p w:rsidR="00000000" w:rsidRDefault="00726373">
          <w:pPr>
            <w:pStyle w:val="2EABA3BB4260457DABF31D366C0DA3B6"/>
          </w:pPr>
          <w:r w:rsidRPr="004E4597">
            <w:rPr>
              <w:rStyle w:val="Platzhaltertext"/>
            </w:rPr>
            <w:t>Klicken oder tippen Sie hier, um Text einzugeben.</w:t>
          </w:r>
        </w:p>
      </w:docPartBody>
    </w:docPart>
    <w:docPart>
      <w:docPartPr>
        <w:name w:val="9C4B10F3345444719025E46491732C0B"/>
        <w:category>
          <w:name w:val="Allgemein"/>
          <w:gallery w:val="placeholder"/>
        </w:category>
        <w:types>
          <w:type w:val="bbPlcHdr"/>
        </w:types>
        <w:behaviors>
          <w:behavior w:val="content"/>
        </w:behaviors>
        <w:guid w:val="{5A0A14A1-FFA8-447C-84B0-88F380C7B087}"/>
      </w:docPartPr>
      <w:docPartBody>
        <w:p w:rsidR="00000000" w:rsidRDefault="00000000">
          <w:pPr>
            <w:pStyle w:val="9C4B10F3345444719025E46491732C0B"/>
          </w:pPr>
          <w:r w:rsidRPr="004E4597">
            <w:rPr>
              <w:rStyle w:val="Platzhaltertext"/>
            </w:rPr>
            <w:t>Klicken oder tippen Sie hier, um Text einzugeben.</w:t>
          </w:r>
        </w:p>
      </w:docPartBody>
    </w:docPart>
    <w:docPart>
      <w:docPartPr>
        <w:name w:val="7D15CACF66D14749BB016A6EB632D495"/>
        <w:category>
          <w:name w:val="Allgemein"/>
          <w:gallery w:val="placeholder"/>
        </w:category>
        <w:types>
          <w:type w:val="bbPlcHdr"/>
        </w:types>
        <w:behaviors>
          <w:behavior w:val="content"/>
        </w:behaviors>
        <w:guid w:val="{3CDD30B7-3CD3-447D-A09B-C67685072EBC}"/>
      </w:docPartPr>
      <w:docPartBody>
        <w:p w:rsidR="00000000" w:rsidRDefault="00726373">
          <w:pPr>
            <w:pStyle w:val="7D15CACF66D14749BB016A6EB632D495"/>
          </w:pPr>
          <w:r w:rsidRPr="004E4597">
            <w:rPr>
              <w:rStyle w:val="Platzhaltertext"/>
            </w:rPr>
            <w:t>Klicken oder tippen Sie hier, um Text einzugeben.</w:t>
          </w:r>
        </w:p>
      </w:docPartBody>
    </w:docPart>
    <w:docPart>
      <w:docPartPr>
        <w:name w:val="71118BC879174646AE516C3952525605"/>
        <w:category>
          <w:name w:val="Allgemein"/>
          <w:gallery w:val="placeholder"/>
        </w:category>
        <w:types>
          <w:type w:val="bbPlcHdr"/>
        </w:types>
        <w:behaviors>
          <w:behavior w:val="content"/>
        </w:behaviors>
        <w:guid w:val="{BA5FE449-7689-493B-AF57-2A93FDAA8B80}"/>
      </w:docPartPr>
      <w:docPartBody>
        <w:p w:rsidR="00000000" w:rsidRDefault="00726373">
          <w:pPr>
            <w:pStyle w:val="71118BC879174646AE516C3952525605"/>
          </w:pPr>
          <w:r w:rsidRPr="004E4597">
            <w:rPr>
              <w:rStyle w:val="Platzhaltertext"/>
            </w:rPr>
            <w:t>Klicken oder tippen Sie hier, um Text einzugeben.</w:t>
          </w:r>
        </w:p>
      </w:docPartBody>
    </w:docPart>
    <w:docPart>
      <w:docPartPr>
        <w:name w:val="1A0AD325178842E3A7884E7E86CFC6DC"/>
        <w:category>
          <w:name w:val="Allgemein"/>
          <w:gallery w:val="placeholder"/>
        </w:category>
        <w:types>
          <w:type w:val="bbPlcHdr"/>
        </w:types>
        <w:behaviors>
          <w:behavior w:val="content"/>
        </w:behaviors>
        <w:guid w:val="{8F6C9D6E-5324-4009-B569-38FED6D727A7}"/>
      </w:docPartPr>
      <w:docPartBody>
        <w:p w:rsidR="00000000" w:rsidRDefault="00726373">
          <w:pPr>
            <w:pStyle w:val="1A0AD325178842E3A7884E7E86CFC6DC"/>
          </w:pPr>
          <w:r w:rsidRPr="004E4597">
            <w:rPr>
              <w:rStyle w:val="Platzhaltertext"/>
            </w:rPr>
            <w:t>Klicken oder tippen Sie hier, um Text einzugeben.</w:t>
          </w:r>
        </w:p>
      </w:docPartBody>
    </w:docPart>
    <w:docPart>
      <w:docPartPr>
        <w:name w:val="78638D02F7D14F2885EC9C63582654FD"/>
        <w:category>
          <w:name w:val="Allgemein"/>
          <w:gallery w:val="placeholder"/>
        </w:category>
        <w:types>
          <w:type w:val="bbPlcHdr"/>
        </w:types>
        <w:behaviors>
          <w:behavior w:val="content"/>
        </w:behaviors>
        <w:guid w:val="{9CB37DFB-306F-49C8-8D47-7CC38F793EEA}"/>
      </w:docPartPr>
      <w:docPartBody>
        <w:p w:rsidR="00000000" w:rsidRDefault="00726373">
          <w:pPr>
            <w:pStyle w:val="78638D02F7D14F2885EC9C63582654FD"/>
          </w:pPr>
          <w:r w:rsidRPr="004E4597">
            <w:rPr>
              <w:rStyle w:val="Platzhaltertext"/>
            </w:rPr>
            <w:t>Klicken oder tippen Sie hier, um Text einzugeben.</w:t>
          </w:r>
        </w:p>
      </w:docPartBody>
    </w:docPart>
    <w:docPart>
      <w:docPartPr>
        <w:name w:val="FE0AE5BD38A74164B6408397B68A7EE3"/>
        <w:category>
          <w:name w:val="Allgemein"/>
          <w:gallery w:val="placeholder"/>
        </w:category>
        <w:types>
          <w:type w:val="bbPlcHdr"/>
        </w:types>
        <w:behaviors>
          <w:behavior w:val="content"/>
        </w:behaviors>
        <w:guid w:val="{0FE83441-BC72-4CE3-BCBB-B912E0AEAEB7}"/>
      </w:docPartPr>
      <w:docPartBody>
        <w:p w:rsidR="00000000" w:rsidRDefault="00726373">
          <w:pPr>
            <w:pStyle w:val="FE0AE5BD38A74164B6408397B68A7EE3"/>
          </w:pPr>
          <w:r w:rsidRPr="004E4597">
            <w:rPr>
              <w:rStyle w:val="Platzhaltertext"/>
            </w:rPr>
            <w:t>Klicken oder tippen Sie hier, um Text einzugeben.</w:t>
          </w:r>
        </w:p>
      </w:docPartBody>
    </w:docPart>
    <w:docPart>
      <w:docPartPr>
        <w:name w:val="D64AFF6A8AFD4FAA874142041CAA86BF"/>
        <w:category>
          <w:name w:val="Allgemein"/>
          <w:gallery w:val="placeholder"/>
        </w:category>
        <w:types>
          <w:type w:val="bbPlcHdr"/>
        </w:types>
        <w:behaviors>
          <w:behavior w:val="content"/>
        </w:behaviors>
        <w:guid w:val="{ACD2565F-A2B3-425E-810C-CAAAA0EB98AB}"/>
      </w:docPartPr>
      <w:docPartBody>
        <w:p w:rsidR="00000000" w:rsidRDefault="00726373">
          <w:pPr>
            <w:pStyle w:val="D64AFF6A8AFD4FAA874142041CAA86BF"/>
          </w:pPr>
          <w:r w:rsidRPr="004E4597">
            <w:rPr>
              <w:rStyle w:val="Platzhaltertext"/>
            </w:rPr>
            <w:t>Klicken oder tippen Sie hier, um Text einzugeben.</w:t>
          </w:r>
        </w:p>
      </w:docPartBody>
    </w:docPart>
    <w:docPart>
      <w:docPartPr>
        <w:name w:val="3E210D63DE0A4D8F819064C5AF367DC8"/>
        <w:category>
          <w:name w:val="Allgemein"/>
          <w:gallery w:val="placeholder"/>
        </w:category>
        <w:types>
          <w:type w:val="bbPlcHdr"/>
        </w:types>
        <w:behaviors>
          <w:behavior w:val="content"/>
        </w:behaviors>
        <w:guid w:val="{7339EFAA-AD54-4722-A34C-6590A9260C5D}"/>
      </w:docPartPr>
      <w:docPartBody>
        <w:p w:rsidR="00000000" w:rsidRDefault="00726373">
          <w:pPr>
            <w:pStyle w:val="3E210D63DE0A4D8F819064C5AF367DC8"/>
          </w:pPr>
          <w:r w:rsidRPr="004E4597">
            <w:rPr>
              <w:rStyle w:val="Platzhaltertext"/>
            </w:rPr>
            <w:t>Klicken oder tippen Sie hier, um Text einzugeben.</w:t>
          </w:r>
        </w:p>
      </w:docPartBody>
    </w:docPart>
    <w:docPart>
      <w:docPartPr>
        <w:name w:val="B8CA16D8CE4544C2B53BC73E0BDD0EA1"/>
        <w:category>
          <w:name w:val="Allgemein"/>
          <w:gallery w:val="placeholder"/>
        </w:category>
        <w:types>
          <w:type w:val="bbPlcHdr"/>
        </w:types>
        <w:behaviors>
          <w:behavior w:val="content"/>
        </w:behaviors>
        <w:guid w:val="{0A435708-F97A-4615-8BB7-7C5FF46B54F5}"/>
      </w:docPartPr>
      <w:docPartBody>
        <w:p w:rsidR="00000000" w:rsidRDefault="00726373">
          <w:pPr>
            <w:pStyle w:val="B8CA16D8CE4544C2B53BC73E0BDD0EA1"/>
          </w:pPr>
          <w:r w:rsidRPr="004E4597">
            <w:rPr>
              <w:rStyle w:val="Platzhaltertext"/>
            </w:rPr>
            <w:t>Klicken oder tippen Sie hier, um Text einzugeben.</w:t>
          </w:r>
        </w:p>
      </w:docPartBody>
    </w:docPart>
    <w:docPart>
      <w:docPartPr>
        <w:name w:val="58104A5794C148E3929C544EB9F80360"/>
        <w:category>
          <w:name w:val="Allgemein"/>
          <w:gallery w:val="placeholder"/>
        </w:category>
        <w:types>
          <w:type w:val="bbPlcHdr"/>
        </w:types>
        <w:behaviors>
          <w:behavior w:val="content"/>
        </w:behaviors>
        <w:guid w:val="{B4AB8741-7DF2-4C11-B117-B90AD4C9B582}"/>
      </w:docPartPr>
      <w:docPartBody>
        <w:p w:rsidR="00000000" w:rsidRDefault="00726373">
          <w:pPr>
            <w:pStyle w:val="58104A5794C148E3929C544EB9F80360"/>
          </w:pPr>
          <w:r w:rsidRPr="004E4597">
            <w:rPr>
              <w:rStyle w:val="Platzhaltertext"/>
            </w:rPr>
            <w:t>Klicken oder tippen Sie hier, um Text einzugeben.</w:t>
          </w:r>
        </w:p>
      </w:docPartBody>
    </w:docPart>
    <w:docPart>
      <w:docPartPr>
        <w:name w:val="E5796F9B8BA14B22BCF3E1E1FBF7D433"/>
        <w:category>
          <w:name w:val="Allgemein"/>
          <w:gallery w:val="placeholder"/>
        </w:category>
        <w:types>
          <w:type w:val="bbPlcHdr"/>
        </w:types>
        <w:behaviors>
          <w:behavior w:val="content"/>
        </w:behaviors>
        <w:guid w:val="{CBA49871-061B-4610-9810-CF6A3D2973FD}"/>
      </w:docPartPr>
      <w:docPartBody>
        <w:p w:rsidR="00000000" w:rsidRDefault="00726373">
          <w:pPr>
            <w:pStyle w:val="E5796F9B8BA14B22BCF3E1E1FBF7D433"/>
          </w:pPr>
          <w:r w:rsidRPr="004E4597">
            <w:rPr>
              <w:rStyle w:val="Platzhaltertext"/>
            </w:rPr>
            <w:t>Klicken oder tippen Sie hier, um Text einzugeben.</w:t>
          </w:r>
        </w:p>
      </w:docPartBody>
    </w:docPart>
    <w:docPart>
      <w:docPartPr>
        <w:name w:val="D61A39FEECDD4AC79A190F8819B65253"/>
        <w:category>
          <w:name w:val="Allgemein"/>
          <w:gallery w:val="placeholder"/>
        </w:category>
        <w:types>
          <w:type w:val="bbPlcHdr"/>
        </w:types>
        <w:behaviors>
          <w:behavior w:val="content"/>
        </w:behaviors>
        <w:guid w:val="{C608CA2E-E4E8-4721-B305-0F27EECD50DD}"/>
      </w:docPartPr>
      <w:docPartBody>
        <w:p w:rsidR="00000000" w:rsidRDefault="00726373">
          <w:pPr>
            <w:pStyle w:val="D61A39FEECDD4AC79A190F8819B65253"/>
          </w:pPr>
          <w:r w:rsidRPr="004E4597">
            <w:rPr>
              <w:rStyle w:val="Platzhaltertext"/>
            </w:rPr>
            <w:t>Klicken oder tippen Sie hier, um Text einzugeben.</w:t>
          </w:r>
        </w:p>
      </w:docPartBody>
    </w:docPart>
    <w:docPart>
      <w:docPartPr>
        <w:name w:val="5DEFB891F7AD45129389C56799B16D81"/>
        <w:category>
          <w:name w:val="Allgemein"/>
          <w:gallery w:val="placeholder"/>
        </w:category>
        <w:types>
          <w:type w:val="bbPlcHdr"/>
        </w:types>
        <w:behaviors>
          <w:behavior w:val="content"/>
        </w:behaviors>
        <w:guid w:val="{04001D33-F9D4-44BB-8E4E-B83E3D434B39}"/>
      </w:docPartPr>
      <w:docPartBody>
        <w:p w:rsidR="00000000" w:rsidRDefault="00726373">
          <w:pPr>
            <w:pStyle w:val="5DEFB891F7AD45129389C56799B16D81"/>
          </w:pPr>
          <w:r w:rsidRPr="004E4597">
            <w:rPr>
              <w:rStyle w:val="Platzhaltertext"/>
            </w:rPr>
            <w:t>Klicken oder tippen Sie hier, um Text einzugeben.</w:t>
          </w:r>
        </w:p>
      </w:docPartBody>
    </w:docPart>
    <w:docPart>
      <w:docPartPr>
        <w:name w:val="FB78462E9655418383A2A807CF794C70"/>
        <w:category>
          <w:name w:val="Allgemein"/>
          <w:gallery w:val="placeholder"/>
        </w:category>
        <w:types>
          <w:type w:val="bbPlcHdr"/>
        </w:types>
        <w:behaviors>
          <w:behavior w:val="content"/>
        </w:behaviors>
        <w:guid w:val="{36071268-1302-45EE-8919-8A4EF9F4AAAE}"/>
      </w:docPartPr>
      <w:docPartBody>
        <w:p w:rsidR="00000000" w:rsidRDefault="00726373">
          <w:pPr>
            <w:pStyle w:val="FB78462E9655418383A2A807CF794C70"/>
          </w:pPr>
          <w:r w:rsidRPr="004E4597">
            <w:rPr>
              <w:rStyle w:val="Platzhaltertext"/>
            </w:rPr>
            <w:t>Klicken oder tippen Sie hier, um Text einzugeben.</w:t>
          </w:r>
        </w:p>
      </w:docPartBody>
    </w:docPart>
    <w:docPart>
      <w:docPartPr>
        <w:name w:val="AEC7206CA02C49A4A0A467DBDCC1FEC3"/>
        <w:category>
          <w:name w:val="Allgemein"/>
          <w:gallery w:val="placeholder"/>
        </w:category>
        <w:types>
          <w:type w:val="bbPlcHdr"/>
        </w:types>
        <w:behaviors>
          <w:behavior w:val="content"/>
        </w:behaviors>
        <w:guid w:val="{7EFE2CEC-EBB0-4952-BB82-646AA3238A74}"/>
      </w:docPartPr>
      <w:docPartBody>
        <w:p w:rsidR="00000000" w:rsidRDefault="00726373">
          <w:pPr>
            <w:pStyle w:val="AEC7206CA02C49A4A0A467DBDCC1FEC3"/>
          </w:pPr>
          <w:r w:rsidRPr="004E4597">
            <w:rPr>
              <w:rStyle w:val="Platzhaltertext"/>
            </w:rPr>
            <w:t>Klicken oder tippen Sie hier, um Text einzugeben.</w:t>
          </w:r>
        </w:p>
      </w:docPartBody>
    </w:docPart>
    <w:docPart>
      <w:docPartPr>
        <w:name w:val="A274EA6ED3054950AEB62BD06FC087EF"/>
        <w:category>
          <w:name w:val="Allgemein"/>
          <w:gallery w:val="placeholder"/>
        </w:category>
        <w:types>
          <w:type w:val="bbPlcHdr"/>
        </w:types>
        <w:behaviors>
          <w:behavior w:val="content"/>
        </w:behaviors>
        <w:guid w:val="{E058085B-1C29-4707-8F30-EC65CDA60600}"/>
      </w:docPartPr>
      <w:docPartBody>
        <w:p w:rsidR="00000000" w:rsidRDefault="00726373">
          <w:pPr>
            <w:pStyle w:val="A274EA6ED3054950AEB62BD06FC087EF"/>
          </w:pPr>
          <w:r w:rsidRPr="004E4597">
            <w:rPr>
              <w:rStyle w:val="Platzhaltertext"/>
            </w:rPr>
            <w:t>Klicken oder tippen Sie hier, um Text einzugeben.</w:t>
          </w:r>
        </w:p>
      </w:docPartBody>
    </w:docPart>
    <w:docPart>
      <w:docPartPr>
        <w:name w:val="67BD39A29596439EA377EC42CE48BDF7"/>
        <w:category>
          <w:name w:val="Allgemein"/>
          <w:gallery w:val="placeholder"/>
        </w:category>
        <w:types>
          <w:type w:val="bbPlcHdr"/>
        </w:types>
        <w:behaviors>
          <w:behavior w:val="content"/>
        </w:behaviors>
        <w:guid w:val="{435F9AA1-C2B8-4C53-9890-627EA7254CF9}"/>
      </w:docPartPr>
      <w:docPartBody>
        <w:p w:rsidR="00000000" w:rsidRDefault="00000000">
          <w:pPr>
            <w:pStyle w:val="67BD39A29596439EA377EC42CE48BDF7"/>
          </w:pPr>
          <w:r w:rsidRPr="004E4597">
            <w:rPr>
              <w:rStyle w:val="Platzhaltertext"/>
            </w:rPr>
            <w:t>Klicken oder tippen Sie hier, um Text einzugeben.</w:t>
          </w:r>
        </w:p>
      </w:docPartBody>
    </w:docPart>
    <w:docPart>
      <w:docPartPr>
        <w:name w:val="444134CA8DF549DEA65F207BAE9EC57F"/>
        <w:category>
          <w:name w:val="Allgemein"/>
          <w:gallery w:val="placeholder"/>
        </w:category>
        <w:types>
          <w:type w:val="bbPlcHdr"/>
        </w:types>
        <w:behaviors>
          <w:behavior w:val="content"/>
        </w:behaviors>
        <w:guid w:val="{4198C44A-7F5A-4610-831C-1EDC75DFA491}"/>
      </w:docPartPr>
      <w:docPartBody>
        <w:p w:rsidR="00000000" w:rsidRDefault="00726373">
          <w:pPr>
            <w:pStyle w:val="444134CA8DF549DEA65F207BAE9EC57F"/>
          </w:pPr>
          <w:r w:rsidRPr="004E4597">
            <w:rPr>
              <w:rStyle w:val="Platzhaltertext"/>
            </w:rPr>
            <w:t>Klicken oder tippen Sie hier, um Text einzugeben.</w:t>
          </w:r>
        </w:p>
      </w:docPartBody>
    </w:docPart>
    <w:docPart>
      <w:docPartPr>
        <w:name w:val="AB9A1880F6E543A5914CEB0CB7A6894D"/>
        <w:category>
          <w:name w:val="Allgemein"/>
          <w:gallery w:val="placeholder"/>
        </w:category>
        <w:types>
          <w:type w:val="bbPlcHdr"/>
        </w:types>
        <w:behaviors>
          <w:behavior w:val="content"/>
        </w:behaviors>
        <w:guid w:val="{406FC935-87C9-406C-8029-E7A3D31E67CB}"/>
      </w:docPartPr>
      <w:docPartBody>
        <w:p w:rsidR="00000000" w:rsidRDefault="00726373">
          <w:pPr>
            <w:pStyle w:val="AB9A1880F6E543A5914CEB0CB7A6894D"/>
          </w:pPr>
          <w:r w:rsidRPr="004E4597">
            <w:rPr>
              <w:rStyle w:val="Platzhaltertext"/>
            </w:rPr>
            <w:t>Klicken oder tippen Sie hier, um Text einzugeben.</w:t>
          </w:r>
        </w:p>
      </w:docPartBody>
    </w:docPart>
    <w:docPart>
      <w:docPartPr>
        <w:name w:val="EA591F6B2DD148E4B43A3754FB3DB98B"/>
        <w:category>
          <w:name w:val="Allgemein"/>
          <w:gallery w:val="placeholder"/>
        </w:category>
        <w:types>
          <w:type w:val="bbPlcHdr"/>
        </w:types>
        <w:behaviors>
          <w:behavior w:val="content"/>
        </w:behaviors>
        <w:guid w:val="{0059267C-F5F8-4C82-80B7-292F33C5BC78}"/>
      </w:docPartPr>
      <w:docPartBody>
        <w:p w:rsidR="00000000" w:rsidRDefault="00142236">
          <w:pPr>
            <w:pStyle w:val="EA591F6B2DD148E4B43A3754FB3DB98B"/>
          </w:pPr>
          <w:r w:rsidRPr="00D56175">
            <w:rPr>
              <w:rStyle w:val="Platzhaltertext"/>
            </w:rPr>
            <w:t>Klicken oder tippen Sie hier, um Text einzugeben.</w:t>
          </w:r>
        </w:p>
      </w:docPartBody>
    </w:docPart>
    <w:docPart>
      <w:docPartPr>
        <w:name w:val="D8DDFB48E8074282AA57B9B822018F54"/>
        <w:category>
          <w:name w:val="Allgemein"/>
          <w:gallery w:val="placeholder"/>
        </w:category>
        <w:types>
          <w:type w:val="bbPlcHdr"/>
        </w:types>
        <w:behaviors>
          <w:behavior w:val="content"/>
        </w:behaviors>
        <w:guid w:val="{EDC48AA0-CB23-4610-8471-76B40AEF265A}"/>
      </w:docPartPr>
      <w:docPartBody>
        <w:p w:rsidR="00000000" w:rsidRDefault="00726373">
          <w:pPr>
            <w:pStyle w:val="D8DDFB48E8074282AA57B9B822018F54"/>
          </w:pPr>
          <w:r w:rsidRPr="004E459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236"/>
    <w:rsid w:val="00064115"/>
    <w:rsid w:val="00110751"/>
    <w:rsid w:val="00142236"/>
    <w:rsid w:val="001F29FE"/>
    <w:rsid w:val="002C3A38"/>
    <w:rsid w:val="005A09A8"/>
    <w:rsid w:val="006714F4"/>
    <w:rsid w:val="00726373"/>
    <w:rsid w:val="00954981"/>
    <w:rsid w:val="00A855EB"/>
    <w:rsid w:val="00AB5868"/>
    <w:rsid w:val="00AF7671"/>
    <w:rsid w:val="00FD77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714F4"/>
    <w:rPr>
      <w:color w:val="808080"/>
    </w:rPr>
  </w:style>
  <w:style w:type="paragraph" w:customStyle="1" w:styleId="169004DA945E48FAB1AEC06C92540140">
    <w:name w:val="169004DA945E48FAB1AEC06C92540140"/>
  </w:style>
  <w:style w:type="paragraph" w:customStyle="1" w:styleId="471061DC2E94419BBD88C6C5102C78BC">
    <w:name w:val="471061DC2E94419BBD88C6C5102C78BC"/>
    <w:rsid w:val="00142236"/>
  </w:style>
  <w:style w:type="paragraph" w:customStyle="1" w:styleId="92BA52E26BE94E2C945DCD0C32C0EE0B">
    <w:name w:val="92BA52E26BE94E2C945DCD0C32C0EE0B"/>
  </w:style>
  <w:style w:type="paragraph" w:customStyle="1" w:styleId="F146D625B88347269B03D6341837FE6D">
    <w:name w:val="F146D625B88347269B03D6341837FE6D"/>
  </w:style>
  <w:style w:type="paragraph" w:customStyle="1" w:styleId="4EE6C5CFD4D84E24A6E8B5CE8425BAB1">
    <w:name w:val="4EE6C5CFD4D84E24A6E8B5CE8425BAB1"/>
  </w:style>
  <w:style w:type="paragraph" w:customStyle="1" w:styleId="C9D9B3F695374B7E8C292F0B9FF560FC">
    <w:name w:val="C9D9B3F695374B7E8C292F0B9FF560FC"/>
  </w:style>
  <w:style w:type="paragraph" w:customStyle="1" w:styleId="672CDB7C181B49E19F01351D507D37F7">
    <w:name w:val="672CDB7C181B49E19F01351D507D37F7"/>
  </w:style>
  <w:style w:type="paragraph" w:customStyle="1" w:styleId="AB494F83BCEE4B40B455DA14353B4A89">
    <w:name w:val="AB494F83BCEE4B40B455DA14353B4A89"/>
  </w:style>
  <w:style w:type="paragraph" w:customStyle="1" w:styleId="51DA11ADDEF74859B967EA6D3B60FEEB">
    <w:name w:val="51DA11ADDEF74859B967EA6D3B60FEEB"/>
    <w:rsid w:val="006714F4"/>
  </w:style>
  <w:style w:type="paragraph" w:customStyle="1" w:styleId="1366B12934FE46079E01BF83C4CF9D20">
    <w:name w:val="1366B12934FE46079E01BF83C4CF9D20"/>
    <w:rsid w:val="006714F4"/>
  </w:style>
  <w:style w:type="paragraph" w:customStyle="1" w:styleId="FF36BEDE25064F95BE409B33BB65C1F0">
    <w:name w:val="FF36BEDE25064F95BE409B33BB65C1F0"/>
    <w:rsid w:val="006714F4"/>
  </w:style>
  <w:style w:type="paragraph" w:customStyle="1" w:styleId="20E33C08BC404CF3AC69AF6B012D21AF">
    <w:name w:val="20E33C08BC404CF3AC69AF6B012D21AF"/>
  </w:style>
  <w:style w:type="paragraph" w:customStyle="1" w:styleId="E8A35E7F6864494E97EAD005CD2CB5FF">
    <w:name w:val="E8A35E7F6864494E97EAD005CD2CB5FF"/>
  </w:style>
  <w:style w:type="paragraph" w:customStyle="1" w:styleId="4058F9BAB94B4A02B92CBD0937497B55">
    <w:name w:val="4058F9BAB94B4A02B92CBD0937497B55"/>
  </w:style>
  <w:style w:type="paragraph" w:customStyle="1" w:styleId="5A057B6A41B9475C8A6C75B7BC6359E0">
    <w:name w:val="5A057B6A41B9475C8A6C75B7BC6359E0"/>
  </w:style>
  <w:style w:type="paragraph" w:customStyle="1" w:styleId="D902276A0BD94D41B2F06A0115BBBE00">
    <w:name w:val="D902276A0BD94D41B2F06A0115BBBE00"/>
  </w:style>
  <w:style w:type="paragraph" w:customStyle="1" w:styleId="CCF8047129854168A217FEAB99D0DA80">
    <w:name w:val="CCF8047129854168A217FEAB99D0DA80"/>
  </w:style>
  <w:style w:type="paragraph" w:customStyle="1" w:styleId="2EABA3BB4260457DABF31D366C0DA3B6">
    <w:name w:val="2EABA3BB4260457DABF31D366C0DA3B6"/>
  </w:style>
  <w:style w:type="paragraph" w:customStyle="1" w:styleId="9C4B10F3345444719025E46491732C0B">
    <w:name w:val="9C4B10F3345444719025E46491732C0B"/>
  </w:style>
  <w:style w:type="paragraph" w:customStyle="1" w:styleId="7D15CACF66D14749BB016A6EB632D495">
    <w:name w:val="7D15CACF66D14749BB016A6EB632D495"/>
  </w:style>
  <w:style w:type="paragraph" w:customStyle="1" w:styleId="71118BC879174646AE516C3952525605">
    <w:name w:val="71118BC879174646AE516C3952525605"/>
  </w:style>
  <w:style w:type="paragraph" w:customStyle="1" w:styleId="1A0AD325178842E3A7884E7E86CFC6DC">
    <w:name w:val="1A0AD325178842E3A7884E7E86CFC6DC"/>
  </w:style>
  <w:style w:type="paragraph" w:customStyle="1" w:styleId="78638D02F7D14F2885EC9C63582654FD">
    <w:name w:val="78638D02F7D14F2885EC9C63582654FD"/>
  </w:style>
  <w:style w:type="paragraph" w:customStyle="1" w:styleId="FE0AE5BD38A74164B6408397B68A7EE3">
    <w:name w:val="FE0AE5BD38A74164B6408397B68A7EE3"/>
  </w:style>
  <w:style w:type="paragraph" w:customStyle="1" w:styleId="D64AFF6A8AFD4FAA874142041CAA86BF">
    <w:name w:val="D64AFF6A8AFD4FAA874142041CAA86BF"/>
  </w:style>
  <w:style w:type="paragraph" w:customStyle="1" w:styleId="3E210D63DE0A4D8F819064C5AF367DC8">
    <w:name w:val="3E210D63DE0A4D8F819064C5AF367DC8"/>
  </w:style>
  <w:style w:type="paragraph" w:customStyle="1" w:styleId="B8CA16D8CE4544C2B53BC73E0BDD0EA1">
    <w:name w:val="B8CA16D8CE4544C2B53BC73E0BDD0EA1"/>
  </w:style>
  <w:style w:type="paragraph" w:customStyle="1" w:styleId="58104A5794C148E3929C544EB9F80360">
    <w:name w:val="58104A5794C148E3929C544EB9F80360"/>
  </w:style>
  <w:style w:type="paragraph" w:customStyle="1" w:styleId="E5796F9B8BA14B22BCF3E1E1FBF7D433">
    <w:name w:val="E5796F9B8BA14B22BCF3E1E1FBF7D433"/>
  </w:style>
  <w:style w:type="paragraph" w:customStyle="1" w:styleId="D61A39FEECDD4AC79A190F8819B65253">
    <w:name w:val="D61A39FEECDD4AC79A190F8819B65253"/>
  </w:style>
  <w:style w:type="paragraph" w:customStyle="1" w:styleId="5DEFB891F7AD45129389C56799B16D81">
    <w:name w:val="5DEFB891F7AD45129389C56799B16D81"/>
  </w:style>
  <w:style w:type="paragraph" w:customStyle="1" w:styleId="FB78462E9655418383A2A807CF794C70">
    <w:name w:val="FB78462E9655418383A2A807CF794C70"/>
  </w:style>
  <w:style w:type="paragraph" w:customStyle="1" w:styleId="AEC7206CA02C49A4A0A467DBDCC1FEC3">
    <w:name w:val="AEC7206CA02C49A4A0A467DBDCC1FEC3"/>
  </w:style>
  <w:style w:type="paragraph" w:customStyle="1" w:styleId="A274EA6ED3054950AEB62BD06FC087EF">
    <w:name w:val="A274EA6ED3054950AEB62BD06FC087EF"/>
  </w:style>
  <w:style w:type="paragraph" w:customStyle="1" w:styleId="67BD39A29596439EA377EC42CE48BDF7">
    <w:name w:val="67BD39A29596439EA377EC42CE48BDF7"/>
  </w:style>
  <w:style w:type="paragraph" w:customStyle="1" w:styleId="444134CA8DF549DEA65F207BAE9EC57F">
    <w:name w:val="444134CA8DF549DEA65F207BAE9EC57F"/>
  </w:style>
  <w:style w:type="paragraph" w:customStyle="1" w:styleId="AB9A1880F6E543A5914CEB0CB7A6894D">
    <w:name w:val="AB9A1880F6E543A5914CEB0CB7A6894D"/>
  </w:style>
  <w:style w:type="paragraph" w:customStyle="1" w:styleId="EA591F6B2DD148E4B43A3754FB3DB98B">
    <w:name w:val="EA591F6B2DD148E4B43A3754FB3DB98B"/>
  </w:style>
  <w:style w:type="paragraph" w:customStyle="1" w:styleId="D8DDFB48E8074282AA57B9B822018F54">
    <w:name w:val="D8DDFB48E8074282AA57B9B822018F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SEUS">
      <a:dk1>
        <a:srgbClr val="000000"/>
      </a:dk1>
      <a:lt1>
        <a:srgbClr val="FFFFFF"/>
      </a:lt1>
      <a:dk2>
        <a:srgbClr val="9B9B9B"/>
      </a:dk2>
      <a:lt2>
        <a:srgbClr val="CCCCCC"/>
      </a:lt2>
      <a:accent1>
        <a:srgbClr val="74A541"/>
      </a:accent1>
      <a:accent2>
        <a:srgbClr val="AFD23A"/>
      </a:accent2>
      <a:accent3>
        <a:srgbClr val="FFFFFF"/>
      </a:accent3>
      <a:accent4>
        <a:srgbClr val="000000"/>
      </a:accent4>
      <a:accent5>
        <a:srgbClr val="AAE2CA"/>
      </a:accent5>
      <a:accent6>
        <a:srgbClr val="2D2DB9"/>
      </a:accent6>
      <a:hlink>
        <a:srgbClr val="CCCCFF"/>
      </a:hlink>
      <a:folHlink>
        <a:srgbClr val="B2B2B2"/>
      </a:folHlink>
    </a:clrScheme>
    <a:fontScheme name="SEUS Abschlussarbeiten">
      <a:majorFont>
        <a:latin typeface="Century Gothic"/>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German.xsl" StyleName="Harvard - German" Version="2008">
  <b:Source>
    <b:Tag>Rei18</b:Tag>
    <b:SourceType>Book</b:SourceType>
    <b:Guid>{ACC7337E-FF76-4EFC-8E19-1364C2C992D2}</b:Guid>
    <b:Title>Öffentlicher Personennahverkehr</b:Title>
    <b:Year>2018</b:Year>
    <b:City>Köln</b:City>
    <b:Publisher>Springer Vieweg</b:Publisher>
    <b:Author>
      <b:Author>
        <b:NameList>
          <b:Person>
            <b:Last>Reinhardt</b:Last>
            <b:First>Winfried</b:First>
          </b:Person>
        </b:NameList>
      </b:Author>
    </b:Author>
    <b:RefOrder>2</b:RefOrder>
  </b:Source>
  <b:Source>
    <b:Tag>Rot10</b:Tag>
    <b:SourceType>Misc</b:SourceType>
    <b:Guid>{012133DE-8544-47D2-9416-7B4AE62CEB3F}</b:Guid>
    <b:Title>Zur Bedeutung der Kundenzufriedenheit für im Schienenpersonennahverkehr tätige Unternehmen</b:Title>
    <b:Year>2010</b:Year>
    <b:Publisher>Fakultät für Ingenieurwissenschaften, Abteilung Bauwissenschaften, Universität Duisburg-Essen, Diss., 2010</b:Publisher>
    <b:Author>
      <b:Author>
        <b:NameList>
          <b:Person>
            <b:Last>Rothenburg</b:Last>
            <b:First>Dirk</b:First>
          </b:Person>
        </b:NameList>
      </b:Author>
    </b:Author>
    <b:City>Essen</b:City>
    <b:RefOrder>1</b:RefOrder>
  </b:Source>
  <b:Source>
    <b:Tag>Deu16</b:Tag>
    <b:SourceType>InternetSite</b:SourceType>
    <b:Guid>{8C55EAC1-CD26-423C-8C04-7CA53023A806}</b:Guid>
    <b:Title>Wie ein modernes Tablet den Reisenden mehr Service bietet</b:Title>
    <b:Year>2016</b:Year>
    <b:Author>
      <b:Author>
        <b:Corporate>Deutsche Bahn AG</b:Corporate>
      </b:Author>
    </b:Author>
    <b:PeriodicalTitle>digital spirit - Kundenmagazin der DB Systel</b:PeriodicalTitle>
    <b:URL>https://digitalspirit.dbsystel.de/wie-ein-modernes-tablet-den-reisenden-mehr-service-bietet/</b:URL>
    <b:YearAccessed>2020</b:YearAccessed>
    <b:MonthAccessed>09</b:MonthAccessed>
    <b:DayAccessed>15</b:DayAccessed>
    <b:RefOrder>4</b:RefOrder>
  </b:Source>
  <b:Source>
    <b:Tag>Bah20</b:Tag>
    <b:SourceType>InternetSite</b:SourceType>
    <b:Guid>{81B2D2BE-7F05-4A27-9704-09051885A5EB}</b:Guid>
    <b:Title>Zugbegleiter - Bahnblogstelle.net</b:Title>
    <b:Year>2020a</b:Year>
    <b:Author>
      <b:Author>
        <b:Corporate>Bahnblogstelle</b:Corporate>
      </b:Author>
    </b:Author>
    <b:YearAccessed>2020</b:YearAccessed>
    <b:MonthAccessed>09</b:MonthAccessed>
    <b:DayAccessed>16</b:DayAccessed>
    <b:URL>https://bahnblogstelle.net/lexikon/zugbegleiter/</b:URL>
    <b:RefOrder>6</b:RefOrder>
  </b:Source>
  <b:Source>
    <b:Tag>Bah0b</b:Tag>
    <b:SourceType>InternetSite</b:SourceType>
    <b:Guid>{C253B6A5-9E97-4B59-B6AB-F8969EB91AD3}</b:Guid>
    <b:Author>
      <b:Author>
        <b:Corporate>Bahnblogstelle</b:Corporate>
      </b:Author>
    </b:Author>
    <b:Title>Kundenbetreuer im Nahverkehr - Bahnblogstelle.net</b:Title>
    <b:Year>2020b</b:Year>
    <b:YearAccessed>2020</b:YearAccessed>
    <b:MonthAccessed>09</b:MonthAccessed>
    <b:DayAccessed>16</b:DayAccessed>
    <b:URL>https://bahnblogstelle.net/lexikon/kundenbetreuer-im-nahverkehr/</b:URL>
    <b:RefOrder>7</b:RefOrder>
  </b:Source>
  <b:Source>
    <b:Tag>Bet06</b:Tag>
    <b:SourceType>Misc</b:SourceType>
    <b:Guid>{63475B6A-19E5-43C7-A0FA-B3369D92E0C5}</b:Guid>
    <b:Title>Integration von Geoinformation und Geodatenggestützter Positionsbestimmung in Rechnergestützte Betriebsleitsysteme des öffentlichen Personennahverkehrs</b:Title>
    <b:Year>2006</b:Year>
    <b:Author>
      <b:Author>
        <b:NameList>
          <b:Person>
            <b:Last>Bettermann</b:Last>
            <b:First>Roland</b:First>
          </b:Person>
        </b:NameList>
      </b:Author>
    </b:Author>
    <b:City>Stuttgart</b:City>
    <b:Publisher>Universität Stuttgart, Fakultät Bau- und Umweltingenieurwissenschaften, Diss., 2006</b:Publisher>
    <b:RefOrder>8</b:RefOrder>
  </b:Source>
  <b:Source>
    <b:Tag>Sch18</b:Tag>
    <b:SourceType>Misc</b:SourceType>
    <b:Guid>{7AFE6311-0500-417F-AA8B-B5685476B312}</b:Guid>
    <b:Title>Entwicklung von Anwendungen zur Qualitätssteigerung im ÖPNV auf Grundlage von Echtzeitdaten</b:Title>
    <b:Year>2013</b:Year>
    <b:City>Braunschweig</b:City>
    <b:Publisher>Deutsches Zentrum für Luft- und Raumfahrt, Institut für Verkehrssystemtechnik, Masterarbeit, 2013</b:Publisher>
    <b:Author>
      <b:Author>
        <b:NameList>
          <b:Person>
            <b:Last>Scheier</b:Last>
            <b:First>Benedikt</b:First>
          </b:Person>
        </b:NameList>
      </b:Author>
    </b:Author>
    <b:RefOrder>3</b:RefOrder>
  </b:Source>
  <b:Source>
    <b:Tag>Q6</b:Tag>
    <b:SourceType>Misc</b:SourceType>
    <b:Guid>{5B3B2F2D-DE51-4808-B633-27ACE4E5B58A}</b:Guid>
    <b:Title>Strategie für die Echtzeitdaten-Fahrgastinformation der RNV Rhein-Neckar-Verkehr GmbH</b:Title>
    <b:Year>2015</b:Year>
    <b:City>Berlin</b:City>
    <b:Publisher>Technische Universität Berlin, Institut für Land- und Seeverkehr, Masterarbeit, 2015</b:Publisher>
    <b:Author>
      <b:Author>
        <b:NameList>
          <b:Person>
            <b:Last>Viergutz</b:Last>
            <b:First>Kathrin</b:First>
          </b:Person>
        </b:NameList>
      </b:Author>
    </b:Author>
    <b:RefOrder>11</b:RefOrder>
  </b:Source>
  <b:Source>
    <b:Tag>Wit09</b:Tag>
    <b:SourceType>Misc</b:SourceType>
    <b:Guid>{45CFB1CB-FDBE-46BC-9330-A3235CB17676}</b:Guid>
    <b:Title>Dynamische Informationsdienste im ÖPNV - Nutzerakzeptanz und Modellierung</b:Title>
    <b:Year>2009</b:Year>
    <b:City>Karlsruhe</b:City>
    <b:Publisher>Technische Universität Karlsruhe, Institut für Verkehrswesen, Diss., 2015</b:Publisher>
    <b:Author>
      <b:Author>
        <b:NameList>
          <b:Person>
            <b:Last>Wittowsky</b:Last>
            <b:First>Dirk</b:First>
          </b:Person>
        </b:NameList>
      </b:Author>
    </b:Author>
    <b:RefOrder>10</b:RefOrder>
  </b:Source>
  <b:Source xmlns:b="http://schemas.openxmlformats.org/officeDocument/2006/bibliography" xmlns="http://schemas.openxmlformats.org/officeDocument/2006/bibliography">
    <b:Tag>_FGSV_</b:Tag>
    <b:RefOrder>12</b:RefOrder>
  </b:Source>
  <b:Source>
    <b:Tag>Q4</b:Tag>
    <b:SourceType>Misc</b:SourceType>
    <b:Guid>{5D122EDD-A167-4089-8BF6-DF7AFDC928DC}</b:Guid>
    <b:Title>Anforderungen an eine sicherheitsrelevante Ortung im Schienenverkehr</b:Title>
    <b:Year>2005</b:Year>
    <b:City>Braunschweig</b:City>
    <b:Publisher>Deutsches Zentrum für Luft- und Raumfahrt, Institut für Verkehrsführung und Fahrzeugsteuerung, 2005</b:Publisher>
    <b:Author>
      <b:Author>
        <b:NameList>
          <b:Person>
            <b:Last>Grimm</b:Last>
            <b:First>Matthias</b:First>
          </b:Person>
          <b:Person>
            <b:Last>Hartwig</b:Last>
            <b:First>Katrin</b:First>
          </b:Person>
          <b:Person>
            <b:Last>Meyer zu Hörste</b:Last>
            <b:First>Michael</b:First>
          </b:Person>
        </b:NameList>
      </b:Author>
    </b:Author>
    <b:RefOrder>9</b:RefOrder>
  </b:Source>
  <b:Source>
    <b:Tag>Jin12</b:Tag>
    <b:SourceType>Misc</b:SourceType>
    <b:Guid>{62813C56-470C-4106-BABE-7CE8AC1247B8}</b:Guid>
    <b:Title>Beitrag zum Ermitteln von Prioritätsstufen zur fahrtkonkreten Beeinflussung von Lichtsignalanlagen und zur Anschlusssicherung im ÖPNV</b:Title>
    <b:Year>2012</b:Year>
    <b:City>Dresden</b:City>
    <b:Author>
      <b:Author>
        <b:NameList>
          <b:Person>
            <b:Last>Jin</b:Last>
            <b:First>Shiguang</b:First>
          </b:Person>
        </b:NameList>
      </b:Author>
    </b:Author>
    <b:Publisher>Technische Universität Dresden, Fakultät Verkehrswissenschaften, Diss., 2012</b:Publisher>
    <b:RefOrder>13</b:RefOrder>
  </b:Source>
  <b:Source>
    <b:Tag>Ste16</b:Tag>
    <b:SourceType>Misc</b:SourceType>
    <b:Guid>{95A31619-306A-410C-937A-D51C3B1B9B19}</b:Guid>
    <b:Title>Automatisierte Konfliktbewertung- und Lösung für die Anschlussdisposition im (Schienen-)Personenverkehr</b:Title>
    <b:Year>2016</b:Year>
    <b:City>Darmstadt</b:City>
    <b:Publisher>Technische Universität Darmstadt, Diss., 2016</b:Publisher>
    <b:Author>
      <b:Author>
        <b:NameList>
          <b:Person>
            <b:Last>Stelzer</b:Last>
            <b:First>Anselmo</b:First>
          </b:Person>
        </b:NameList>
      </b:Author>
    </b:Author>
    <b:RefOrder>14</b:RefOrder>
  </b:Source>
  <b:Source>
    <b:Tag>Deu19</b:Tag>
    <b:SourceType>Misc</b:SourceType>
    <b:Guid>{5B8D4A0D-A6D3-4AB4-B8C4-19269E496A1A}</b:Guid>
    <b:Author>
      <b:Author>
        <b:Corporate>Deutsche Bahn AG</b:Corporate>
      </b:Author>
    </b:Author>
    <b:Title>Fragen und Antworten zur Pünktlichkeit</b:Title>
    <b:Year>2019</b:Year>
    <b:City>Framkfurt am Main</b:City>
    <b:Publisher>DB-Konzernkommunikation</b:Publisher>
    <b:RefOrder>15</b:RefOrder>
  </b:Source>
  <b:Source>
    <b:Tag>Bun61</b:Tag>
    <b:SourceType>Misc</b:SourceType>
    <b:Guid>{67BF6F9A-47CF-4D9D-A3B6-9425C216DD75}</b:Guid>
    <b:Author>
      <b:Author>
        <b:Corporate>Bundesministerium der Justiz und Verbraucherschutz</b:Corporate>
      </b:Author>
    </b:Author>
    <b:Title>Personenbeförderungsgesetz v. 21.03.1961 idF. v. 08.08.1990</b:Title>
    <b:Year>1961</b:Year>
    <b:City>Berlin</b:City>
    <b:Publisher>Bundesministerium der Justiz und Verbraucherschutz</b:Publisher>
    <b:RefOrder>16</b:RefOrder>
  </b:Source>
  <b:Source>
    <b:Tag>Bun67</b:Tag>
    <b:SourceType>Misc</b:SourceType>
    <b:Guid>{E9B75A2B-BA76-432D-8CD8-2A6DE74B7619}</b:Guid>
    <b:Title>Eisenbahn-Bau- und Betriebsordnung v. 08.05.1967 idF. v. 08.05.1967</b:Title>
    <b:Year>1967</b:Year>
    <b:City>Berlin</b:City>
    <b:Publisher>Bundesministeriums der Justiz und Verbraucherschutz</b:Publisher>
    <b:Author>
      <b:Author>
        <b:Corporate>Bundesministeriums der Justiz und Verbraucherschutz</b:Corporate>
      </b:Author>
    </b:Author>
    <b:RefOrder>5</b:RefOrder>
  </b:Source>
  <b:Source>
    <b:Tag>Amm06</b:Tag>
    <b:SourceType>Misc</b:SourceType>
    <b:Guid>{03F06175-7E1E-403E-A6E7-DBF876B5588D}</b:Guid>
    <b:Title>Glossar Verkehrswesen und Verkerhswissenschaften</b:Title>
    <b:Year>2006</b:Year>
    <b:City>Dresden</b:City>
    <b:Publisher>Technische Universität Dresden, Fakultät für Verkehrswissenschaften</b:Publisher>
    <b:Author>
      <b:Author>
        <b:NameList>
          <b:Person>
            <b:Last>Ammoser</b:Last>
            <b:First>Hendrik</b:First>
          </b:Person>
          <b:Person>
            <b:Last>Hoppe</b:Last>
            <b:First>Mirko</b:First>
          </b:Person>
        </b:NameList>
      </b:Author>
    </b:Author>
    <b:RefOrder>17</b:RefOrder>
  </b:Source>
  <b:Source>
    <b:Tag>Qui11</b:Tag>
    <b:SourceType>Misc</b:SourceType>
    <b:Guid>{9D650C71-C3E2-435D-A1C3-04B46B43B7F2}</b:Guid>
    <b:Title>Expanding the Google Transit Feed Specification to Support Operations and Planning</b:Title>
    <b:Year>2011</b:Year>
    <b:Author>
      <b:Author>
        <b:NameList>
          <b:Person>
            <b:Last>Quigley</b:Last>
            <b:First>Diane</b:First>
          </b:Person>
        </b:NameList>
      </b:Author>
    </b:Author>
    <b:City>Tampa, Florida</b:City>
    <b:Publisher>University of South Florida, Center for Urban Transportation Research (CUTR), 2011</b:Publisher>
    <b:RefOrder>20</b:RefOrder>
  </b:Source>
  <b:Source>
    <b:Tag>Goo20</b:Tag>
    <b:SourceType>InternetSite</b:SourceType>
    <b:Guid>{9E6CC36B-FBF5-460D-B889-50EE6323C67D}</b:Guid>
    <b:Title>Fahrpreise - Transit-Partners Hilfe</b:Title>
    <b:Year>2020</b:Year>
    <b:YearAccessed>2020</b:YearAccessed>
    <b:MonthAccessed>10</b:MonthAccessed>
    <b:DayAccessed>15</b:DayAccessed>
    <b:URL>https://support.google.com/transitpartners/answer/6377425?hl=de&amp;ref_topic=6377359</b:URL>
    <b:Author>
      <b:Author>
        <b:Corporate>Google Transit Partners</b:Corporate>
      </b:Author>
    </b:Author>
    <b:RefOrder>21</b:RefOrder>
  </b:Source>
  <b:Source>
    <b:Tag>NeT20</b:Tag>
    <b:SourceType>InternetSite</b:SourceType>
    <b:Guid>{7F7E0D21-D662-4F7B-A689-37B292155741}</b:Guid>
    <b:Author>
      <b:Author>
        <b:Corporate>NeTEx</b:Corporate>
      </b:Author>
    </b:Author>
    <b:Title>NeTEx - Network Timetable Exchange</b:Title>
    <b:Year>2020</b:Year>
    <b:YearAccessed>2020</b:YearAccessed>
    <b:MonthAccessed>10</b:MonthAccessed>
    <b:DayAccessed>15</b:DayAccessed>
    <b:URL>http://netex-cen.eu/</b:URL>
    <b:RefOrder>23</b:RefOrder>
  </b:Source>
  <b:Source>
    <b:Tag>Arn</b:Tag>
    <b:SourceType>Misc</b:SourceType>
    <b:Guid>{94B3C763-B906-462D-B0D3-9DA07CEB6988}</b:Guid>
    <b:Title>Presenting Fares in NeTEx</b:Title>
    <b:Author>
      <b:Author>
        <b:NameList>
          <b:Person>
            <b:Last>Arneodo</b:Last>
            <b:First>Fabrizio</b:First>
          </b:Person>
        </b:NameList>
      </b:Author>
    </b:Author>
    <b:Year>2015</b:Year>
    <b:City>Ohne Ortsangabe</b:City>
    <b:Publisher>CEN TC278 / WG3 / SG9</b:Publisher>
    <b:RefOrder>24</b:RefOrder>
  </b:Source>
  <b:Source>
    <b:Tag>Tra19</b:Tag>
    <b:SourceType>InternetSite</b:SourceType>
    <b:Guid>{2A4AECE9-0768-4BB6-8C07-E6938A2AD283}</b:Guid>
    <b:Title>Fare Management - Transmodel</b:Title>
    <b:Year>2019</b:Year>
    <b:Author>
      <b:Author>
        <b:Corporate>www.transmodel-cen.eu</b:Corporate>
      </b:Author>
    </b:Author>
    <b:YearAccessed>2020</b:YearAccessed>
    <b:MonthAccessed>10</b:MonthAccessed>
    <b:DayAccessed>22</b:DayAccessed>
    <b:URL>http://www.transmodel-cen.eu/tutorials/fare-management/</b:URL>
    <b:RefOrder>37</b:RefOrder>
  </b:Source>
  <b:Source>
    <b:Tag>NeT19</b:Tag>
    <b:SourceType>InternetSite</b:SourceType>
    <b:Guid>{1657F0D7-0E7A-489B-B24A-5CA779EAB250}</b:Guid>
    <b:Author>
      <b:Author>
        <b:Corporate>www.netex-cen.eu</b:Corporate>
      </b:Author>
    </b:Author>
    <b:Title>NeTEx Part I Models</b:Title>
    <b:Year>2019</b:Year>
    <b:YearAccessed>2020</b:YearAccessed>
    <b:MonthAccessed>10</b:MonthAccessed>
    <b:DayAccessed>09</b:DayAccessed>
    <b:URL>http://www.netex-cen.eu/model/conceptual/part1/index.htm</b:URL>
    <b:RefOrder>18</b:RefOrder>
  </b:Source>
  <b:Source>
    <b:Tag>HUS10</b:Tag>
    <b:SourceType>Misc</b:SourceType>
    <b:Guid>{F8DDCB96-FF76-4D59-A6F2-FC3794176062}</b:Guid>
    <b:Author>
      <b:Author>
        <b:Corporate>HUSST</b:Corporate>
      </b:Author>
    </b:Author>
    <b:Title>Freie Fahrt für Ihre Daten - Einfacher Datenaustausch im Öffentlichen Verkehr mit der herstellerunabhängigen Standardschnittstelle HUSST</b:Title>
    <b:Year>2010</b:Year>
    <b:City>Berlin</b:City>
    <b:Publisher>TelematicsPRO e.V.</b:Publisher>
    <b:RefOrder>25</b:RefOrder>
  </b:Source>
  <b:Source>
    <b:Tag>VDV14</b:Tag>
    <b:SourceType>Misc</b:SourceType>
    <b:Guid>{04E10D6B-FCEE-4EC7-B1E1-31B598DF443F}</b:Guid>
    <b:Author>
      <b:Author>
        <b:Corporate>VDV</b:Corporate>
      </b:Author>
    </b:Author>
    <b:Title>VDV-Schrift 431-1 Systemarchitektur</b:Title>
    <b:Year>2014a</b:Year>
    <b:City>Köln</b:City>
    <b:Publisher>Verband Deutscher Verkehrsunternehmen e.V.</b:Publisher>
    <b:RefOrder>27</b:RefOrder>
  </b:Source>
  <b:Source>
    <b:Tag>Ver17</b:Tag>
    <b:SourceType>Misc</b:SourceType>
    <b:Guid>{D8C29E29-F558-452C-9AF9-89946482F388}</b:Guid>
    <b:Author>
      <b:Author>
        <b:Corporate>VDV</b:Corporate>
      </b:Author>
    </b:Author>
    <b:Title>VDV-Schrift 431-2 Schnittstellenbeschreibung</b:Title>
    <b:Year>2017</b:Year>
    <b:City>Köln</b:City>
    <b:Publisher>Verband Deutscher Verkehrsunternehmen e.V.</b:Publisher>
    <b:RefOrder>26</b:RefOrder>
  </b:Source>
  <b:Source>
    <b:Tag>Ver201</b:Tag>
    <b:SourceType>Misc</b:SourceType>
    <b:Guid>{2E5ED07D-5BD3-495D-A940-76628D411E19}</b:Guid>
    <b:Author>
      <b:Author>
        <b:Corporate>VDV</b:Corporate>
      </b:Author>
    </b:Author>
    <b:Title>VDV-Schrift 462 Standardisierter Austausch von Liniennetz- und Fahrplandaten mit der europäischen Norm CEN-TS 16614 'NeTEx'</b:Title>
    <b:Year>2020</b:Year>
    <b:City>Köln</b:City>
    <b:Publisher>Verband Deutscher Verkehrsunternehmen e.V.</b:Publisher>
    <b:RefOrder>22</b:RefOrder>
  </b:Source>
  <b:Source>
    <b:Tag>Ver16</b:Tag>
    <b:SourceType>Misc</b:SourceType>
    <b:Guid>{BC17DB74-7194-4ED4-8C53-C2AB02B2CFE7}</b:Guid>
    <b:Title>VDV-Schrift 432 Identifikation von Haltestellen</b:Title>
    <b:Year>2016</b:Year>
    <b:City>Köln</b:City>
    <b:Publisher>Verband Deutscher Verkehrsunternehmen e.V.</b:Publisher>
    <b:Author>
      <b:Author>
        <b:Corporate>VDV</b:Corporate>
      </b:Author>
    </b:Author>
    <b:RefOrder>19</b:RefOrder>
  </b:Source>
  <b:Source>
    <b:Tag>Doh18</b:Tag>
    <b:SourceType>Misc</b:SourceType>
    <b:Guid>{05DF5582-5EC0-4DA3-B5B2-6955CA546AA5}</b:Guid>
    <b:Title>Digitale Mobilität Fahrzeug und Haltestelle - Gemeinsamer Schlussbericht</b:Title>
    <b:Year>2018</b:Year>
    <b:City>Karlsruhe</b:City>
    <b:Publisher>Init GmbH</b:Publisher>
    <b:Author>
      <b:Author>
        <b:NameList>
          <b:Person>
            <b:Last>Dohmen</b:Last>
            <b:First>Claus</b:First>
          </b:Person>
          <b:Person>
            <b:Last>Garschhammer</b:Last>
            <b:First>Markus</b:First>
          </b:Person>
          <b:Person>
            <b:Last>Kohl</b:Last>
            <b:First>Werner</b:First>
          </b:Person>
          <b:Person>
            <b:Last>Krempels</b:Last>
            <b:First>Karl-Heinz</b:First>
          </b:Person>
          <b:Person>
            <b:Last>Kriegler</b:Last>
            <b:First>Sebastian</b:First>
          </b:Person>
          <b:Person>
            <b:Last>Krömker</b:Last>
            <b:First>Heidi</b:First>
          </b:Person>
          <b:Person>
            <b:Last>Quinting</b:Last>
            <b:First>Manuel</b:First>
          </b:Person>
          <b:Person>
            <b:Last>Schöne</b:Last>
            <b:First>Cathleen</b:First>
          </b:Person>
          <b:Person>
            <b:Last>Schwinger</b:Last>
            <b:First>Felix</b:First>
          </b:Person>
          <b:Person>
            <b:Last>Ueberschaar</b:Last>
            <b:First>Maximilian</b:First>
          </b:Person>
          <b:Person>
            <b:Last>Weißer</b:Last>
            <b:First>Dirk</b:First>
          </b:Person>
          <b:Person>
            <b:Last>Wienken</b:Last>
            <b:First>Tobias</b:First>
          </b:Person>
          <b:Person>
            <b:Last>Wiesner</b:Last>
            <b:First>Michael</b:First>
          </b:Person>
        </b:NameList>
      </b:Author>
    </b:Author>
    <b:RefOrder>28</b:RefOrder>
  </b:Source>
  <b:Source>
    <b:Tag>Nie19</b:Tag>
    <b:SourceType>Misc</b:SourceType>
    <b:Guid>{BEE8E0E3-64A2-442E-B838-82D60012D072}</b:Guid>
    <b:Title>Personas - User Focused Design</b:Title>
    <b:Year>2019</b:Year>
    <b:City>Copenhagen</b:City>
    <b:Publisher>Springer</b:Publisher>
    <b:Author>
      <b:Author>
        <b:NameList>
          <b:Person>
            <b:Last>Nielsen</b:Last>
            <b:First>Lene</b:First>
          </b:Person>
        </b:NameList>
      </b:Author>
    </b:Author>
    <b:RefOrder>29</b:RefOrder>
  </b:Source>
  <b:Source>
    <b:Tag>Chl11</b:Tag>
    <b:SourceType>Misc</b:SourceType>
    <b:Guid>{CDC778A3-3E5A-4057-90ED-31503E744D47}</b:Guid>
    <b:Title>Praxis der User Interface-Entwicklung</b:Title>
    <b:Year>2011</b:Year>
    <b:City>Wiesbaden</b:City>
    <b:Publisher>Vieweg + Teubner Verlag</b:Publisher>
    <b:Author>
      <b:Author>
        <b:NameList>
          <b:Person>
            <b:Last>Chlebek</b:Last>
            <b:First>Paul</b:First>
          </b:Person>
        </b:NameList>
      </b:Author>
    </b:Author>
    <b:RefOrder>30</b:RefOrder>
  </b:Source>
  <b:Source>
    <b:Tag>Mat15</b:Tag>
    <b:SourceType>InternetSite</b:SourceType>
    <b:Guid>{2072CB1C-958A-4F80-9C33-5259E1925CA9}</b:Guid>
    <b:Title>Bottom Navigation - Material Design</b:Title>
    <b:Year>2015</b:Year>
    <b:Author>
      <b:Author>
        <b:Corporate>MaterialDesign</b:Corporate>
      </b:Author>
    </b:Author>
    <b:YearAccessed>2020</b:YearAccessed>
    <b:MonthAccessed>12</b:MonthAccessed>
    <b:DayAccessed>04</b:DayAccessed>
    <b:URL>https://material.io/components/bottom-navigation</b:URL>
    <b:RefOrder>31</b:RefOrder>
  </b:Source>
  <b:Source>
    <b:Tag>Pre10</b:Tag>
    <b:SourceType>Misc</b:SourceType>
    <b:Guid>{0E51A23D-F270-4582-BFD0-8ED62B54BF9E}</b:Guid>
    <b:Title>Interaktive Systeme - Band I</b:Title>
    <b:Year>2010</b:Year>
    <b:Author>
      <b:Author>
        <b:NameList>
          <b:Person>
            <b:Last>Preim</b:Last>
            <b:First>Bernhard</b:First>
          </b:Person>
          <b:Person>
            <b:Last>Dachselt</b:Last>
            <b:First>Raimung</b:First>
          </b:Person>
        </b:NameList>
      </b:Author>
    </b:Author>
    <b:City>Berlin, Heidelberg</b:City>
    <b:Publisher>Springer-Verlag</b:Publisher>
    <b:RefOrder>32</b:RefOrder>
  </b:Source>
  <b:Source>
    <b:Tag>Hei12</b:Tag>
    <b:SourceType>Misc</b:SourceType>
    <b:Guid>{3AFEFE9A-358A-4A0F-A4BC-18E6349D8E52}</b:Guid>
    <b:Title>Mensch-Computer-Interaktion</b:Title>
    <b:Year>2012</b:Year>
    <b:City>Berlin, Heidelberg</b:City>
    <b:Publisher>Springer-Verlag</b:Publisher>
    <b:Author>
      <b:Author>
        <b:NameList>
          <b:Person>
            <b:Last>Heinecke</b:Last>
            <b:First>Andreas M.</b:First>
          </b:Person>
        </b:NameList>
      </b:Author>
    </b:Author>
    <b:RefOrder>33</b:RefOrder>
  </b:Source>
  <b:Source>
    <b:Tag>Gru20</b:Tag>
    <b:SourceType>Misc</b:SourceType>
    <b:Guid>{3B7B7490-8CA2-49BD-82A1-A74B7C7CE17B}</b:Guid>
    <b:Title>Telefonkonferenz im Rahmen der Bachelor-Arbeit</b:Title>
    <b:Year>2020</b:Year>
    <b:City>München</b:City>
    <b:Author>
      <b:Author>
        <b:NameList>
          <b:Person>
            <b:Last>Gruber</b:Last>
            <b:First>Günther</b:First>
          </b:Person>
        </b:NameList>
      </b:Author>
    </b:Author>
    <b:Publisher>MENTZ</b:Publisher>
    <b:RefOrder>34</b:RefOrder>
  </b:Source>
  <b:Source>
    <b:Tag>VBK20</b:Tag>
    <b:SourceType>Misc</b:SourceType>
    <b:Guid>{96B31EBD-079E-46F1-BDE8-E55D37F5D983}</b:Guid>
    <b:Author>
      <b:Author>
        <b:Corporate>VBK</b:Corporate>
      </b:Author>
    </b:Author>
    <b:Title>E-Mailanfrage bezüglich der relativen Verkauszahlen</b:Title>
    <b:Year>2020</b:Year>
    <b:City>Karlsruhe</b:City>
    <b:Publisher>Verkehrsbetriebe Karlsruhe</b:Publisher>
    <b:RefOrder>35</b:RefOrder>
  </b:Source>
  <b:Source>
    <b:Tag>Hoe08</b:Tag>
    <b:SourceType>Misc</b:SourceType>
    <b:Guid>{7415D7F5-7C7E-46E0-A57E-21D18080193B}</b:Guid>
    <b:Title>Usability-Untersuchung zur Steigerung der Nutzerakzeptanz einer Business-2-Business Onlinevertriebsplattform fur Buchhändler</b:Title>
    <b:Year>2008</b:Year>
    <b:City>Hamburg</b:City>
    <b:Publisher>Hochschule für angewandte Wissenschaft Hamburg, Fakultät Design/Medien/Information, Bachelorthesis, 2008</b:Publisher>
    <b:Author>
      <b:Author>
        <b:NameList>
          <b:Person>
            <b:Last>Hoenck</b:Last>
            <b:First>Jan</b:First>
          </b:Person>
        </b:NameList>
      </b:Author>
    </b:Author>
    <b:RefOrder>38</b:RefOrder>
  </b:Source>
  <b:Source>
    <b:Tag>Mos12</b:Tag>
    <b:SourceType>Misc</b:SourceType>
    <b:Guid>{EB3979CD-9947-446E-8120-24761467D3A7}</b:Guid>
    <b:Title>UserExpierience Design</b:Title>
    <b:Year>2012</b:Year>
    <b:City>Heidelberg</b:City>
    <b:Publisher>Springer-Verlag</b:Publisher>
    <b:Author>
      <b:Author>
        <b:NameList>
          <b:Person>
            <b:Last>Moser</b:Last>
            <b:First>Christian</b:First>
          </b:Person>
        </b:NameList>
      </b:Author>
    </b:Author>
    <b:RefOrder>36</b:RefOrder>
  </b:Source>
</b:Sources>
</file>

<file path=customXml/itemProps1.xml><?xml version="1.0" encoding="utf-8"?>
<ds:datastoreItem xmlns:ds="http://schemas.openxmlformats.org/officeDocument/2006/customXml" ds:itemID="{E864EA1A-BEA6-44F8-8448-7E958F026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ür_Abschlussarbeiten.dotx</Template>
  <TotalTime>0</TotalTime>
  <Pages>38</Pages>
  <Words>73493</Words>
  <Characters>463008</Characters>
  <Application>Microsoft Office Word</Application>
  <DocSecurity>0</DocSecurity>
  <Lines>3858</Lines>
  <Paragraphs>107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35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y</dc:creator>
  <cp:lastModifiedBy>Sebastian Knopf</cp:lastModifiedBy>
  <cp:revision>1456</cp:revision>
  <cp:lastPrinted>2020-12-29T11:06:00Z</cp:lastPrinted>
  <dcterms:created xsi:type="dcterms:W3CDTF">2020-11-23T13:11:00Z</dcterms:created>
  <dcterms:modified xsi:type="dcterms:W3CDTF">2022-11-25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usarbeitung_MA_Knopf</vt:lpwstr>
  </property>
  <property fmtid="{D5CDD505-2E9C-101B-9397-08002B2CF9AE}" pid="3" name="CitaviDocumentProperty_0">
    <vt:lpwstr>f1ed8f7d-1c65-4f06-ad48-3e96e725bea1</vt:lpwstr>
  </property>
  <property fmtid="{D5CDD505-2E9C-101B-9397-08002B2CF9AE}" pid="4" name="CitaviDocumentProperty_8">
    <vt:lpwstr>CloudProjectKey=y5n95deu4ku7ri7s16l0e5rgmo8i35fg0o0f7r8ieyaj4; ProjectName=Ausarbeitung_MA_Knopf</vt:lpwstr>
  </property>
  <property fmtid="{D5CDD505-2E9C-101B-9397-08002B2CF9AE}" pid="5" name="CitaviDocumentProperty_6">
    <vt:lpwstr>True</vt:lpwstr>
  </property>
  <property fmtid="{D5CDD505-2E9C-101B-9397-08002B2CF9AE}" pid="6" name="CitaviDocumentProperty_1">
    <vt:lpwstr>6.10.0.0</vt:lpwstr>
  </property>
</Properties>
</file>